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C83F06" w:rsidRDefault="00000000" w:rsidP="00A565EC">
      <w:pPr>
        <w:spacing w:line="240" w:lineRule="auto"/>
        <w:jc w:val="both"/>
        <w:rPr>
          <w:b/>
        </w:rPr>
      </w:pPr>
      <w:bookmarkStart w:id="0" w:name="_rkjbo35o240k" w:colFirst="0" w:colLast="0"/>
      <w:bookmarkEnd w:id="0"/>
      <w:r w:rsidRPr="00C83F06">
        <w:t xml:space="preserve">Word Count: </w:t>
      </w:r>
      <w:r w:rsidR="00EF26B5" w:rsidRPr="00C83F06">
        <w:t>9502</w:t>
      </w:r>
    </w:p>
    <w:p w14:paraId="6D7F2AF6" w14:textId="77777777" w:rsidR="00DE0869" w:rsidRPr="00C83F06" w:rsidRDefault="00DE0869" w:rsidP="00A565EC">
      <w:pPr>
        <w:spacing w:line="240" w:lineRule="auto"/>
        <w:jc w:val="both"/>
        <w:rPr>
          <w:b/>
        </w:rPr>
      </w:pPr>
    </w:p>
    <w:p w14:paraId="42A00100" w14:textId="77777777" w:rsidR="00DE0869" w:rsidRPr="00C83F06" w:rsidRDefault="00DE0869" w:rsidP="00A565EC">
      <w:pPr>
        <w:spacing w:line="240" w:lineRule="auto"/>
        <w:jc w:val="both"/>
        <w:rPr>
          <w:b/>
        </w:rPr>
      </w:pPr>
    </w:p>
    <w:p w14:paraId="0F532A8E" w14:textId="77777777" w:rsidR="00DE0869" w:rsidRPr="00C83F06" w:rsidRDefault="00DE0869" w:rsidP="00A565EC">
      <w:pPr>
        <w:spacing w:line="240" w:lineRule="auto"/>
        <w:jc w:val="both"/>
        <w:rPr>
          <w:b/>
        </w:rPr>
      </w:pPr>
    </w:p>
    <w:p w14:paraId="04943CFE" w14:textId="77777777" w:rsidR="00DE0869" w:rsidRPr="00C83F06" w:rsidRDefault="00DE0869" w:rsidP="00A565EC">
      <w:pPr>
        <w:spacing w:line="240" w:lineRule="auto"/>
        <w:jc w:val="both"/>
        <w:rPr>
          <w:b/>
        </w:rPr>
      </w:pPr>
    </w:p>
    <w:p w14:paraId="45F4809D" w14:textId="77777777" w:rsidR="00DE0869" w:rsidRPr="00C83F06" w:rsidRDefault="00DE0869" w:rsidP="00A565EC">
      <w:pPr>
        <w:spacing w:line="240" w:lineRule="auto"/>
        <w:jc w:val="both"/>
        <w:rPr>
          <w:b/>
        </w:rPr>
      </w:pPr>
    </w:p>
    <w:p w14:paraId="4FF6E48C" w14:textId="77777777" w:rsidR="00DE0869" w:rsidRPr="00C83F06" w:rsidRDefault="00DE0869" w:rsidP="00A565EC">
      <w:pPr>
        <w:spacing w:line="240" w:lineRule="auto"/>
        <w:jc w:val="both"/>
        <w:rPr>
          <w:b/>
        </w:rPr>
      </w:pPr>
    </w:p>
    <w:p w14:paraId="4DAA9CB6" w14:textId="3EC5D26B" w:rsidR="00DE0869" w:rsidRPr="00C83F06" w:rsidRDefault="00000000" w:rsidP="00A565EC">
      <w:pPr>
        <w:spacing w:line="240" w:lineRule="auto"/>
        <w:jc w:val="center"/>
        <w:rPr>
          <w:b/>
        </w:rPr>
      </w:pPr>
      <w:r w:rsidRPr="00C83F06">
        <w:rPr>
          <w:b/>
        </w:rPr>
        <w:t>Neural</w:t>
      </w:r>
      <w:r w:rsidR="00AF6336" w:rsidRPr="00C83F06">
        <w:rPr>
          <w:b/>
        </w:rPr>
        <w:t xml:space="preserve"> Effects</w:t>
      </w:r>
      <w:r w:rsidRPr="00C83F06">
        <w:rPr>
          <w:b/>
        </w:rPr>
        <w:t xml:space="preserve"> of Continuous Ratings During Active Engagement Within a Video fMRI Paradigm</w:t>
      </w:r>
    </w:p>
    <w:p w14:paraId="254AC165" w14:textId="77777777" w:rsidR="00DE0869" w:rsidRPr="00C83F06" w:rsidRDefault="00DE0869" w:rsidP="00A565EC">
      <w:pPr>
        <w:spacing w:line="240" w:lineRule="auto"/>
        <w:jc w:val="both"/>
      </w:pPr>
    </w:p>
    <w:p w14:paraId="3FE9F9E9" w14:textId="77777777" w:rsidR="00DE0869" w:rsidRPr="00C83F06" w:rsidRDefault="00DE0869" w:rsidP="00A565EC">
      <w:pPr>
        <w:spacing w:line="240" w:lineRule="auto"/>
        <w:jc w:val="both"/>
      </w:pPr>
    </w:p>
    <w:p w14:paraId="0E253EA8" w14:textId="77777777" w:rsidR="00DE0869" w:rsidRPr="00C83F06" w:rsidRDefault="00DE0869" w:rsidP="00A565EC">
      <w:pPr>
        <w:spacing w:line="240" w:lineRule="auto"/>
        <w:jc w:val="both"/>
      </w:pPr>
    </w:p>
    <w:p w14:paraId="45E172CC" w14:textId="77777777" w:rsidR="00DE0869" w:rsidRPr="00C83F06" w:rsidRDefault="00DE0869" w:rsidP="00A565EC">
      <w:pPr>
        <w:spacing w:line="240" w:lineRule="auto"/>
        <w:jc w:val="both"/>
      </w:pPr>
    </w:p>
    <w:p w14:paraId="74FDC5B0" w14:textId="77777777" w:rsidR="00DE0869" w:rsidRPr="00C83F06" w:rsidRDefault="00DE0869" w:rsidP="00A565EC">
      <w:pPr>
        <w:spacing w:line="240" w:lineRule="auto"/>
        <w:jc w:val="both"/>
      </w:pPr>
    </w:p>
    <w:p w14:paraId="4695D903" w14:textId="77777777" w:rsidR="00DE0869" w:rsidRPr="00C83F06" w:rsidRDefault="00DE0869" w:rsidP="00A565EC">
      <w:pPr>
        <w:spacing w:line="240" w:lineRule="auto"/>
        <w:jc w:val="both"/>
      </w:pPr>
    </w:p>
    <w:p w14:paraId="7DB32D77" w14:textId="77777777" w:rsidR="00DE0869" w:rsidRPr="00C83F06" w:rsidRDefault="00000000" w:rsidP="00A565EC">
      <w:pPr>
        <w:spacing w:line="240" w:lineRule="auto"/>
        <w:jc w:val="center"/>
      </w:pPr>
      <w:r w:rsidRPr="00C83F06">
        <w:t xml:space="preserve"> </w:t>
      </w:r>
    </w:p>
    <w:p w14:paraId="5DE42537" w14:textId="77777777" w:rsidR="00DE0869" w:rsidRPr="00C83F06" w:rsidRDefault="00000000" w:rsidP="00A565EC">
      <w:pPr>
        <w:spacing w:line="240" w:lineRule="auto"/>
        <w:jc w:val="center"/>
        <w:rPr>
          <w:b/>
        </w:rPr>
      </w:pPr>
      <w:r w:rsidRPr="00C83F06">
        <w:rPr>
          <w:b/>
        </w:rPr>
        <w:t xml:space="preserve">William J. Mitchell </w:t>
      </w:r>
      <w:r w:rsidRPr="00C83F06">
        <w:rPr>
          <w:b/>
          <w:vertAlign w:val="superscript"/>
        </w:rPr>
        <w:t>a</w:t>
      </w:r>
      <w:r w:rsidRPr="00C83F06">
        <w:rPr>
          <w:b/>
        </w:rPr>
        <w:t xml:space="preserve">, </w:t>
      </w:r>
      <w:r w:rsidRPr="00C83F06">
        <w:t xml:space="preserve">billy.mitchell@temple.edu </w:t>
      </w:r>
      <w:r w:rsidRPr="00C83F06">
        <w:rPr>
          <w:b/>
        </w:rPr>
        <w:t>*</w:t>
      </w:r>
    </w:p>
    <w:p w14:paraId="147499E8" w14:textId="77777777" w:rsidR="00DE0869" w:rsidRPr="00C83F06" w:rsidRDefault="00000000" w:rsidP="00A565EC">
      <w:pPr>
        <w:spacing w:line="240" w:lineRule="auto"/>
        <w:jc w:val="center"/>
      </w:pPr>
      <w:r w:rsidRPr="00C83F06">
        <w:rPr>
          <w:b/>
        </w:rPr>
        <w:t xml:space="preserve">Helen Schmidt </w:t>
      </w:r>
      <w:r w:rsidRPr="00C83F06">
        <w:rPr>
          <w:b/>
          <w:vertAlign w:val="superscript"/>
        </w:rPr>
        <w:t>a</w:t>
      </w:r>
      <w:r w:rsidRPr="00C83F06">
        <w:rPr>
          <w:b/>
        </w:rPr>
        <w:t xml:space="preserve">, </w:t>
      </w:r>
      <w:r w:rsidRPr="00C83F06">
        <w:t>helen_schmidt@temple.edu</w:t>
      </w:r>
    </w:p>
    <w:p w14:paraId="58411479" w14:textId="77777777" w:rsidR="00DE0869" w:rsidRPr="00C83F06" w:rsidRDefault="00000000" w:rsidP="00A565EC">
      <w:pPr>
        <w:spacing w:line="240" w:lineRule="auto"/>
        <w:jc w:val="center"/>
      </w:pPr>
      <w:r w:rsidRPr="00C83F06">
        <w:rPr>
          <w:b/>
        </w:rPr>
        <w:t xml:space="preserve">Chelsea Helion </w:t>
      </w:r>
      <w:r w:rsidRPr="00C83F06">
        <w:rPr>
          <w:b/>
          <w:vertAlign w:val="superscript"/>
        </w:rPr>
        <w:t>a</w:t>
      </w:r>
      <w:r w:rsidRPr="00C83F06">
        <w:rPr>
          <w:b/>
        </w:rPr>
        <w:t xml:space="preserve">, </w:t>
      </w:r>
      <w:r w:rsidRPr="00C83F06">
        <w:t>chelsea.helion@temple.edu</w:t>
      </w:r>
    </w:p>
    <w:p w14:paraId="53BB52D4" w14:textId="77777777" w:rsidR="00DE0869" w:rsidRPr="00C83F06" w:rsidRDefault="00000000" w:rsidP="00A565EC">
      <w:pPr>
        <w:pStyle w:val="Heading1"/>
        <w:spacing w:before="0" w:after="0" w:line="240" w:lineRule="auto"/>
        <w:jc w:val="center"/>
        <w:rPr>
          <w:b/>
          <w:sz w:val="22"/>
          <w:szCs w:val="22"/>
        </w:rPr>
      </w:pPr>
      <w:r w:rsidRPr="00C83F06">
        <w:rPr>
          <w:b/>
          <w:sz w:val="22"/>
          <w:szCs w:val="22"/>
        </w:rPr>
        <w:t xml:space="preserve"> </w:t>
      </w:r>
    </w:p>
    <w:p w14:paraId="546565EE" w14:textId="77777777" w:rsidR="00DE0869" w:rsidRPr="00C83F06" w:rsidRDefault="00DE0869" w:rsidP="00A565EC">
      <w:pPr>
        <w:pStyle w:val="Heading1"/>
        <w:spacing w:before="0" w:after="0" w:line="240" w:lineRule="auto"/>
        <w:jc w:val="both"/>
        <w:rPr>
          <w:b/>
          <w:sz w:val="22"/>
          <w:szCs w:val="22"/>
        </w:rPr>
      </w:pPr>
      <w:bookmarkStart w:id="1" w:name="_13epi55jsjsn" w:colFirst="0" w:colLast="0"/>
      <w:bookmarkEnd w:id="1"/>
    </w:p>
    <w:p w14:paraId="51045046" w14:textId="77777777" w:rsidR="00DE0869" w:rsidRDefault="00DE0869" w:rsidP="00A565EC">
      <w:pPr>
        <w:pStyle w:val="Heading1"/>
        <w:spacing w:before="0" w:after="0" w:line="240" w:lineRule="auto"/>
        <w:jc w:val="both"/>
        <w:rPr>
          <w:ins w:id="2" w:author="Billy Mitchell" w:date="2024-10-30T09:54:00Z" w16du:dateUtc="2024-10-30T13:54:00Z"/>
          <w:b/>
          <w:sz w:val="22"/>
          <w:szCs w:val="22"/>
        </w:rPr>
      </w:pPr>
      <w:bookmarkStart w:id="3" w:name="_y91xwybegkie" w:colFirst="0" w:colLast="0"/>
      <w:bookmarkEnd w:id="3"/>
    </w:p>
    <w:p w14:paraId="0F7FB3E4" w14:textId="77777777" w:rsidR="00A565EC" w:rsidRPr="00A565EC" w:rsidRDefault="00A565EC" w:rsidP="00A565EC"/>
    <w:p w14:paraId="2D886E17" w14:textId="77777777" w:rsidR="00DE0869" w:rsidRPr="00C83F06" w:rsidRDefault="00000000" w:rsidP="00A565EC">
      <w:pPr>
        <w:pStyle w:val="Heading1"/>
        <w:spacing w:before="0" w:after="0" w:line="240" w:lineRule="auto"/>
        <w:rPr>
          <w:b/>
          <w:sz w:val="22"/>
          <w:szCs w:val="22"/>
        </w:rPr>
      </w:pPr>
      <w:bookmarkStart w:id="4" w:name="_t3pqbcpyrq9q" w:colFirst="0" w:colLast="0"/>
      <w:bookmarkEnd w:id="4"/>
      <w:r w:rsidRPr="00C83F06">
        <w:rPr>
          <w:b/>
          <w:sz w:val="22"/>
          <w:szCs w:val="22"/>
        </w:rPr>
        <w:t xml:space="preserve"> </w:t>
      </w:r>
    </w:p>
    <w:p w14:paraId="65F427F8" w14:textId="77777777" w:rsidR="00DE0869" w:rsidRPr="00C83F06" w:rsidRDefault="00000000" w:rsidP="00A565EC">
      <w:pPr>
        <w:spacing w:line="240" w:lineRule="auto"/>
        <w:rPr>
          <w:b/>
        </w:rPr>
      </w:pPr>
      <w:r w:rsidRPr="00C83F06">
        <w:rPr>
          <w:b/>
        </w:rPr>
        <w:t>a)</w:t>
      </w:r>
      <w:r w:rsidRPr="00C83F06">
        <w:tab/>
      </w:r>
      <w:r w:rsidRPr="00C83F06">
        <w:rPr>
          <w:b/>
        </w:rPr>
        <w:t>Department of Psychology &amp; Neuroscience</w:t>
      </w:r>
    </w:p>
    <w:p w14:paraId="62AE3719" w14:textId="77777777" w:rsidR="00DE0869" w:rsidRPr="00C83F06" w:rsidRDefault="00000000" w:rsidP="00A565EC">
      <w:pPr>
        <w:spacing w:line="240" w:lineRule="auto"/>
        <w:ind w:firstLine="720"/>
      </w:pPr>
      <w:r w:rsidRPr="00C83F06">
        <w:t>Weiss Hall, Temple University, 1701 N 13</w:t>
      </w:r>
      <w:r w:rsidRPr="00C83F06">
        <w:rPr>
          <w:vertAlign w:val="superscript"/>
        </w:rPr>
        <w:t>th</w:t>
      </w:r>
      <w:r w:rsidRPr="00C83F06">
        <w:t xml:space="preserve"> St. Philadelphia, PA, USA 19122</w:t>
      </w:r>
      <w:r w:rsidRPr="00C83F06">
        <w:rPr>
          <w:b/>
        </w:rPr>
        <w:t xml:space="preserve">  </w:t>
      </w:r>
    </w:p>
    <w:p w14:paraId="5084AA66" w14:textId="77777777" w:rsidR="00DE0869" w:rsidRPr="00C83F06" w:rsidRDefault="00000000" w:rsidP="00A565EC">
      <w:pPr>
        <w:spacing w:line="240" w:lineRule="auto"/>
        <w:jc w:val="both"/>
      </w:pPr>
      <w:r w:rsidRPr="00C83F06">
        <w:t xml:space="preserve"> </w:t>
      </w:r>
    </w:p>
    <w:p w14:paraId="0C89EF9D" w14:textId="77777777" w:rsidR="00DE0869" w:rsidRDefault="00DE0869" w:rsidP="00A565EC">
      <w:pPr>
        <w:spacing w:line="240" w:lineRule="auto"/>
        <w:jc w:val="both"/>
        <w:rPr>
          <w:ins w:id="5" w:author="Billy Mitchell" w:date="2024-10-30T09:53:00Z" w16du:dateUtc="2024-10-30T13:53:00Z"/>
          <w:b/>
        </w:rPr>
      </w:pPr>
    </w:p>
    <w:p w14:paraId="19846FBE" w14:textId="77777777" w:rsidR="00A565EC" w:rsidRPr="00C83F06" w:rsidRDefault="00A565EC" w:rsidP="00A565EC">
      <w:pPr>
        <w:spacing w:line="240" w:lineRule="auto"/>
        <w:jc w:val="both"/>
        <w:rPr>
          <w:b/>
        </w:rPr>
      </w:pPr>
    </w:p>
    <w:p w14:paraId="483627B7" w14:textId="77777777" w:rsidR="00AF6336" w:rsidDel="00A565EC" w:rsidRDefault="00AF6336" w:rsidP="00A565EC">
      <w:pPr>
        <w:spacing w:line="240" w:lineRule="auto"/>
        <w:jc w:val="both"/>
        <w:rPr>
          <w:del w:id="6" w:author="Billy Mitchell" w:date="2024-10-30T09:51:00Z" w16du:dateUtc="2024-10-30T13:51:00Z"/>
          <w:b/>
        </w:rPr>
      </w:pPr>
    </w:p>
    <w:p w14:paraId="4A035379" w14:textId="77777777" w:rsidR="00A565EC" w:rsidRDefault="00A565EC" w:rsidP="00A565EC">
      <w:pPr>
        <w:spacing w:line="240" w:lineRule="auto"/>
        <w:jc w:val="both"/>
        <w:rPr>
          <w:ins w:id="7" w:author="Billy Mitchell" w:date="2024-10-30T09:54:00Z" w16du:dateUtc="2024-10-30T13:54:00Z"/>
          <w:b/>
        </w:rPr>
      </w:pPr>
    </w:p>
    <w:p w14:paraId="5A5D3054" w14:textId="77777777" w:rsidR="00A565EC" w:rsidRPr="00C83F06" w:rsidRDefault="00A565EC" w:rsidP="00A565EC">
      <w:pPr>
        <w:spacing w:line="240" w:lineRule="auto"/>
        <w:jc w:val="both"/>
        <w:rPr>
          <w:ins w:id="8" w:author="Billy Mitchell" w:date="2024-10-30T09:54:00Z" w16du:dateUtc="2024-10-30T13:54:00Z"/>
          <w:b/>
        </w:rPr>
      </w:pPr>
    </w:p>
    <w:p w14:paraId="22BA045F" w14:textId="77777777" w:rsidR="00DE0869" w:rsidRPr="00C83F06" w:rsidDel="00A565EC" w:rsidRDefault="00DE0869" w:rsidP="00A565EC">
      <w:pPr>
        <w:spacing w:line="240" w:lineRule="auto"/>
        <w:jc w:val="both"/>
        <w:rPr>
          <w:del w:id="9" w:author="Billy Mitchell" w:date="2024-10-30T09:51:00Z" w16du:dateUtc="2024-10-30T13:51:00Z"/>
          <w:b/>
        </w:rPr>
      </w:pPr>
    </w:p>
    <w:p w14:paraId="55467C0A" w14:textId="77777777" w:rsidR="00DE0869" w:rsidRPr="00C83F06" w:rsidRDefault="00DE0869" w:rsidP="00A565EC">
      <w:pPr>
        <w:spacing w:line="240" w:lineRule="auto"/>
        <w:jc w:val="both"/>
        <w:rPr>
          <w:b/>
        </w:rPr>
      </w:pPr>
    </w:p>
    <w:p w14:paraId="0C116912" w14:textId="77777777" w:rsidR="00DE0869" w:rsidRPr="00C83F06" w:rsidRDefault="00000000" w:rsidP="00A565EC">
      <w:pPr>
        <w:spacing w:line="240" w:lineRule="auto"/>
        <w:jc w:val="both"/>
      </w:pPr>
      <w:r w:rsidRPr="00C83F06">
        <w:rPr>
          <w:b/>
        </w:rPr>
        <w:t xml:space="preserve">* </w:t>
      </w:r>
      <w:r w:rsidRPr="00C83F06">
        <w:t>Corresponding author.</w:t>
      </w:r>
    </w:p>
    <w:p w14:paraId="12F89E6D" w14:textId="77777777" w:rsidR="00DE0869" w:rsidRPr="00C83F06" w:rsidRDefault="00000000" w:rsidP="00A565EC">
      <w:pPr>
        <w:spacing w:line="240" w:lineRule="auto"/>
        <w:jc w:val="both"/>
      </w:pPr>
      <w:r w:rsidRPr="00C83F06">
        <w:rPr>
          <w:i/>
        </w:rPr>
        <w:t xml:space="preserve">E-mail address: </w:t>
      </w:r>
      <w:r w:rsidRPr="00C83F06">
        <w:t>billy.mitchell@temple.edu</w:t>
      </w:r>
    </w:p>
    <w:p w14:paraId="66E268A1" w14:textId="77777777" w:rsidR="00DE0869" w:rsidRPr="00C83F06" w:rsidRDefault="00000000" w:rsidP="00A565EC">
      <w:pPr>
        <w:spacing w:line="240" w:lineRule="auto"/>
        <w:jc w:val="both"/>
      </w:pPr>
      <w:r w:rsidRPr="00C83F06">
        <w:rPr>
          <w:i/>
        </w:rPr>
        <w:t xml:space="preserve">Address: </w:t>
      </w:r>
      <w:r w:rsidRPr="00C83F06">
        <w:t>717 Weiss Hall, Temple University,</w:t>
      </w:r>
    </w:p>
    <w:p w14:paraId="16D4C8B3" w14:textId="77777777" w:rsidR="00DE0869" w:rsidRDefault="00000000" w:rsidP="00A565EC">
      <w:pPr>
        <w:spacing w:line="240" w:lineRule="auto"/>
        <w:jc w:val="both"/>
        <w:rPr>
          <w:ins w:id="10" w:author="Billy Mitchell" w:date="2024-10-30T09:50:00Z" w16du:dateUtc="2024-10-30T13:50:00Z"/>
        </w:rPr>
      </w:pPr>
      <w:r w:rsidRPr="00C83F06">
        <w:t>1701 N 13</w:t>
      </w:r>
      <w:r w:rsidRPr="00C83F06">
        <w:rPr>
          <w:vertAlign w:val="superscript"/>
        </w:rPr>
        <w:t>th</w:t>
      </w:r>
      <w:r w:rsidRPr="00C83F06">
        <w:t xml:space="preserve"> St. Philadelphia, PA 19122</w:t>
      </w:r>
    </w:p>
    <w:p w14:paraId="5ECCB477" w14:textId="594F30D7" w:rsidR="00A565EC" w:rsidRDefault="00A565EC" w:rsidP="00A565EC">
      <w:pPr>
        <w:spacing w:line="240" w:lineRule="auto"/>
        <w:jc w:val="both"/>
        <w:rPr>
          <w:ins w:id="11" w:author="Billy Mitchell" w:date="2024-10-30T09:51:00Z" w16du:dateUtc="2024-10-30T13:51:00Z"/>
        </w:rPr>
      </w:pPr>
      <w:ins w:id="12" w:author="Billy Mitchell" w:date="2024-10-30T09:52:00Z" w16du:dateUtc="2024-10-30T13:52:00Z">
        <w:r>
          <w:t xml:space="preserve">Phone: </w:t>
        </w:r>
      </w:ins>
      <w:ins w:id="13" w:author="Billy Mitchell" w:date="2024-10-30T09:51:00Z" w16du:dateUtc="2024-10-30T13:51:00Z">
        <w:r>
          <w:t>(</w:t>
        </w:r>
      </w:ins>
      <w:ins w:id="14" w:author="Billy Mitchell" w:date="2024-10-30T09:50:00Z" w16du:dateUtc="2024-10-30T13:50:00Z">
        <w:r>
          <w:t>570</w:t>
        </w:r>
      </w:ins>
      <w:ins w:id="15" w:author="Billy Mitchell" w:date="2024-10-30T09:51:00Z" w16du:dateUtc="2024-10-30T13:51:00Z">
        <w:r>
          <w:t xml:space="preserve">) </w:t>
        </w:r>
      </w:ins>
      <w:ins w:id="16" w:author="Billy Mitchell" w:date="2024-10-30T09:50:00Z" w16du:dateUtc="2024-10-30T13:50:00Z">
        <w:r>
          <w:t>417</w:t>
        </w:r>
      </w:ins>
      <w:ins w:id="17" w:author="Billy Mitchell" w:date="2024-10-30T09:51:00Z" w16du:dateUtc="2024-10-30T13:51:00Z">
        <w:r>
          <w:t xml:space="preserve"> – </w:t>
        </w:r>
      </w:ins>
      <w:ins w:id="18" w:author="Billy Mitchell" w:date="2024-10-30T09:50:00Z" w16du:dateUtc="2024-10-30T13:50:00Z">
        <w:r>
          <w:t>1579</w:t>
        </w:r>
      </w:ins>
    </w:p>
    <w:p w14:paraId="0AA9D119" w14:textId="77777777" w:rsidR="00A565EC" w:rsidRDefault="00A565EC" w:rsidP="00A565EC">
      <w:pPr>
        <w:spacing w:line="240" w:lineRule="auto"/>
        <w:jc w:val="both"/>
        <w:rPr>
          <w:ins w:id="19" w:author="Billy Mitchell" w:date="2024-10-30T09:53:00Z" w16du:dateUtc="2024-10-30T13:53:00Z"/>
          <w:b/>
          <w:bCs/>
        </w:rPr>
      </w:pPr>
    </w:p>
    <w:p w14:paraId="0B8E1ECB" w14:textId="77777777" w:rsidR="00A565EC" w:rsidRDefault="00A565EC" w:rsidP="00A565EC">
      <w:pPr>
        <w:spacing w:line="240" w:lineRule="auto"/>
        <w:jc w:val="both"/>
        <w:rPr>
          <w:ins w:id="20" w:author="Billy Mitchell" w:date="2024-10-30T09:54:00Z" w16du:dateUtc="2024-10-30T13:54:00Z"/>
          <w:b/>
          <w:bCs/>
        </w:rPr>
      </w:pPr>
    </w:p>
    <w:p w14:paraId="669FDD49" w14:textId="77777777" w:rsidR="00A565EC" w:rsidRDefault="00A565EC" w:rsidP="00A565EC">
      <w:pPr>
        <w:spacing w:line="240" w:lineRule="auto"/>
        <w:jc w:val="both"/>
        <w:rPr>
          <w:ins w:id="21" w:author="Billy Mitchell" w:date="2024-10-30T09:53:00Z" w16du:dateUtc="2024-10-30T13:53:00Z"/>
          <w:b/>
          <w:bCs/>
        </w:rPr>
      </w:pPr>
    </w:p>
    <w:p w14:paraId="74143CDA" w14:textId="77777777" w:rsidR="00A565EC" w:rsidRDefault="00A565EC" w:rsidP="00A565EC">
      <w:pPr>
        <w:spacing w:line="240" w:lineRule="auto"/>
        <w:jc w:val="both"/>
        <w:rPr>
          <w:ins w:id="22" w:author="Billy Mitchell" w:date="2024-10-30T09:53:00Z" w16du:dateUtc="2024-10-30T13:53:00Z"/>
          <w:b/>
          <w:bCs/>
        </w:rPr>
      </w:pPr>
    </w:p>
    <w:p w14:paraId="0D77FD7D" w14:textId="77777777" w:rsidR="00A565EC" w:rsidRDefault="00A565EC" w:rsidP="00A565EC">
      <w:pPr>
        <w:spacing w:line="240" w:lineRule="auto"/>
        <w:jc w:val="both"/>
        <w:rPr>
          <w:ins w:id="23" w:author="Billy Mitchell" w:date="2024-10-30T09:53:00Z" w16du:dateUtc="2024-10-30T13:53:00Z"/>
          <w:b/>
          <w:bCs/>
        </w:rPr>
      </w:pPr>
    </w:p>
    <w:p w14:paraId="594DEC41" w14:textId="77777777" w:rsidR="00A565EC" w:rsidRDefault="00A565EC" w:rsidP="00A565EC">
      <w:pPr>
        <w:spacing w:line="240" w:lineRule="auto"/>
        <w:jc w:val="both"/>
        <w:rPr>
          <w:ins w:id="24" w:author="Billy Mitchell" w:date="2024-10-30T09:53:00Z" w16du:dateUtc="2024-10-30T13:53:00Z"/>
          <w:b/>
          <w:bCs/>
        </w:rPr>
      </w:pPr>
    </w:p>
    <w:p w14:paraId="7CEC20F4" w14:textId="77777777" w:rsidR="00A565EC" w:rsidRDefault="00A565EC" w:rsidP="00A565EC">
      <w:pPr>
        <w:spacing w:line="240" w:lineRule="auto"/>
        <w:jc w:val="both"/>
        <w:rPr>
          <w:ins w:id="25" w:author="Billy Mitchell" w:date="2024-10-30T09:53:00Z" w16du:dateUtc="2024-10-30T13:53:00Z"/>
          <w:b/>
          <w:bCs/>
        </w:rPr>
      </w:pPr>
    </w:p>
    <w:p w14:paraId="72D8F73E" w14:textId="77777777" w:rsidR="00A565EC" w:rsidRDefault="00A565EC" w:rsidP="00A565EC">
      <w:pPr>
        <w:spacing w:line="240" w:lineRule="auto"/>
        <w:jc w:val="both"/>
        <w:rPr>
          <w:ins w:id="26" w:author="Billy Mitchell" w:date="2024-10-30T09:53:00Z" w16du:dateUtc="2024-10-30T13:53:00Z"/>
          <w:b/>
          <w:bCs/>
        </w:rPr>
      </w:pPr>
    </w:p>
    <w:p w14:paraId="47C483B5" w14:textId="77777777" w:rsidR="00A565EC" w:rsidRDefault="00A565EC" w:rsidP="00A565EC">
      <w:pPr>
        <w:spacing w:line="240" w:lineRule="auto"/>
        <w:jc w:val="both"/>
        <w:rPr>
          <w:ins w:id="27" w:author="Billy Mitchell" w:date="2024-10-30T09:53:00Z" w16du:dateUtc="2024-10-30T13:53:00Z"/>
          <w:b/>
          <w:bCs/>
        </w:rPr>
      </w:pPr>
    </w:p>
    <w:p w14:paraId="4D8C6A26" w14:textId="77777777" w:rsidR="00A565EC" w:rsidRDefault="00A565EC" w:rsidP="00A565EC">
      <w:pPr>
        <w:spacing w:line="240" w:lineRule="auto"/>
        <w:jc w:val="both"/>
        <w:rPr>
          <w:ins w:id="28" w:author="Billy Mitchell" w:date="2024-10-30T09:53:00Z" w16du:dateUtc="2024-10-30T13:53:00Z"/>
          <w:b/>
          <w:bCs/>
        </w:rPr>
      </w:pPr>
    </w:p>
    <w:p w14:paraId="31C4E779" w14:textId="3AF46F60" w:rsidR="00A565EC" w:rsidRDefault="00A565EC" w:rsidP="00A565EC">
      <w:pPr>
        <w:spacing w:line="240" w:lineRule="auto"/>
        <w:jc w:val="both"/>
        <w:rPr>
          <w:ins w:id="29" w:author="Billy Mitchell" w:date="2024-10-30T09:52:00Z" w16du:dateUtc="2024-10-30T13:52:00Z"/>
        </w:rPr>
      </w:pPr>
      <w:ins w:id="30" w:author="Billy Mitchell" w:date="2024-10-30T09:53:00Z" w16du:dateUtc="2024-10-30T13:53:00Z">
        <w:r w:rsidRPr="00A565EC">
          <w:rPr>
            <w:b/>
            <w:bCs/>
          </w:rPr>
          <w:t>PREPRINT</w:t>
        </w:r>
        <w:r>
          <w:t>:</w:t>
        </w:r>
      </w:ins>
    </w:p>
    <w:p w14:paraId="06D610D3" w14:textId="0C8722F9" w:rsidR="00A565EC" w:rsidRDefault="00A565EC" w:rsidP="00A565EC">
      <w:pPr>
        <w:spacing w:line="240" w:lineRule="auto"/>
        <w:jc w:val="both"/>
        <w:rPr>
          <w:ins w:id="31" w:author="Billy Mitchell" w:date="2024-10-30T09:52:00Z" w16du:dateUtc="2024-10-30T13:52:00Z"/>
        </w:rPr>
      </w:pPr>
      <w:ins w:id="32" w:author="Billy Mitchell" w:date="2024-10-30T09:53:00Z" w16du:dateUtc="2024-10-30T13:53:00Z">
        <w:r w:rsidRPr="00A565EC">
          <w:rPr>
            <w:b/>
            <w:bCs/>
          </w:rPr>
          <w:t>CLASSIFICATIONS</w:t>
        </w:r>
      </w:ins>
      <w:ins w:id="33" w:author="Billy Mitchell" w:date="2024-10-30T09:52:00Z" w16du:dateUtc="2024-10-30T13:52:00Z">
        <w:r>
          <w:t>:</w:t>
        </w:r>
      </w:ins>
      <w:ins w:id="34" w:author="Billy Mitchell" w:date="2024-10-30T12:10:00Z" w16du:dateUtc="2024-10-30T16:10:00Z">
        <w:r w:rsidR="00FC36EA">
          <w:t xml:space="preserve"> Psychological and Cognitive Sciences</w:t>
        </w:r>
      </w:ins>
      <w:ins w:id="35" w:author="Billy Mitchell" w:date="2024-10-30T12:11:00Z" w16du:dateUtc="2024-10-30T16:11:00Z">
        <w:r w:rsidR="00FC36EA">
          <w:t xml:space="preserve"> (Social Sciences)</w:t>
        </w:r>
      </w:ins>
      <w:ins w:id="36" w:author="Billy Mitchell" w:date="2024-10-30T12:10:00Z" w16du:dateUtc="2024-10-30T16:10:00Z">
        <w:r w:rsidR="00FC36EA">
          <w:t>; Neuroscience</w:t>
        </w:r>
      </w:ins>
      <w:ins w:id="37" w:author="Billy Mitchell" w:date="2024-10-30T12:11:00Z" w16du:dateUtc="2024-10-30T16:11:00Z">
        <w:r w:rsidR="00FC36EA">
          <w:t xml:space="preserve"> (Biological Sciences)</w:t>
        </w:r>
      </w:ins>
    </w:p>
    <w:p w14:paraId="342B56FD" w14:textId="77777777" w:rsidR="00A565EC" w:rsidRPr="00C83F06" w:rsidDel="00A565EC" w:rsidRDefault="00A565EC" w:rsidP="00A565EC">
      <w:pPr>
        <w:spacing w:line="240" w:lineRule="auto"/>
        <w:jc w:val="both"/>
        <w:rPr>
          <w:del w:id="38" w:author="Billy Mitchell" w:date="2024-10-30T09:53:00Z" w16du:dateUtc="2024-10-30T13:53:00Z"/>
          <w:moveTo w:id="39" w:author="Billy Mitchell" w:date="2024-10-30T09:52:00Z" w16du:dateUtc="2024-10-30T13:52:00Z"/>
        </w:rPr>
      </w:pPr>
      <w:moveToRangeStart w:id="40" w:author="Billy Mitchell" w:date="2024-10-30T09:52:00Z" w:name="move181174387"/>
      <w:moveTo w:id="41" w:author="Billy Mitchell" w:date="2024-10-30T09:52:00Z" w16du:dateUtc="2024-10-30T13:52:00Z">
        <w:r w:rsidRPr="00C83F06">
          <w:rPr>
            <w:b/>
          </w:rPr>
          <w:t xml:space="preserve">KEYWORDS: </w:t>
        </w:r>
        <w:r w:rsidRPr="00C83F06">
          <w:t xml:space="preserve">fMRI, naturalistic stimuli, decision-making, continuous ratings   </w:t>
        </w:r>
      </w:moveTo>
    </w:p>
    <w:moveToRangeEnd w:id="40"/>
    <w:p w14:paraId="3515EC7C" w14:textId="788C29C5" w:rsidR="00A565EC" w:rsidDel="00A565EC" w:rsidRDefault="00A565EC" w:rsidP="00A565EC">
      <w:pPr>
        <w:spacing w:line="240" w:lineRule="auto"/>
        <w:jc w:val="both"/>
        <w:rPr>
          <w:del w:id="42" w:author="Billy Mitchell" w:date="2024-10-30T09:52:00Z" w16du:dateUtc="2024-10-30T13:52:00Z"/>
        </w:rPr>
      </w:pPr>
    </w:p>
    <w:p w14:paraId="647D05F2" w14:textId="77777777" w:rsidR="00A565EC" w:rsidRPr="00C83F06" w:rsidRDefault="00A565EC" w:rsidP="00A565EC">
      <w:pPr>
        <w:spacing w:line="240" w:lineRule="auto"/>
        <w:jc w:val="both"/>
        <w:rPr>
          <w:ins w:id="43" w:author="Billy Mitchell" w:date="2024-10-30T09:52:00Z" w16du:dateUtc="2024-10-30T13:52:00Z"/>
        </w:rPr>
      </w:pPr>
    </w:p>
    <w:p w14:paraId="5C043385" w14:textId="25C473E0" w:rsidR="00A565EC" w:rsidRPr="00C83F06" w:rsidDel="00A565EC" w:rsidRDefault="00A565EC">
      <w:pPr>
        <w:jc w:val="both"/>
        <w:rPr>
          <w:del w:id="44" w:author="Billy Mitchell" w:date="2024-10-30T09:54:00Z" w16du:dateUtc="2024-10-30T13:54:00Z"/>
          <w:b/>
        </w:rPr>
      </w:pPr>
    </w:p>
    <w:p w14:paraId="7C243731" w14:textId="3BBA0033" w:rsidR="00DE0869" w:rsidDel="00C83F06" w:rsidRDefault="00000000" w:rsidP="00C83F06">
      <w:pPr>
        <w:jc w:val="both"/>
        <w:rPr>
          <w:del w:id="45" w:author="Billy Mitchell" w:date="2024-10-30T09:45:00Z" w16du:dateUtc="2024-10-30T13:45:00Z"/>
        </w:rPr>
      </w:pPr>
      <w:commentRangeStart w:id="46"/>
      <w:r w:rsidRPr="00C83F06">
        <w:rPr>
          <w:b/>
        </w:rPr>
        <w:t>A</w:t>
      </w:r>
      <w:del w:id="47" w:author="Billy Mitchell" w:date="2024-11-05T22:50:00Z" w16du:dateUtc="2024-11-06T03:50:00Z">
        <w:r w:rsidRPr="00C83F06" w:rsidDel="00B53FEE">
          <w:rPr>
            <w:b/>
          </w:rPr>
          <w:delText>BSTRACT</w:delText>
        </w:r>
      </w:del>
      <w:ins w:id="48" w:author="Billy Mitchell" w:date="2024-11-05T22:50:00Z" w16du:dateUtc="2024-11-06T03:50:00Z">
        <w:r w:rsidR="00B53FEE">
          <w:rPr>
            <w:b/>
          </w:rPr>
          <w:t>bstract</w:t>
        </w:r>
      </w:ins>
      <w:r w:rsidRPr="00C83F06">
        <w:rPr>
          <w:b/>
        </w:rPr>
        <w:t xml:space="preserve"> (2</w:t>
      </w:r>
      <w:ins w:id="49" w:author="Billy Mitchell" w:date="2024-10-30T09:55:00Z" w16du:dateUtc="2024-10-30T13:55:00Z">
        <w:r w:rsidR="00A565EC">
          <w:rPr>
            <w:b/>
          </w:rPr>
          <w:t>45</w:t>
        </w:r>
      </w:ins>
      <w:del w:id="50" w:author="Billy Mitchell" w:date="2024-10-30T09:40:00Z" w16du:dateUtc="2024-10-30T13:40:00Z">
        <w:r w:rsidRPr="00C83F06" w:rsidDel="00C83F06">
          <w:rPr>
            <w:b/>
          </w:rPr>
          <w:delText>50</w:delText>
        </w:r>
      </w:del>
      <w:r w:rsidRPr="00C83F06">
        <w:rPr>
          <w:b/>
        </w:rPr>
        <w:t xml:space="preserve"> / 250 Words)</w:t>
      </w:r>
      <w:commentRangeEnd w:id="46"/>
      <w:r w:rsidR="00C83F06">
        <w:rPr>
          <w:rStyle w:val="CommentReference"/>
        </w:rPr>
        <w:commentReference w:id="46"/>
      </w:r>
      <w:r w:rsidRPr="00C83F06">
        <w:rPr>
          <w:b/>
        </w:rPr>
        <w:t xml:space="preserve">: </w:t>
      </w:r>
      <w:r w:rsidR="00A97CB0" w:rsidRPr="00C83F06">
        <w:rPr>
          <w:bCs/>
        </w:rPr>
        <w:t>Continuous self-report ratings offer a high-resolution view of dynamic subjective experiences</w:t>
      </w:r>
      <w:ins w:id="51" w:author="Billy Mitchell" w:date="2024-11-05T18:57:00Z" w16du:dateUtc="2024-11-05T23:57:00Z">
        <w:r w:rsidR="00662B7D">
          <w:rPr>
            <w:bCs/>
          </w:rPr>
          <w:t xml:space="preserve"> </w:t>
        </w:r>
      </w:ins>
      <w:r w:rsidR="00662B7D">
        <w:rPr>
          <w:bCs/>
        </w:rPr>
        <w:fldChar w:fldCharType="begin"/>
      </w:r>
      <w:r w:rsidR="00CD69CB">
        <w:rPr>
          <w:bCs/>
        </w:rPr>
        <w:instrText xml:space="preserve"> ADDIN ZOTERO_ITEM CSL_CITATION {"citationID":"HEOas9gF","properties":{"formattedCitation":"\\super 1\\uc0\\u8211{}3\\nosupersub{}","plainCitation":"1–3","noteIndex":0},"citationItems":[{"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104,"uris":["http://zotero.org/users/6239255/items/ZDP9QBSZ"],"itemData":{"id":18104,"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662B7D">
        <w:rPr>
          <w:bCs/>
        </w:rPr>
        <w:fldChar w:fldCharType="separate"/>
      </w:r>
      <w:r w:rsidR="00662B7D" w:rsidRPr="00662B7D">
        <w:rPr>
          <w:vertAlign w:val="superscript"/>
        </w:rPr>
        <w:t>1–3</w:t>
      </w:r>
      <w:r w:rsidR="00662B7D">
        <w:rPr>
          <w:bCs/>
        </w:rPr>
        <w:fldChar w:fldCharType="end"/>
      </w:r>
      <w:r w:rsidR="004A7F81" w:rsidRPr="00C83F06">
        <w:rPr>
          <w:bCs/>
        </w:rPr>
        <w:t xml:space="preserve">. However, </w:t>
      </w:r>
      <w:r w:rsidR="00A97CB0" w:rsidRPr="00C83F06">
        <w:rPr>
          <w:bCs/>
        </w:rPr>
        <w:t xml:space="preserve">concerns about maintaining experiential fidelity have largely limited studies to </w:t>
      </w:r>
      <w:r w:rsidR="004A7F81" w:rsidRPr="00C83F06">
        <w:rPr>
          <w:bCs/>
        </w:rPr>
        <w:t xml:space="preserve">collecting ratings </w:t>
      </w:r>
      <w:r w:rsidR="00A97CB0" w:rsidRPr="00C83F06">
        <w:rPr>
          <w:bCs/>
        </w:rPr>
        <w:t>retrospective</w:t>
      </w:r>
      <w:r w:rsidR="004A7F81" w:rsidRPr="00C83F06">
        <w:rPr>
          <w:bCs/>
        </w:rPr>
        <w:t>ly</w:t>
      </w:r>
      <w:r w:rsidR="00A97CB0" w:rsidRPr="00C83F06">
        <w:rPr>
          <w:bCs/>
        </w:rPr>
        <w:t xml:space="preserve"> </w:t>
      </w:r>
      <w:r w:rsidR="00B45738" w:rsidRPr="00C83F06">
        <w:rPr>
          <w:bCs/>
        </w:rPr>
        <w:t>rather than during initial viewing</w:t>
      </w:r>
      <w:r w:rsidR="00662B7D">
        <w:rPr>
          <w:bCs/>
        </w:rPr>
        <w:fldChar w:fldCharType="begin"/>
      </w:r>
      <w:r w:rsidR="00CD69CB">
        <w:rPr>
          <w:bCs/>
        </w:rPr>
        <w:instrText xml:space="preserve"> ADDIN ZOTERO_ITEM CSL_CITATION {"citationID":"KeVwNmcY","properties":{"formattedCitation":"\\super 1,2,4\\nosupersub{}","plainCitation":"1,2,4","noteIndex":0},"citationItems":[{"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662B7D">
        <w:rPr>
          <w:bCs/>
        </w:rPr>
        <w:fldChar w:fldCharType="separate"/>
      </w:r>
      <w:r w:rsidR="00662B7D" w:rsidRPr="00662B7D">
        <w:rPr>
          <w:vertAlign w:val="superscript"/>
        </w:rPr>
        <w:t>1,2,4</w:t>
      </w:r>
      <w:r w:rsidR="00662B7D">
        <w:rPr>
          <w:bCs/>
        </w:rPr>
        <w:fldChar w:fldCharType="end"/>
      </w:r>
      <w:r w:rsidR="00A97CB0" w:rsidRPr="00C83F06">
        <w:rPr>
          <w:bCs/>
        </w:rPr>
        <w:t xml:space="preserve">. In this fMRI study, we explored how continuously rating </w:t>
      </w:r>
      <w:r w:rsidR="004A7F81" w:rsidRPr="00C83F06">
        <w:rPr>
          <w:bCs/>
        </w:rPr>
        <w:t xml:space="preserve">film </w:t>
      </w:r>
      <w:proofErr w:type="gramStart"/>
      <w:r w:rsidR="004A7F81" w:rsidRPr="00C83F06">
        <w:rPr>
          <w:bCs/>
        </w:rPr>
        <w:t>stimuli</w:t>
      </w:r>
      <w:proofErr w:type="gramEnd"/>
      <w:r w:rsidR="00A97CB0" w:rsidRPr="00C83F06">
        <w:rPr>
          <w:bCs/>
        </w:rPr>
        <w:t xml:space="preserve"> during </w:t>
      </w:r>
      <w:r w:rsidR="004A7F81" w:rsidRPr="00C83F06">
        <w:rPr>
          <w:bCs/>
        </w:rPr>
        <w:t xml:space="preserve">initial </w:t>
      </w:r>
      <w:r w:rsidR="00A97CB0" w:rsidRPr="00C83F06">
        <w:rPr>
          <w:bCs/>
        </w:rPr>
        <w:t xml:space="preserve">exposure (i.e., </w:t>
      </w:r>
      <w:r w:rsidR="00A97CB0" w:rsidRPr="00C83F06">
        <w:rPr>
          <w:bCs/>
          <w:i/>
          <w:iCs/>
        </w:rPr>
        <w:t>expressive</w:t>
      </w:r>
      <w:r w:rsidR="00A97CB0" w:rsidRPr="00C83F06">
        <w:rPr>
          <w:bCs/>
        </w:rPr>
        <w:t xml:space="preserve"> active viewing) affects neural activity compared to simply watching the same stimulus without explicit rating (i.e., </w:t>
      </w:r>
      <w:r w:rsidR="00A97CB0" w:rsidRPr="00C83F06">
        <w:rPr>
          <w:bCs/>
          <w:i/>
          <w:iCs/>
        </w:rPr>
        <w:t>reflective</w:t>
      </w:r>
      <w:r w:rsidR="00A97CB0" w:rsidRPr="00C83F06">
        <w:rPr>
          <w:bCs/>
        </w:rPr>
        <w:t xml:space="preserve"> active viewing). Thirty-five participants watched an episode of a murder-mystery program, with one group continuously rating their certainty about a character's guilt or innocence, and another group considering the same question without providing ratings. </w:t>
      </w:r>
      <w:r w:rsidR="00C10284" w:rsidRPr="00C83F06">
        <w:rPr>
          <w:bCs/>
        </w:rPr>
        <w:t>Participants also recalled the film’s events</w:t>
      </w:r>
      <w:ins w:id="52" w:author="Billy Mitchell" w:date="2024-10-30T09:38:00Z" w16du:dateUtc="2024-10-30T13:38:00Z">
        <w:r w:rsidR="00C83F06">
          <w:rPr>
            <w:bCs/>
          </w:rPr>
          <w:t xml:space="preserve"> and character judgments</w:t>
        </w:r>
      </w:ins>
      <w:r w:rsidR="00C10284" w:rsidRPr="00C83F06">
        <w:rPr>
          <w:bCs/>
        </w:rPr>
        <w:t xml:space="preserve"> following the rating task. </w:t>
      </w:r>
      <w:r w:rsidR="00A97CB0" w:rsidRPr="00C83F06">
        <w:rPr>
          <w:bCs/>
        </w:rPr>
        <w:t xml:space="preserve">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sidRPr="00C83F06">
        <w:rPr>
          <w:bCs/>
        </w:rPr>
        <w:t xml:space="preserve">expressive </w:t>
      </w:r>
      <w:r w:rsidR="00A97CB0" w:rsidRPr="00C83F06">
        <w:rPr>
          <w:bCs/>
        </w:rPr>
        <w:t xml:space="preserve">raters in control networks, while </w:t>
      </w:r>
      <w:r w:rsidR="002F2171" w:rsidRPr="00C83F06">
        <w:rPr>
          <w:bCs/>
        </w:rPr>
        <w:t xml:space="preserve">reflective </w:t>
      </w:r>
      <w:r w:rsidR="00A97CB0" w:rsidRPr="00C83F06">
        <w:rPr>
          <w:bCs/>
        </w:rPr>
        <w:t>non-raters exhibited synchrony in attention and default mode networks.</w:t>
      </w:r>
      <w:r w:rsidR="00C10284" w:rsidRPr="00C83F06">
        <w:rPr>
          <w:bCs/>
        </w:rPr>
        <w:t xml:space="preserve"> However, there were no differences between raters and non-raters in the proportion of film scenes recalled</w:t>
      </w:r>
      <w:r w:rsidR="002802BD" w:rsidRPr="00C83F06">
        <w:rPr>
          <w:bCs/>
        </w:rPr>
        <w:t>, or in socioemotional evaluations of the characters</w:t>
      </w:r>
      <w:r w:rsidR="00C10284" w:rsidRPr="00C83F06">
        <w:rPr>
          <w:bCs/>
        </w:rPr>
        <w:t>. These findings</w:t>
      </w:r>
      <w:r w:rsidR="00A97CB0" w:rsidRPr="00C83F06">
        <w:rPr>
          <w:bCs/>
        </w:rPr>
        <w:t xml:space="preserve"> suggest that although rating alters neural activity by engaging attentional and sensory networks, it </w:t>
      </w:r>
      <w:r w:rsidR="00C10284" w:rsidRPr="00C83F06">
        <w:rPr>
          <w:bCs/>
        </w:rPr>
        <w:t>may</w:t>
      </w:r>
      <w:r w:rsidR="00A97CB0" w:rsidRPr="00C83F06">
        <w:rPr>
          <w:bCs/>
        </w:rPr>
        <w:t xml:space="preserve"> not significantly disrupt emotional processing or higher-order social cognition. </w:t>
      </w:r>
      <w:moveFromRangeStart w:id="53" w:author="Billy Mitchell" w:date="2024-10-30T09:55:00Z" w:name="move181174552"/>
      <w:moveFrom w:id="54" w:author="Billy Mitchell" w:date="2024-10-30T09:55:00Z" w16du:dateUtc="2024-10-30T13:55:00Z">
        <w:r w:rsidR="00A97CB0" w:rsidRPr="00C83F06" w:rsidDel="00A565EC">
          <w:rPr>
            <w:bCs/>
          </w:rPr>
          <w:t>This study highlights the value of continuous rating paradigms for capturing dynamic decision-making processes and illustrates the nuanced effects of real-time introspection on neural activity during naturalistic social observation.</w:t>
        </w:r>
      </w:moveFrom>
      <w:moveFromRangeEnd w:id="53"/>
    </w:p>
    <w:p w14:paraId="5E88C564" w14:textId="77777777" w:rsidR="00C83F06" w:rsidRDefault="00C83F06">
      <w:pPr>
        <w:jc w:val="both"/>
        <w:rPr>
          <w:ins w:id="55" w:author="Billy Mitchell" w:date="2024-10-30T09:45:00Z" w16du:dateUtc="2024-10-30T13:45:00Z"/>
        </w:rPr>
      </w:pPr>
    </w:p>
    <w:p w14:paraId="52F2AA3B" w14:textId="77777777" w:rsidR="00C83F06" w:rsidRDefault="00C83F06">
      <w:pPr>
        <w:jc w:val="both"/>
        <w:rPr>
          <w:ins w:id="56" w:author="Billy Mitchell" w:date="2024-10-30T09:45:00Z" w16du:dateUtc="2024-10-30T13:45:00Z"/>
        </w:rPr>
      </w:pPr>
    </w:p>
    <w:p w14:paraId="14664D89" w14:textId="705D1D37" w:rsidR="00DE0869" w:rsidRPr="0055073C" w:rsidRDefault="00C83F06">
      <w:pPr>
        <w:jc w:val="both"/>
        <w:rPr>
          <w:bCs/>
        </w:rPr>
        <w:pPrChange w:id="57" w:author="Billy Mitchell" w:date="2024-10-30T09:45:00Z" w16du:dateUtc="2024-10-30T13:45:00Z">
          <w:pPr>
            <w:spacing w:before="240" w:after="240"/>
            <w:jc w:val="both"/>
          </w:pPr>
        </w:pPrChange>
      </w:pPr>
      <w:ins w:id="58" w:author="Billy Mitchell" w:date="2024-10-30T09:45:00Z" w16du:dateUtc="2024-10-30T13:45:00Z">
        <w:r>
          <w:rPr>
            <w:b/>
            <w:bCs/>
          </w:rPr>
          <w:t>S</w:t>
        </w:r>
      </w:ins>
      <w:ins w:id="59" w:author="Billy Mitchell" w:date="2024-11-05T22:50:00Z" w16du:dateUtc="2024-11-06T03:50:00Z">
        <w:r w:rsidR="00B53FEE">
          <w:rPr>
            <w:b/>
            <w:bCs/>
          </w:rPr>
          <w:t xml:space="preserve">ignificance Statement </w:t>
        </w:r>
      </w:ins>
      <w:ins w:id="60" w:author="Billy Mitchell" w:date="2024-10-30T09:46:00Z" w16du:dateUtc="2024-10-30T13:46:00Z">
        <w:r>
          <w:rPr>
            <w:b/>
            <w:bCs/>
          </w:rPr>
          <w:t>(</w:t>
        </w:r>
      </w:ins>
      <w:ins w:id="61" w:author="Billy Mitchell" w:date="2024-11-05T18:26:00Z" w16du:dateUtc="2024-11-05T23:26:00Z">
        <w:r w:rsidR="000F1891">
          <w:rPr>
            <w:b/>
            <w:bCs/>
          </w:rPr>
          <w:t>101</w:t>
        </w:r>
      </w:ins>
      <w:ins w:id="62" w:author="Billy Mitchell" w:date="2024-10-30T09:46:00Z" w16du:dateUtc="2024-10-30T13:46:00Z">
        <w:r>
          <w:rPr>
            <w:b/>
            <w:bCs/>
          </w:rPr>
          <w:t xml:space="preserve"> / 120 Words):</w:t>
        </w:r>
      </w:ins>
      <w:ins w:id="63" w:author="Billy Mitchell" w:date="2024-10-30T09:55:00Z" w16du:dateUtc="2024-10-30T13:55:00Z">
        <w:r w:rsidR="00A565EC" w:rsidRPr="00A565EC">
          <w:rPr>
            <w:bCs/>
          </w:rPr>
          <w:t xml:space="preserve"> </w:t>
        </w:r>
      </w:ins>
      <w:moveToRangeStart w:id="64" w:author="Billy Mitchell" w:date="2024-10-30T09:55:00Z" w:name="move181174552"/>
      <w:moveTo w:id="65" w:author="Billy Mitchell" w:date="2024-10-30T09:55:00Z" w16du:dateUtc="2024-10-30T13:55:00Z">
        <w:del w:id="66" w:author="Billy Mitchell" w:date="2024-11-05T17:37:00Z" w16du:dateUtc="2024-11-05T22:37:00Z">
          <w:r w:rsidR="00A565EC" w:rsidRPr="00C83F06" w:rsidDel="0055073C">
            <w:rPr>
              <w:bCs/>
            </w:rPr>
            <w:delText>This study highlights the value of continuous rating paradigms for capturing dynamic decision-making processes and illustrates the nuanced effects of real-time introspection on neural activity during naturalistic social observation.</w:delText>
          </w:r>
        </w:del>
      </w:moveTo>
      <w:moveToRangeEnd w:id="64"/>
      <w:ins w:id="67" w:author="Billy Mitchell" w:date="2024-11-05T17:36:00Z" w16du:dateUtc="2024-11-05T22:36:00Z">
        <w:r w:rsidR="0055073C" w:rsidRPr="0055073C">
          <w:rPr>
            <w:bCs/>
          </w:rPr>
          <w:t xml:space="preserve">Understanding how people think and feel in real-time during dynamic, realistic experiences is crucial for studying social decision-making and emotional processing. This study examines how continuously rating one’s </w:t>
        </w:r>
      </w:ins>
      <w:ins w:id="68" w:author="Billy Mitchell" w:date="2024-11-05T17:37:00Z" w16du:dateUtc="2024-11-05T22:37:00Z">
        <w:r w:rsidR="0055073C">
          <w:rPr>
            <w:bCs/>
          </w:rPr>
          <w:t>evaluations</w:t>
        </w:r>
      </w:ins>
      <w:ins w:id="69" w:author="Billy Mitchell" w:date="2024-11-05T17:36:00Z" w16du:dateUtc="2024-11-05T22:36:00Z">
        <w:r w:rsidR="0055073C" w:rsidRPr="0055073C">
          <w:rPr>
            <w:bCs/>
          </w:rPr>
          <w:t xml:space="preserve"> while watching a video affects brain activity, showing that real-time ratings engage attention and sensory processing without interfering with natural emotional responses or social </w:t>
        </w:r>
      </w:ins>
      <w:ins w:id="70" w:author="Billy Mitchell" w:date="2024-11-05T17:38:00Z" w16du:dateUtc="2024-11-05T22:38:00Z">
        <w:r w:rsidR="0055073C">
          <w:rPr>
            <w:bCs/>
          </w:rPr>
          <w:t>observation</w:t>
        </w:r>
      </w:ins>
      <w:ins w:id="71" w:author="Billy Mitchell" w:date="2024-11-05T17:36:00Z" w16du:dateUtc="2024-11-05T22:36:00Z">
        <w:r w:rsidR="0055073C" w:rsidRPr="0055073C">
          <w:rPr>
            <w:bCs/>
          </w:rPr>
          <w:t xml:space="preserve">. These findings suggest that real-time self-reporting can be effectively used in brain research to capture authentic human reactions, helping bridge the gap between controlled lab studies and real-world experiences. This approach can enhance the study of complex human behaviors, including decision-making and emotional responses, in </w:t>
        </w:r>
      </w:ins>
      <w:ins w:id="72" w:author="Billy Mitchell" w:date="2024-11-05T17:38:00Z" w16du:dateUtc="2024-11-05T22:38:00Z">
        <w:r w:rsidR="0055073C">
          <w:rPr>
            <w:bCs/>
          </w:rPr>
          <w:t>feature-rich</w:t>
        </w:r>
      </w:ins>
      <w:ins w:id="73" w:author="Billy Mitchell" w:date="2024-11-05T17:36:00Z" w16du:dateUtc="2024-11-05T22:36:00Z">
        <w:r w:rsidR="0055073C" w:rsidRPr="0055073C">
          <w:rPr>
            <w:bCs/>
          </w:rPr>
          <w:t xml:space="preserve"> settings.</w:t>
        </w:r>
      </w:ins>
      <w:del w:id="74" w:author="Billy Mitchell" w:date="2024-10-30T09:45:00Z" w16du:dateUtc="2024-10-30T13:45:00Z">
        <w:r w:rsidRPr="00C83F06" w:rsidDel="00C83F06">
          <w:delText xml:space="preserve">       </w:delText>
        </w:r>
        <w:r w:rsidRPr="00C83F06" w:rsidDel="00C83F06">
          <w:tab/>
        </w:r>
      </w:del>
    </w:p>
    <w:p w14:paraId="4CFA618A" w14:textId="77777777" w:rsidR="004C0767" w:rsidRPr="00C83F06" w:rsidRDefault="004C0767">
      <w:pPr>
        <w:spacing w:before="240" w:after="240"/>
        <w:jc w:val="both"/>
      </w:pPr>
    </w:p>
    <w:p w14:paraId="1C8E743F" w14:textId="77777777" w:rsidR="004C0767" w:rsidRPr="00C83F06" w:rsidRDefault="004C0767">
      <w:pPr>
        <w:spacing w:before="240" w:after="240"/>
        <w:jc w:val="both"/>
      </w:pPr>
    </w:p>
    <w:p w14:paraId="63D4B196" w14:textId="77777777" w:rsidR="004C0767" w:rsidRPr="00C83F06" w:rsidRDefault="004C0767">
      <w:pPr>
        <w:spacing w:before="240" w:after="240"/>
        <w:jc w:val="both"/>
      </w:pPr>
    </w:p>
    <w:p w14:paraId="306BA503" w14:textId="77777777" w:rsidR="004C0767" w:rsidRPr="00C83F06" w:rsidRDefault="004C0767">
      <w:pPr>
        <w:spacing w:before="240" w:after="240"/>
        <w:jc w:val="both"/>
      </w:pPr>
    </w:p>
    <w:p w14:paraId="008026B0" w14:textId="77777777" w:rsidR="004C0767" w:rsidRPr="00C83F06" w:rsidRDefault="004C0767">
      <w:pPr>
        <w:spacing w:before="240" w:after="240"/>
        <w:jc w:val="both"/>
      </w:pPr>
    </w:p>
    <w:p w14:paraId="21649ED2" w14:textId="77777777" w:rsidR="004C0767" w:rsidRPr="00C83F06" w:rsidRDefault="004C0767">
      <w:pPr>
        <w:spacing w:before="240" w:after="240"/>
        <w:jc w:val="both"/>
      </w:pPr>
    </w:p>
    <w:p w14:paraId="6B6EBBAD" w14:textId="77777777" w:rsidR="004C0767" w:rsidRPr="00C83F06" w:rsidRDefault="004C0767">
      <w:pPr>
        <w:spacing w:before="240" w:after="240"/>
        <w:jc w:val="both"/>
      </w:pPr>
    </w:p>
    <w:p w14:paraId="598F8806" w14:textId="00057B69" w:rsidR="004C0767" w:rsidRPr="00C83F06" w:rsidDel="00E82062" w:rsidRDefault="004C0767">
      <w:pPr>
        <w:spacing w:before="240" w:after="240"/>
        <w:jc w:val="both"/>
        <w:rPr>
          <w:del w:id="75" w:author="Billy Mitchell" w:date="2024-11-05T19:13:00Z" w16du:dateUtc="2024-11-06T00:13:00Z"/>
        </w:rPr>
      </w:pPr>
    </w:p>
    <w:p w14:paraId="3D271CA6" w14:textId="52AE0AD8" w:rsidR="004C0767" w:rsidRPr="00C83F06" w:rsidDel="00E82062" w:rsidRDefault="004C0767">
      <w:pPr>
        <w:spacing w:before="240" w:after="240"/>
        <w:jc w:val="both"/>
        <w:rPr>
          <w:del w:id="76" w:author="Billy Mitchell" w:date="2024-11-05T19:13:00Z" w16du:dateUtc="2024-11-06T00:13:00Z"/>
        </w:rPr>
      </w:pPr>
    </w:p>
    <w:p w14:paraId="7BA92127" w14:textId="74E1A177" w:rsidR="00DE0869" w:rsidRPr="00C83F06" w:rsidDel="00A565EC" w:rsidRDefault="00000000">
      <w:pPr>
        <w:spacing w:after="20"/>
        <w:jc w:val="both"/>
        <w:rPr>
          <w:moveFrom w:id="77" w:author="Billy Mitchell" w:date="2024-10-30T09:52:00Z" w16du:dateUtc="2024-10-30T13:52:00Z"/>
        </w:rPr>
      </w:pPr>
      <w:moveFromRangeStart w:id="78" w:author="Billy Mitchell" w:date="2024-10-30T09:52:00Z" w:name="move181174387"/>
      <w:commentRangeStart w:id="79"/>
      <w:moveFrom w:id="80" w:author="Billy Mitchell" w:date="2024-10-30T09:52:00Z" w16du:dateUtc="2024-10-30T13:52:00Z">
        <w:r w:rsidRPr="00C83F06" w:rsidDel="00A565EC">
          <w:rPr>
            <w:b/>
          </w:rPr>
          <w:t xml:space="preserve">KEYWORDS: </w:t>
        </w:r>
        <w:r w:rsidRPr="00C83F06" w:rsidDel="00A565EC">
          <w:t xml:space="preserve">fMRI, naturalistic stimuli, decision-making, continuous ratings   </w:t>
        </w:r>
      </w:moveFrom>
    </w:p>
    <w:moveFromRangeEnd w:id="78"/>
    <w:p w14:paraId="2269C616" w14:textId="48365006" w:rsidR="00DE0869" w:rsidRPr="00C83F06" w:rsidRDefault="00000000" w:rsidP="00AF6336">
      <w:pPr>
        <w:pStyle w:val="Heading2"/>
        <w:spacing w:before="0" w:after="0" w:line="240" w:lineRule="auto"/>
        <w:jc w:val="both"/>
        <w:rPr>
          <w:b/>
          <w:bCs/>
          <w:sz w:val="22"/>
          <w:szCs w:val="22"/>
        </w:rPr>
      </w:pPr>
      <w:del w:id="81" w:author="Billy Mitchell" w:date="2024-11-05T19:13:00Z" w16du:dateUtc="2024-11-06T00:13:00Z">
        <w:r w:rsidRPr="00C83F06" w:rsidDel="00E82062">
          <w:rPr>
            <w:b/>
            <w:bCs/>
            <w:sz w:val="22"/>
            <w:szCs w:val="22"/>
          </w:rPr>
          <w:delText>I</w:delText>
        </w:r>
      </w:del>
      <w:ins w:id="82" w:author="Billy Mitchell" w:date="2024-11-05T19:13:00Z" w16du:dateUtc="2024-11-06T00:13:00Z">
        <w:r w:rsidR="00E82062">
          <w:rPr>
            <w:b/>
            <w:bCs/>
            <w:sz w:val="22"/>
            <w:szCs w:val="22"/>
          </w:rPr>
          <w:t>I</w:t>
        </w:r>
      </w:ins>
      <w:r w:rsidRPr="00C83F06">
        <w:rPr>
          <w:b/>
          <w:bCs/>
          <w:sz w:val="22"/>
          <w:szCs w:val="22"/>
        </w:rPr>
        <w:t>ntroduction</w:t>
      </w:r>
      <w:commentRangeEnd w:id="79"/>
      <w:r w:rsidR="00FC36EA">
        <w:rPr>
          <w:rStyle w:val="CommentReference"/>
        </w:rPr>
        <w:commentReference w:id="79"/>
      </w:r>
    </w:p>
    <w:p w14:paraId="10E65EA9" w14:textId="380EAC6B" w:rsidR="007826B0" w:rsidRDefault="003477A7" w:rsidP="005740E5">
      <w:pPr>
        <w:spacing w:line="240" w:lineRule="auto"/>
        <w:ind w:firstLine="540"/>
        <w:jc w:val="both"/>
        <w:rPr>
          <w:ins w:id="83" w:author="Billy Mitchell" w:date="2024-11-14T20:09:00Z" w16du:dateUtc="2024-11-15T01:09:00Z"/>
        </w:rPr>
      </w:pPr>
      <w:ins w:id="84" w:author="Billy Mitchell" w:date="2024-11-12T21:20:00Z" w16du:dateUtc="2024-11-13T02:20:00Z">
        <w:r>
          <w:t>Doe</w:t>
        </w:r>
      </w:ins>
      <w:ins w:id="85" w:author="Billy Mitchell" w:date="2024-11-12T22:10:00Z" w16du:dateUtc="2024-11-13T03:10:00Z">
        <w:r w:rsidR="008F3031">
          <w:t>s</w:t>
        </w:r>
      </w:ins>
      <w:ins w:id="86" w:author="Billy Mitchell" w:date="2024-11-12T21:20:00Z" w16du:dateUtc="2024-11-13T02:20:00Z">
        <w:r>
          <w:t xml:space="preserve"> atten</w:t>
        </w:r>
      </w:ins>
      <w:ins w:id="87" w:author="Billy Mitchell" w:date="2024-11-12T22:10:00Z" w16du:dateUtc="2024-11-13T03:10:00Z">
        <w:r w:rsidR="008F3031">
          <w:t>ding</w:t>
        </w:r>
      </w:ins>
      <w:ins w:id="88" w:author="Billy Mitchell" w:date="2024-11-12T21:20:00Z" w16du:dateUtc="2024-11-13T02:20:00Z">
        <w:r>
          <w:t xml:space="preserve"> to a phenomenon </w:t>
        </w:r>
      </w:ins>
      <w:ins w:id="89" w:author="Billy Mitchell" w:date="2024-11-14T23:34:00Z" w16du:dateUtc="2024-11-15T04:34:00Z">
        <w:r w:rsidR="00B91EDB">
          <w:t xml:space="preserve">irreparably </w:t>
        </w:r>
      </w:ins>
      <w:ins w:id="90" w:author="Billy Mitchell" w:date="2024-11-12T21:20:00Z" w16du:dateUtc="2024-11-13T02:20:00Z">
        <w:r>
          <w:t xml:space="preserve">change that phenomenon? </w:t>
        </w:r>
      </w:ins>
      <w:ins w:id="91" w:author="Billy Mitchell" w:date="2024-11-13T11:54:00Z" w16du:dateUtc="2024-11-13T16:54:00Z">
        <w:r w:rsidR="006724E1">
          <w:t xml:space="preserve">The idea that the act of observing in and of itself alters what is being observed or measured has been </w:t>
        </w:r>
      </w:ins>
      <w:ins w:id="92" w:author="Billy Mitchell" w:date="2024-11-14T20:08:00Z" w16du:dateUtc="2024-11-15T01:08:00Z">
        <w:r w:rsidR="00440CEF">
          <w:t>termed</w:t>
        </w:r>
      </w:ins>
      <w:ins w:id="93" w:author="Billy Mitchell" w:date="2024-11-13T11:54:00Z" w16du:dateUtc="2024-11-13T16:54:00Z">
        <w:r w:rsidR="006724E1">
          <w:t xml:space="preserve"> the “Observer Effect” and has featured perhaps most prominently </w:t>
        </w:r>
      </w:ins>
      <w:ins w:id="94" w:author="Billy Mitchell" w:date="2024-11-13T11:34:00Z" w16du:dateUtc="2024-11-13T16:34:00Z">
        <w:r w:rsidR="0024328B">
          <w:t>wi</w:t>
        </w:r>
      </w:ins>
      <w:ins w:id="95" w:author="Billy Mitchell" w:date="2024-11-12T21:26:00Z" w16du:dateUtc="2024-11-13T02:26:00Z">
        <w:r>
          <w:t xml:space="preserve">thin </w:t>
        </w:r>
      </w:ins>
      <w:del w:id="96" w:author="Billy Mitchell" w:date="2024-11-12T21:23:00Z" w16du:dateUtc="2024-11-13T02:23:00Z">
        <w:r w:rsidR="00B92AC0" w:rsidRPr="00C83F06" w:rsidDel="003477A7">
          <w:delText>A persistent problem in</w:delText>
        </w:r>
      </w:del>
      <w:del w:id="97" w:author="Billy Mitchell" w:date="2024-11-12T21:26:00Z" w16du:dateUtc="2024-11-13T02:26:00Z">
        <w:r w:rsidR="00B92AC0" w:rsidRPr="00C83F06" w:rsidDel="003477A7">
          <w:delText xml:space="preserve"> </w:delText>
        </w:r>
      </w:del>
      <w:r w:rsidR="00B92AC0" w:rsidRPr="00C83F06">
        <w:t>quantum mechanics</w:t>
      </w:r>
      <w:ins w:id="98" w:author="Billy Mitchell" w:date="2024-11-13T11:55:00Z" w16du:dateUtc="2024-11-13T16:55:00Z">
        <w:r w:rsidR="006724E1">
          <w:t xml:space="preserve"> experiments</w:t>
        </w:r>
      </w:ins>
      <w:ins w:id="99" w:author="Billy Mitchell" w:date="2024-10-30T11:40:00Z" w16du:dateUtc="2024-10-30T15:40:00Z">
        <w:r w:rsidR="008B21B9">
          <w:t xml:space="preserve"> </w:t>
        </w:r>
      </w:ins>
      <w:r w:rsidR="008B21B9">
        <w:fldChar w:fldCharType="begin"/>
      </w:r>
      <w:r w:rsidR="00CD69CB">
        <w:instrText xml:space="preserve"> ADDIN ZOTERO_ITEM CSL_CITATION {"citationID":"9SQeaOgr","properties":{"formattedCitation":"\\super 5\\nosupersub{}","plainCitation":"5","noteIndex":0},"citationItems":[{"id":18220,"uris":["http://zotero.org/users/6239255/items/UPGNE22G"],"itemData":{"id":18220,"type":"post-weblog","container-title":"National Aeronautics and Space Administration","language":"English","title":"The Observer in Modern Physics Some Personal Speculations","URL":"https://www.grc.nasa.gov/www/k-12/Numbers/Math/Mathematical_Thinking/observer.htm","author":[{"family":"Mazza","given":"David"},{"family":"Kolecki","given":"Joseph C."},{"family":"Scott","given":"Theresa M."}],"accessed":{"date-parts":[["2024",10,30]]},"issued":{"date-parts":[["2000",3,27]]}}}],"schema":"https://github.com/citation-style-language/schema/raw/master/csl-citation.json"} </w:instrText>
      </w:r>
      <w:r w:rsidR="008B21B9">
        <w:fldChar w:fldCharType="separate"/>
      </w:r>
      <w:r w:rsidR="00662B7D" w:rsidRPr="00662B7D">
        <w:rPr>
          <w:vertAlign w:val="superscript"/>
        </w:rPr>
        <w:t>5</w:t>
      </w:r>
      <w:r w:rsidR="008B21B9">
        <w:fldChar w:fldCharType="end"/>
      </w:r>
      <w:ins w:id="100" w:author="Billy Mitchell" w:date="2024-11-13T11:54:00Z" w16du:dateUtc="2024-11-13T16:54:00Z">
        <w:r w:rsidR="006724E1">
          <w:t>. However</w:t>
        </w:r>
      </w:ins>
      <w:ins w:id="101" w:author="Billy Mitchell" w:date="2024-11-13T11:55:00Z" w16du:dateUtc="2024-11-13T16:55:00Z">
        <w:r w:rsidR="006724E1">
          <w:t>,</w:t>
        </w:r>
      </w:ins>
      <w:ins w:id="102" w:author="Billy Mitchell" w:date="2024-11-13T11:34:00Z" w16du:dateUtc="2024-11-13T16:34:00Z">
        <w:r w:rsidR="0024328B">
          <w:t xml:space="preserve"> </w:t>
        </w:r>
      </w:ins>
      <w:ins w:id="103" w:author="Billy Mitchell" w:date="2024-11-13T11:55:00Z" w16du:dateUtc="2024-11-13T16:55:00Z">
        <w:r w:rsidR="006724E1">
          <w:t xml:space="preserve">concerns regarding measurement changing phenomena </w:t>
        </w:r>
      </w:ins>
      <w:ins w:id="104" w:author="Billy Mitchell" w:date="2024-11-13T11:56:00Z" w16du:dateUtc="2024-11-13T16:56:00Z">
        <w:r w:rsidR="006724E1">
          <w:t xml:space="preserve">exist </w:t>
        </w:r>
      </w:ins>
      <w:ins w:id="105" w:author="Billy Mitchell" w:date="2024-11-13T11:35:00Z" w16du:dateUtc="2024-11-13T16:35:00Z">
        <w:r w:rsidR="0024328B">
          <w:t>throughout the sciences</w:t>
        </w:r>
      </w:ins>
      <w:ins w:id="106" w:author="Billy Mitchell" w:date="2024-11-13T11:47:00Z" w16du:dateUtc="2024-11-13T16:47:00Z">
        <w:r w:rsidR="006724E1">
          <w:t xml:space="preserve"> generally</w:t>
        </w:r>
      </w:ins>
      <w:ins w:id="107" w:author="Billy Mitchell" w:date="2024-11-13T11:35:00Z" w16du:dateUtc="2024-11-13T16:35:00Z">
        <w:r w:rsidR="0024328B">
          <w:t xml:space="preserve"> </w:t>
        </w:r>
        <w:r w:rsidR="0024328B">
          <w:fldChar w:fldCharType="begin"/>
        </w:r>
      </w:ins>
      <w:r w:rsidR="00CD69CB">
        <w:instrText xml:space="preserve"> ADDIN ZOTERO_ITEM CSL_CITATION {"citationID":"EQGRJ2u9","properties":{"formattedCitation":"\\super 6\\nosupersub{}","plainCitation":"6","noteIndex":0},"citationItems":[{"id":18219,"uris":["http://zotero.org/users/6239255/items/4HDAYK45"],"itemData":{"id":18219,"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instrText>
      </w:r>
      <w:ins w:id="108" w:author="Billy Mitchell" w:date="2024-11-13T11:35:00Z" w16du:dateUtc="2024-11-13T16:35:00Z">
        <w:r w:rsidR="0024328B">
          <w:fldChar w:fldCharType="separate"/>
        </w:r>
        <w:r w:rsidR="0024328B" w:rsidRPr="00662B7D">
          <w:rPr>
            <w:vertAlign w:val="superscript"/>
          </w:rPr>
          <w:t>6</w:t>
        </w:r>
        <w:r w:rsidR="0024328B">
          <w:fldChar w:fldCharType="end"/>
        </w:r>
      </w:ins>
      <w:ins w:id="109" w:author="Billy Mitchell" w:date="2024-11-13T11:56:00Z" w16du:dateUtc="2024-11-13T16:56:00Z">
        <w:r w:rsidR="006724E1">
          <w:t xml:space="preserve"> and are</w:t>
        </w:r>
      </w:ins>
      <w:del w:id="110" w:author="Billy Mitchell" w:date="2024-11-13T11:34:00Z" w16du:dateUtc="2024-11-13T16:34:00Z">
        <w:r w:rsidR="00B92AC0" w:rsidRPr="00A565EC" w:rsidDel="0024328B">
          <w:delText>,</w:delText>
        </w:r>
      </w:del>
      <w:ins w:id="111" w:author="Billy Mitchell" w:date="2024-11-12T22:08:00Z" w16du:dateUtc="2024-11-13T03:08:00Z">
        <w:r w:rsidR="008F3031" w:rsidRPr="00A565EC">
          <w:t xml:space="preserve"> in some respects at the core of psychological science</w:t>
        </w:r>
      </w:ins>
      <w:ins w:id="112" w:author="Billy Mitchell" w:date="2024-11-12T22:09:00Z" w16du:dateUtc="2024-11-13T03:09:00Z">
        <w:r w:rsidR="008F3031">
          <w:t>.</w:t>
        </w:r>
      </w:ins>
      <w:ins w:id="113" w:author="Billy Mitchell" w:date="2024-11-13T11:56:00Z" w16du:dateUtc="2024-11-13T16:56:00Z">
        <w:r w:rsidR="006724E1">
          <w:t xml:space="preserve"> For example, t</w:t>
        </w:r>
      </w:ins>
      <w:ins w:id="114" w:author="Billy Mitchell" w:date="2024-11-13T10:26:00Z" w16du:dateUtc="2024-11-13T15:26:00Z">
        <w:r w:rsidR="009B015E" w:rsidRPr="009B015E">
          <w:t>he affective labeling literature</w:t>
        </w:r>
      </w:ins>
      <w:ins w:id="115" w:author="Billy Mitchell" w:date="2024-11-13T10:27:00Z" w16du:dateUtc="2024-11-13T15:27:00Z">
        <w:r w:rsidR="009B015E">
          <w:t xml:space="preserve"> </w:t>
        </w:r>
      </w:ins>
      <w:ins w:id="116" w:author="Billy Mitchell" w:date="2024-11-13T10:26:00Z" w16du:dateUtc="2024-11-13T15:26:00Z">
        <w:r w:rsidR="009B015E" w:rsidRPr="009B015E">
          <w:t xml:space="preserve">has found that simply evaluating and </w:t>
        </w:r>
      </w:ins>
      <w:ins w:id="117" w:author="Billy Mitchell" w:date="2024-11-13T11:46:00Z" w16du:dateUtc="2024-11-13T16:46:00Z">
        <w:r w:rsidR="006724E1">
          <w:t>classifying</w:t>
        </w:r>
      </w:ins>
      <w:ins w:id="118" w:author="Billy Mitchell" w:date="2024-11-13T10:26:00Z" w16du:dateUtc="2024-11-13T15:26:00Z">
        <w:r w:rsidR="009B015E" w:rsidRPr="009B015E">
          <w:t xml:space="preserve"> an affective event </w:t>
        </w:r>
      </w:ins>
      <w:ins w:id="119" w:author="Billy Mitchell" w:date="2024-11-13T11:56:00Z" w16du:dateUtc="2024-11-13T16:56:00Z">
        <w:r w:rsidR="005740E5">
          <w:t xml:space="preserve">can </w:t>
        </w:r>
      </w:ins>
      <w:ins w:id="120" w:author="Billy Mitchell" w:date="2024-11-13T10:26:00Z" w16du:dateUtc="2024-11-13T15:26:00Z">
        <w:r w:rsidR="009B015E" w:rsidRPr="009B015E">
          <w:t>change the subjective experience</w:t>
        </w:r>
      </w:ins>
      <w:ins w:id="121" w:author="Billy Mitchell" w:date="2024-11-13T11:39:00Z" w16du:dateUtc="2024-11-13T16:39:00Z">
        <w:r w:rsidR="00904155">
          <w:t xml:space="preserve"> </w:t>
        </w:r>
      </w:ins>
      <w:r w:rsidR="00904155">
        <w:fldChar w:fldCharType="begin"/>
      </w:r>
      <w:r w:rsidR="00CD69CB">
        <w:instrText xml:space="preserve"> ADDIN ZOTERO_ITEM CSL_CITATION {"citationID":"30ANRit2","properties":{"formattedCitation":"\\super 7\\nosupersub{}","plainCitation":"7","noteIndex":0},"citationItems":[{"id":1087,"uris":["http://zotero.org/users/6239255/items/ZSRKSLX6"],"itemData":{"id":1087,"type":"article-journal","abstract":"Although multiple neuroimaging studies suggest that affect labeling (i.e., putting feelings into words) can dampen affect-related responses in the amygdala, the consequences of affect labeling have not been examined in other channels of emotional responding. We conducted four studies examining the effect of affect labeling on self-reported emotional experience. In study one, self-reported distress was lower during affect labeling, compared to passive watching, of negative emotional pictures. Studies two and three added reappraisal and distraction conditions, respectively. Affect labeling showed similar effects on self-reported distress as both of these intentional emotion regulation strategies. In each of the first three studies, however, participant predictions about the effects of affect labeling suggest that unlike reappraisal and distraction, people do not believe affect labeling to be an effective emotion regulation strategy. Even after having the experience of affect labels leading to lower distress, participants still predicted that affect labeling would increase distress in the future. Thus, affect labeling is best described as an incidental emotion regulation process. Finally, study four employed positive emotional pictures and here, affect labeling was associated with diminished self-reported pleasure, relative to passive watching. This suggests that affect labeling tends to dampen affective responses in general, rather than specifically alleviating negative affect. (PsycINFO Database Record (c) 2016 APA, all rights reserved)","archive":"pdh","archive_location":"2011-08959-001","container-title":"Emotion","DOI":"10.1037/a0023503","ISSN":"1528-3542","issue":"3","journalAbbreviation":"Emotion","note":"publisher: American Psychological Association","page":"468-480","source":"EBSCOhost","title":"Subjective responses to emotional stimuli during labeling, reappraisal, and distraction","volume":"11","author":[{"family":"Lieberman","given":"Matthew D."},{"family":"Inagaki","given":"Tristen K."},{"family":"Tabibnia","given":"Golnaz"},{"family":"Crockett","given":"Molly J."}],"issued":{"date-parts":[["2011",6]]}}}],"schema":"https://github.com/citation-style-language/schema/raw/master/csl-citation.json"} </w:instrText>
      </w:r>
      <w:r w:rsidR="00904155">
        <w:fldChar w:fldCharType="separate"/>
      </w:r>
      <w:r w:rsidR="00904155" w:rsidRPr="00904155">
        <w:rPr>
          <w:vertAlign w:val="superscript"/>
        </w:rPr>
        <w:t>7</w:t>
      </w:r>
      <w:r w:rsidR="00904155">
        <w:fldChar w:fldCharType="end"/>
      </w:r>
      <w:ins w:id="122" w:author="Billy Mitchell" w:date="2024-11-13T10:26:00Z" w16du:dateUtc="2024-11-13T15:26:00Z">
        <w:r w:rsidR="009B015E" w:rsidRPr="009B015E">
          <w:t>, physiological correlates</w:t>
        </w:r>
      </w:ins>
      <w:ins w:id="123" w:author="Billy Mitchell" w:date="2024-11-13T11:43:00Z" w16du:dateUtc="2024-11-13T16:43:00Z">
        <w:r w:rsidR="00904155">
          <w:t xml:space="preserve"> </w:t>
        </w:r>
      </w:ins>
      <w:r w:rsidR="00904155">
        <w:fldChar w:fldCharType="begin"/>
      </w:r>
      <w:r w:rsidR="00CD69CB">
        <w:instrText xml:space="preserve"> ADDIN ZOTERO_ITEM CSL_CITATION {"citationID":"fWIpSBre","properties":{"formattedCitation":"\\super 8\\nosupersub{}","plainCitation":"8","noteIndex":0},"citationItems":[{"id":18247,"uris":["http://zotero.org/users/6239255/items/LBD9FTUT"],"itemData":{"id":18247,"type":"article-journal","abstract":"Measurement effects exist throughout the sciences–the act of measuring often changes the properties of the observed. We suggest emotion research is no exception. The awareness and conscious assessment required by self-report of emotion may significantly alter emotional processes. In this study, participants engaged in a difficult math task designed to induce anger or shame while their cardiovascular responses were measured. Half of the participants were asked to report on their emotional states and appraise their feelings throughout the experiment, whereas the other half completed a control questionnaire. Among those in the anger condition, participants assigned to report on their emotions exhibited qualitatively different physiological responses from those who did not report. For participants in the shame condition, there were no significant differences in physiology based on the self-report manipulation. The study demonstrates that the simple act of reporting on an emotional state may have a substantial impact on the body’s reaction to an emotional situation.","container-title":"PLoS ONE","DOI":"10.1371/journal.pone.0064959","ISSN":"1932-6203","issue":"6","journalAbbreviation":"PLoS ONE","language":"en","page":"e64959","source":"DOI.org (Crossref)","title":"The Effects of Measuring Emotion: Physiological Reactions to Emotional Situations Depend on whether Someone Is Asking","title-short":"The Effects of Measuring Emotion","volume":"8","author":[{"family":"Kassam","given":"Karim S."},{"family":"Mendes","given":"Wendy Berry"}],"editor":[{"family":"Denson","given":"Tom"}],"issued":{"date-parts":[["2013",6,5]]}}}],"schema":"https://github.com/citation-style-language/schema/raw/master/csl-citation.json"} </w:instrText>
      </w:r>
      <w:r w:rsidR="00904155">
        <w:fldChar w:fldCharType="separate"/>
      </w:r>
      <w:r w:rsidR="00904155" w:rsidRPr="00904155">
        <w:rPr>
          <w:vertAlign w:val="superscript"/>
        </w:rPr>
        <w:t>8</w:t>
      </w:r>
      <w:r w:rsidR="00904155">
        <w:fldChar w:fldCharType="end"/>
      </w:r>
      <w:ins w:id="124" w:author="Billy Mitchell" w:date="2024-11-13T10:26:00Z" w16du:dateUtc="2024-11-13T15:26:00Z">
        <w:r w:rsidR="009B015E" w:rsidRPr="009B015E">
          <w:t>, and neural activity</w:t>
        </w:r>
      </w:ins>
      <w:ins w:id="125" w:author="Billy Mitchell" w:date="2024-11-13T11:39:00Z" w16du:dateUtc="2024-11-13T16:39:00Z">
        <w:r w:rsidR="00904155">
          <w:t xml:space="preserve"> </w:t>
        </w:r>
      </w:ins>
      <w:r w:rsidR="00904155">
        <w:fldChar w:fldCharType="begin"/>
      </w:r>
      <w:r w:rsidR="00CD69CB">
        <w:instrText xml:space="preserve"> ADDIN ZOTERO_ITEM CSL_CITATION {"citationID":"bFumFYaD","properties":{"formattedCitation":"\\super 9\\nosupersub{}","plainCitation":"9","noteIndex":0},"citationItems":[{"id":18069,"uris":["http://zotero.org/users/6239255/items/M6KWISKJ"],"itemData":{"id":18069,"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schema":"https://github.com/citation-style-language/schema/raw/master/csl-citation.json"} </w:instrText>
      </w:r>
      <w:r w:rsidR="00904155">
        <w:fldChar w:fldCharType="separate"/>
      </w:r>
      <w:r w:rsidR="00904155" w:rsidRPr="00904155">
        <w:rPr>
          <w:vertAlign w:val="superscript"/>
        </w:rPr>
        <w:t>9</w:t>
      </w:r>
      <w:r w:rsidR="00904155">
        <w:fldChar w:fldCharType="end"/>
      </w:r>
      <w:ins w:id="126" w:author="Billy Mitchell" w:date="2024-11-13T10:26:00Z" w16du:dateUtc="2024-11-13T15:26:00Z">
        <w:r w:rsidR="009B015E" w:rsidRPr="009B015E">
          <w:t xml:space="preserve"> associated with that </w:t>
        </w:r>
      </w:ins>
      <w:ins w:id="127" w:author="Billy Mitchell" w:date="2024-11-13T11:56:00Z" w16du:dateUtc="2024-11-13T16:56:00Z">
        <w:r w:rsidR="005740E5">
          <w:t xml:space="preserve">affective </w:t>
        </w:r>
      </w:ins>
      <w:ins w:id="128" w:author="Billy Mitchell" w:date="2024-11-13T10:26:00Z" w16du:dateUtc="2024-11-13T15:26:00Z">
        <w:r w:rsidR="009B015E" w:rsidRPr="009B015E">
          <w:t>event.</w:t>
        </w:r>
      </w:ins>
      <w:ins w:id="129" w:author="Billy Mitchell" w:date="2024-11-13T11:57:00Z" w16du:dateUtc="2024-11-13T16:57:00Z">
        <w:r w:rsidR="005740E5">
          <w:t xml:space="preserve"> From a self-regulation perspective, a low-effort tool to control emotions is invaluable for study and </w:t>
        </w:r>
      </w:ins>
      <w:ins w:id="130" w:author="Billy Mitchell" w:date="2024-11-13T11:58:00Z" w16du:dateUtc="2024-11-13T16:58:00Z">
        <w:r w:rsidR="005740E5">
          <w:t xml:space="preserve">application </w:t>
        </w:r>
      </w:ins>
      <w:ins w:id="131" w:author="Billy Mitchell" w:date="2024-11-13T11:57:00Z" w16du:dateUtc="2024-11-13T16:57:00Z">
        <w:r w:rsidR="005740E5">
          <w:t>but</w:t>
        </w:r>
      </w:ins>
      <w:ins w:id="132" w:author="Billy Mitchell" w:date="2024-11-13T11:58:00Z" w16du:dateUtc="2024-11-13T16:58:00Z">
        <w:r w:rsidR="005740E5">
          <w:t xml:space="preserve"> </w:t>
        </w:r>
      </w:ins>
      <w:ins w:id="133" w:author="Billy Mitchell" w:date="2024-11-13T11:50:00Z" w16du:dateUtc="2024-11-13T16:50:00Z">
        <w:r w:rsidR="006724E1">
          <w:t>presents a challenge</w:t>
        </w:r>
      </w:ins>
      <w:ins w:id="134" w:author="Billy Mitchell" w:date="2024-11-13T11:45:00Z" w16du:dateUtc="2024-11-13T16:45:00Z">
        <w:r w:rsidR="00904155">
          <w:t xml:space="preserve"> </w:t>
        </w:r>
      </w:ins>
      <w:ins w:id="135" w:author="Billy Mitchell" w:date="2024-11-13T11:50:00Z" w16du:dateUtc="2024-11-13T16:50:00Z">
        <w:r w:rsidR="006724E1">
          <w:t>for</w:t>
        </w:r>
      </w:ins>
      <w:ins w:id="136" w:author="Billy Mitchell" w:date="2024-11-13T11:58:00Z" w16du:dateUtc="2024-11-13T16:58:00Z">
        <w:r w:rsidR="005740E5">
          <w:t xml:space="preserve"> researchers</w:t>
        </w:r>
      </w:ins>
      <w:ins w:id="137" w:author="Billy Mitchell" w:date="2024-11-13T11:50:00Z" w16du:dateUtc="2024-11-13T16:50:00Z">
        <w:r w:rsidR="006724E1">
          <w:t xml:space="preserve"> </w:t>
        </w:r>
      </w:ins>
      <w:ins w:id="138" w:author="Billy Mitchell" w:date="2024-11-13T11:44:00Z" w16du:dateUtc="2024-11-13T16:44:00Z">
        <w:r w:rsidR="00904155">
          <w:t>study</w:t>
        </w:r>
      </w:ins>
      <w:ins w:id="139" w:author="Billy Mitchell" w:date="2024-11-13T11:50:00Z" w16du:dateUtc="2024-11-13T16:50:00Z">
        <w:r w:rsidR="006724E1">
          <w:t>ing emotions themselves.</w:t>
        </w:r>
      </w:ins>
      <w:ins w:id="140" w:author="Billy Mitchell" w:date="2024-11-13T11:58:00Z" w16du:dateUtc="2024-11-13T16:58:00Z">
        <w:r w:rsidR="005740E5">
          <w:t xml:space="preserve"> T</w:t>
        </w:r>
      </w:ins>
      <w:ins w:id="141" w:author="Billy Mitchell" w:date="2024-11-13T11:51:00Z" w16du:dateUtc="2024-11-13T16:51:00Z">
        <w:r w:rsidR="006724E1">
          <w:t xml:space="preserve">his tension </w:t>
        </w:r>
      </w:ins>
      <w:ins w:id="142" w:author="Billy Mitchell" w:date="2024-11-13T12:41:00Z" w16du:dateUtc="2024-11-13T17:41:00Z">
        <w:r w:rsidR="00D55A59">
          <w:t>among</w:t>
        </w:r>
      </w:ins>
      <w:ins w:id="143" w:author="Billy Mitchell" w:date="2024-11-13T11:51:00Z" w16du:dateUtc="2024-11-13T16:51:00Z">
        <w:r w:rsidR="006724E1">
          <w:t xml:space="preserve"> ecological validity, experimental design, and optimizing measurement is not new to psychology and neuroscience </w:t>
        </w:r>
      </w:ins>
      <w:r w:rsidR="006724E1">
        <w:fldChar w:fldCharType="begin"/>
      </w:r>
      <w:r w:rsidR="00CD69CB">
        <w:instrText xml:space="preserve"> ADDIN ZOTERO_ITEM CSL_CITATION {"citationID":"2kHVK5KH","properties":{"formattedCitation":"\\super 10\\nosupersub{}","plainCitation":"10","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6724E1">
        <w:fldChar w:fldCharType="separate"/>
      </w:r>
      <w:r w:rsidR="006724E1" w:rsidRPr="006724E1">
        <w:rPr>
          <w:vertAlign w:val="superscript"/>
        </w:rPr>
        <w:t>10</w:t>
      </w:r>
      <w:r w:rsidR="006724E1">
        <w:fldChar w:fldCharType="end"/>
      </w:r>
      <w:ins w:id="144" w:author="Billy Mitchell" w:date="2024-11-14T20:09:00Z" w16du:dateUtc="2024-11-15T01:09:00Z">
        <w:r w:rsidR="00440CEF">
          <w:t>. However,</w:t>
        </w:r>
      </w:ins>
      <w:ins w:id="145" w:author="Billy Mitchell" w:date="2024-11-13T11:51:00Z" w16du:dateUtc="2024-11-13T16:51:00Z">
        <w:r w:rsidR="006724E1">
          <w:t xml:space="preserve"> </w:t>
        </w:r>
      </w:ins>
      <w:ins w:id="146" w:author="Billy Mitchell" w:date="2024-11-13T11:58:00Z" w16du:dateUtc="2024-11-13T16:58:00Z">
        <w:r w:rsidR="005740E5">
          <w:t xml:space="preserve">finding </w:t>
        </w:r>
      </w:ins>
      <w:ins w:id="147" w:author="Billy Mitchell" w:date="2024-11-13T11:52:00Z" w16du:dateUtc="2024-11-13T16:52:00Z">
        <w:r w:rsidR="006724E1">
          <w:t>solutions to th</w:t>
        </w:r>
      </w:ins>
      <w:ins w:id="148" w:author="Billy Mitchell" w:date="2024-11-13T11:59:00Z" w16du:dateUtc="2024-11-13T16:59:00Z">
        <w:r w:rsidR="005740E5">
          <w:t>ese</w:t>
        </w:r>
      </w:ins>
      <w:ins w:id="149" w:author="Billy Mitchell" w:date="2024-11-13T11:52:00Z" w16du:dateUtc="2024-11-13T16:52:00Z">
        <w:r w:rsidR="006724E1">
          <w:t xml:space="preserve"> issue</w:t>
        </w:r>
      </w:ins>
      <w:ins w:id="150" w:author="Billy Mitchell" w:date="2024-11-13T11:59:00Z" w16du:dateUtc="2024-11-13T16:59:00Z">
        <w:r w:rsidR="005740E5">
          <w:t>s</w:t>
        </w:r>
      </w:ins>
      <w:ins w:id="151" w:author="Billy Mitchell" w:date="2024-11-13T11:52:00Z" w16du:dateUtc="2024-11-13T16:52:00Z">
        <w:r w:rsidR="006724E1">
          <w:t xml:space="preserve"> ha</w:t>
        </w:r>
      </w:ins>
      <w:ins w:id="152" w:author="Billy Mitchell" w:date="2024-11-13T11:59:00Z" w16du:dateUtc="2024-11-13T16:59:00Z">
        <w:r w:rsidR="005740E5">
          <w:t>s</w:t>
        </w:r>
      </w:ins>
      <w:ins w:id="153" w:author="Billy Mitchell" w:date="2024-11-13T11:52:00Z" w16du:dateUtc="2024-11-13T16:52:00Z">
        <w:r w:rsidR="006724E1">
          <w:t xml:space="preserve"> become</w:t>
        </w:r>
      </w:ins>
      <w:ins w:id="154" w:author="Billy Mitchell" w:date="2024-11-13T11:53:00Z" w16du:dateUtc="2024-11-13T16:53:00Z">
        <w:r w:rsidR="006724E1">
          <w:t xml:space="preserve"> </w:t>
        </w:r>
      </w:ins>
      <w:ins w:id="155" w:author="Billy Mitchell" w:date="2024-11-14T20:09:00Z" w16du:dateUtc="2024-11-15T01:09:00Z">
        <w:r w:rsidR="00440CEF">
          <w:t>increasingly</w:t>
        </w:r>
      </w:ins>
      <w:ins w:id="156" w:author="Billy Mitchell" w:date="2024-11-13T11:53:00Z" w16du:dateUtc="2024-11-13T16:53:00Z">
        <w:r w:rsidR="006724E1">
          <w:t xml:space="preserve"> </w:t>
        </w:r>
      </w:ins>
      <w:ins w:id="157" w:author="Billy Mitchell" w:date="2024-11-14T23:04:00Z" w16du:dateUtc="2024-11-15T04:04:00Z">
        <w:r w:rsidR="001E0FBA">
          <w:t>important</w:t>
        </w:r>
      </w:ins>
      <w:ins w:id="158" w:author="Billy Mitchell" w:date="2024-11-13T10:35:00Z" w16du:dateUtc="2024-11-13T15:35:00Z">
        <w:r w:rsidR="009B015E" w:rsidRPr="00A565EC">
          <w:t xml:space="preserve"> as psychologists and neuroscientists p</w:t>
        </w:r>
      </w:ins>
      <w:ins w:id="159" w:author="Billy Mitchell" w:date="2024-11-14T23:04:00Z" w16du:dateUtc="2024-11-15T04:04:00Z">
        <w:r w:rsidR="001E0FBA">
          <w:t>ress</w:t>
        </w:r>
      </w:ins>
      <w:ins w:id="160" w:author="Billy Mitchell" w:date="2024-11-13T10:35:00Z" w16du:dateUtc="2024-11-13T15:35:00Z">
        <w:r w:rsidR="009B015E" w:rsidRPr="00A565EC">
          <w:t xml:space="preserve"> towards </w:t>
        </w:r>
      </w:ins>
      <w:ins w:id="161" w:author="Billy Mitchell" w:date="2024-11-13T11:59:00Z" w16du:dateUtc="2024-11-13T16:59:00Z">
        <w:r w:rsidR="005740E5">
          <w:t>u</w:t>
        </w:r>
      </w:ins>
      <w:ins w:id="162" w:author="Billy Mitchell" w:date="2024-11-13T12:00:00Z" w16du:dateUtc="2024-11-13T17:00:00Z">
        <w:r w:rsidR="005740E5">
          <w:t>sing</w:t>
        </w:r>
      </w:ins>
      <w:ins w:id="163" w:author="Billy Mitchell" w:date="2024-11-13T10:35:00Z" w16du:dateUtc="2024-11-13T15:35:00Z">
        <w:r w:rsidR="009B015E" w:rsidRPr="00A565EC">
          <w:t xml:space="preserve"> stimuli</w:t>
        </w:r>
        <w:r w:rsidR="009B015E">
          <w:t xml:space="preserve"> </w:t>
        </w:r>
        <w:r w:rsidR="009B015E">
          <w:fldChar w:fldCharType="begin"/>
        </w:r>
      </w:ins>
      <w:r w:rsidR="00CD69CB">
        <w:instrText xml:space="preserve"> ADDIN ZOTERO_ITEM CSL_CITATION {"citationID":"bS9wBNGT","properties":{"formattedCitation":"\\super 11\\uc0\\u8211{}15\\nosupersub{}","plainCitation":"11–15","noteIndex":0},"citationItems":[{"id":18218,"uris":["http://zotero.org/users/6239255/items/RE28KK3Z"],"itemData":{"id":18218,"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9070,"uris":["http://zotero.org/users/6239255/items/PLVYE5HH"],"itemData":{"id":9070,"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9077,"uris":["http://zotero.org/users/6239255/items/P4KK4LTB"],"itemData":{"id":9077,"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ins w:id="164" w:author="Billy Mitchell" w:date="2024-11-13T10:35:00Z" w16du:dateUtc="2024-11-13T15:35:00Z">
        <w:r w:rsidR="009B015E">
          <w:fldChar w:fldCharType="separate"/>
        </w:r>
      </w:ins>
      <w:r w:rsidR="006724E1" w:rsidRPr="006724E1">
        <w:rPr>
          <w:vertAlign w:val="superscript"/>
        </w:rPr>
        <w:t>11–15</w:t>
      </w:r>
      <w:ins w:id="165" w:author="Billy Mitchell" w:date="2024-11-13T10:35:00Z" w16du:dateUtc="2024-11-13T15:35:00Z">
        <w:r w:rsidR="009B015E">
          <w:fldChar w:fldCharType="end"/>
        </w:r>
        <w:r w:rsidR="009B015E" w:rsidRPr="00A565EC">
          <w:t xml:space="preserve"> or </w:t>
        </w:r>
        <w:r w:rsidR="009B015E">
          <w:t>experimental</w:t>
        </w:r>
        <w:r w:rsidR="009B015E" w:rsidRPr="00A565EC">
          <w:t xml:space="preserve"> contexts</w:t>
        </w:r>
        <w:r w:rsidR="009B015E">
          <w:t xml:space="preserve"> </w:t>
        </w:r>
        <w:r w:rsidR="009B015E">
          <w:fldChar w:fldCharType="begin"/>
        </w:r>
      </w:ins>
      <w:r w:rsidR="00CD69CB">
        <w:instrText xml:space="preserve"> ADDIN ZOTERO_ITEM CSL_CITATION {"citationID":"m5oEMpFZ","properties":{"formattedCitation":"\\super 16\\uc0\\u8211{}19\\nosupersub{}","plainCitation":"16–19","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ins w:id="166" w:author="Billy Mitchell" w:date="2024-11-13T10:35:00Z" w16du:dateUtc="2024-11-13T15:35:00Z">
        <w:r w:rsidR="009B015E">
          <w:fldChar w:fldCharType="separate"/>
        </w:r>
      </w:ins>
      <w:r w:rsidR="006724E1" w:rsidRPr="006724E1">
        <w:rPr>
          <w:vertAlign w:val="superscript"/>
        </w:rPr>
        <w:t>16–19</w:t>
      </w:r>
      <w:ins w:id="167" w:author="Billy Mitchell" w:date="2024-11-13T10:35:00Z" w16du:dateUtc="2024-11-13T15:35:00Z">
        <w:r w:rsidR="009B015E">
          <w:fldChar w:fldCharType="end"/>
        </w:r>
      </w:ins>
      <w:ins w:id="168" w:author="Billy Mitchell" w:date="2024-11-13T12:00:00Z" w16du:dateUtc="2024-11-13T17:00:00Z">
        <w:r w:rsidR="005740E5">
          <w:t xml:space="preserve"> which </w:t>
        </w:r>
      </w:ins>
      <w:ins w:id="169" w:author="Billy Mitchell" w:date="2024-11-13T12:41:00Z" w16du:dateUtc="2024-11-13T17:41:00Z">
        <w:r w:rsidR="00D55A59">
          <w:t xml:space="preserve">aim to </w:t>
        </w:r>
      </w:ins>
      <w:ins w:id="170" w:author="Billy Mitchell" w:date="2024-11-13T10:43:00Z" w16du:dateUtc="2024-11-13T15:43:00Z">
        <w:r w:rsidR="007826B0">
          <w:t xml:space="preserve">better mirror </w:t>
        </w:r>
      </w:ins>
      <w:ins w:id="171" w:author="Billy Mitchell" w:date="2024-11-13T12:00:00Z" w16du:dateUtc="2024-11-13T17:00:00Z">
        <w:r w:rsidR="005740E5">
          <w:t xml:space="preserve">the </w:t>
        </w:r>
      </w:ins>
      <w:ins w:id="172" w:author="Billy Mitchell" w:date="2024-11-13T10:43:00Z" w16du:dateUtc="2024-11-13T15:43:00Z">
        <w:r w:rsidR="007826B0" w:rsidRPr="002C25B9">
          <w:t>complexity and cognitive demand</w:t>
        </w:r>
      </w:ins>
      <w:ins w:id="173" w:author="Billy Mitchell" w:date="2024-11-13T12:00:00Z" w16du:dateUtc="2024-11-13T17:00:00Z">
        <w:r w:rsidR="005740E5">
          <w:t>s of everyday tasks</w:t>
        </w:r>
      </w:ins>
      <w:ins w:id="174" w:author="Billy Mitchell" w:date="2024-11-13T10:43:00Z" w16du:dateUtc="2024-11-13T15:43:00Z">
        <w:r w:rsidR="007826B0" w:rsidRPr="002C25B9">
          <w:t xml:space="preserve"> </w:t>
        </w:r>
        <w:r w:rsidR="007826B0" w:rsidRPr="00A565EC">
          <w:fldChar w:fldCharType="begin"/>
        </w:r>
      </w:ins>
      <w:r w:rsidR="00CD69CB">
        <w:instrText xml:space="preserve"> ADDIN ZOTERO_ITEM CSL_CITATION {"citationID":"jMINOKIE","properties":{"formattedCitation":"\\super 20\\nosupersub{}","plainCitation":"20","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ins w:id="175" w:author="Billy Mitchell" w:date="2024-11-13T10:43:00Z" w16du:dateUtc="2024-11-13T15:43:00Z">
        <w:r w:rsidR="007826B0" w:rsidRPr="00A565EC">
          <w:fldChar w:fldCharType="separate"/>
        </w:r>
      </w:ins>
      <w:r w:rsidR="006724E1" w:rsidRPr="006724E1">
        <w:rPr>
          <w:vertAlign w:val="superscript"/>
        </w:rPr>
        <w:t>20</w:t>
      </w:r>
      <w:ins w:id="176" w:author="Billy Mitchell" w:date="2024-11-13T10:43:00Z" w16du:dateUtc="2024-11-13T15:43:00Z">
        <w:r w:rsidR="007826B0" w:rsidRPr="00A565EC">
          <w:fldChar w:fldCharType="end"/>
        </w:r>
        <w:r w:rsidR="007826B0" w:rsidRPr="00A565EC">
          <w:t>.</w:t>
        </w:r>
      </w:ins>
    </w:p>
    <w:p w14:paraId="226F075E" w14:textId="09369B97" w:rsidR="001E0FBA" w:rsidRDefault="00D4426B" w:rsidP="00CD69CB">
      <w:pPr>
        <w:spacing w:line="240" w:lineRule="auto"/>
        <w:ind w:firstLine="540"/>
        <w:jc w:val="both"/>
        <w:rPr>
          <w:ins w:id="177" w:author="Billy Mitchell" w:date="2024-11-14T23:06:00Z" w16du:dateUtc="2024-11-15T04:06:00Z"/>
        </w:rPr>
      </w:pPr>
      <w:ins w:id="178" w:author="Billy Mitchell" w:date="2024-11-14T21:58:00Z" w16du:dateUtc="2024-11-15T02:58:00Z">
        <w:r>
          <w:t>T</w:t>
        </w:r>
      </w:ins>
      <w:ins w:id="179" w:author="Billy Mitchell" w:date="2024-11-14T20:10:00Z" w16du:dateUtc="2024-11-15T01:10:00Z">
        <w:r w:rsidR="00440CEF">
          <w:t>h</w:t>
        </w:r>
      </w:ins>
      <w:ins w:id="180" w:author="Billy Mitchell" w:date="2024-11-14T20:15:00Z" w16du:dateUtc="2024-11-15T01:15:00Z">
        <w:r w:rsidR="00440CEF">
          <w:t>e default solution</w:t>
        </w:r>
      </w:ins>
      <w:ins w:id="181" w:author="Billy Mitchell" w:date="2024-11-14T21:58:00Z" w16du:dateUtc="2024-11-15T02:58:00Z">
        <w:r>
          <w:t xml:space="preserve"> for neuroimaging</w:t>
        </w:r>
      </w:ins>
      <w:ins w:id="182" w:author="Billy Mitchell" w:date="2024-11-14T20:15:00Z" w16du:dateUtc="2024-11-15T01:15:00Z">
        <w:r w:rsidR="00440CEF">
          <w:t xml:space="preserve"> </w:t>
        </w:r>
      </w:ins>
      <w:ins w:id="183" w:author="Billy Mitchell" w:date="2024-11-14T20:10:00Z" w16du:dateUtc="2024-11-15T01:10:00Z">
        <w:r w:rsidR="00440CEF">
          <w:t xml:space="preserve">has </w:t>
        </w:r>
      </w:ins>
      <w:ins w:id="184" w:author="Billy Mitchell" w:date="2024-11-14T20:56:00Z" w16du:dateUtc="2024-11-15T01:56:00Z">
        <w:r w:rsidR="006E3920">
          <w:t>been</w:t>
        </w:r>
      </w:ins>
      <w:ins w:id="185" w:author="Billy Mitchell" w:date="2024-11-14T20:10:00Z" w16du:dateUtc="2024-11-15T01:10:00Z">
        <w:r w:rsidR="00440CEF">
          <w:t xml:space="preserve"> </w:t>
        </w:r>
        <w:r w:rsidR="00440CEF">
          <w:rPr>
            <w:i/>
            <w:iCs/>
          </w:rPr>
          <w:t>passive</w:t>
        </w:r>
        <w:r w:rsidR="00440CEF">
          <w:t xml:space="preserve"> </w:t>
        </w:r>
      </w:ins>
      <w:ins w:id="186" w:author="Billy Mitchell" w:date="2024-11-14T20:13:00Z" w16du:dateUtc="2024-11-15T01:13:00Z">
        <w:r w:rsidR="00440CEF">
          <w:rPr>
            <w:i/>
            <w:iCs/>
          </w:rPr>
          <w:t xml:space="preserve">engagement </w:t>
        </w:r>
      </w:ins>
      <w:ins w:id="187" w:author="Billy Mitchell" w:date="2024-11-14T20:10:00Z" w16du:dateUtc="2024-11-15T01:10:00Z">
        <w:r w:rsidR="00440CEF">
          <w:t>paradigms, in which subjects are instructed to wat</w:t>
        </w:r>
      </w:ins>
      <w:ins w:id="188" w:author="Billy Mitchell" w:date="2024-11-14T20:11:00Z" w16du:dateUtc="2024-11-15T01:11:00Z">
        <w:r w:rsidR="00440CEF">
          <w:t>ch or listen to a narrative stimulus (e.g., video, story) as they naturall</w:t>
        </w:r>
      </w:ins>
      <w:ins w:id="189" w:author="Billy Mitchell" w:date="2024-11-14T20:58:00Z" w16du:dateUtc="2024-11-15T01:58:00Z">
        <w:r w:rsidR="006E3920">
          <w:t xml:space="preserve">y </w:t>
        </w:r>
      </w:ins>
      <w:ins w:id="190" w:author="Billy Mitchell" w:date="2024-11-14T20:11:00Z" w16du:dateUtc="2024-11-15T01:11:00Z">
        <w:r w:rsidR="00440CEF">
          <w:t>would</w:t>
        </w:r>
      </w:ins>
      <w:ins w:id="191" w:author="Billy Mitchell" w:date="2024-11-14T20:14:00Z" w16du:dateUtc="2024-11-15T01:14:00Z">
        <w:r w:rsidR="00440CEF">
          <w:t xml:space="preserve"> </w:t>
        </w:r>
      </w:ins>
      <w:ins w:id="192" w:author="Billy Mitchell" w:date="2024-11-14T20:58:00Z" w16du:dateUtc="2024-11-15T01:58:00Z">
        <w:r w:rsidR="006E3920">
          <w:t xml:space="preserve">(i.e., without an explicit goal or focus) </w:t>
        </w:r>
      </w:ins>
      <w:ins w:id="193" w:author="Billy Mitchell" w:date="2024-11-14T20:14:00Z" w16du:dateUtc="2024-11-15T01:14:00Z">
        <w:r w:rsidR="00440CEF">
          <w:t>while undergoing imaging</w:t>
        </w:r>
      </w:ins>
      <w:ins w:id="194" w:author="Billy Mitchell" w:date="2024-11-14T20:58:00Z" w16du:dateUtc="2024-11-15T01:58:00Z">
        <w:r w:rsidR="006E3920">
          <w:t xml:space="preserve"> (e.g., fMRI, EEG)</w:t>
        </w:r>
      </w:ins>
      <w:ins w:id="195" w:author="Billy Mitchell" w:date="2024-11-14T22:50:00Z" w16du:dateUtc="2024-11-15T03:50:00Z">
        <w:r w:rsidR="00CD69CB">
          <w:t xml:space="preserve"> </w:t>
        </w:r>
      </w:ins>
      <w:r w:rsidR="00CD69CB">
        <w:fldChar w:fldCharType="begin"/>
      </w:r>
      <w:r w:rsidR="00CD69CB">
        <w:instrText xml:space="preserve"> ADDIN ZOTERO_ITEM CSL_CITATION {"citationID":"8BDLzY4Y","properties":{"formattedCitation":"\\super 11,12,14,21\\nosupersub{}","plainCitation":"11,12,14,21","noteIndex":0},"citationItems":[{"id":18218,"uris":["http://zotero.org/users/6239255/items/RE28KK3Z"],"itemData":{"id":18218,"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8227,"uris":["http://zotero.org/users/6239255/items/Q58GD3LR"],"itemData":{"id":18227,"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CD69CB">
        <w:fldChar w:fldCharType="separate"/>
      </w:r>
      <w:r w:rsidR="00CD69CB" w:rsidRPr="00CD69CB">
        <w:rPr>
          <w:vertAlign w:val="superscript"/>
        </w:rPr>
        <w:t>11,12,14,21</w:t>
      </w:r>
      <w:r w:rsidR="00CD69CB">
        <w:fldChar w:fldCharType="end"/>
      </w:r>
      <w:ins w:id="196" w:author="Billy Mitchell" w:date="2024-11-14T22:21:00Z" w16du:dateUtc="2024-11-15T03:21:00Z">
        <w:r w:rsidR="00B77A18">
          <w:t xml:space="preserve">. This ideally preserves the </w:t>
        </w:r>
      </w:ins>
      <w:ins w:id="197" w:author="Billy Mitchell" w:date="2024-11-14T21:58:00Z" w16du:dateUtc="2024-11-15T02:58:00Z">
        <w:r>
          <w:t>subject’s</w:t>
        </w:r>
      </w:ins>
      <w:ins w:id="198" w:author="Billy Mitchell" w:date="2024-11-14T20:11:00Z" w16du:dateUtc="2024-11-15T01:11:00Z">
        <w:r w:rsidR="00440CEF">
          <w:t xml:space="preserve"> typical</w:t>
        </w:r>
      </w:ins>
      <w:ins w:id="199" w:author="Billy Mitchell" w:date="2024-11-14T20:12:00Z" w16du:dateUtc="2024-11-15T01:12:00Z">
        <w:r w:rsidR="00440CEF">
          <w:t xml:space="preserve"> </w:t>
        </w:r>
      </w:ins>
      <w:ins w:id="200" w:author="Billy Mitchell" w:date="2024-11-14T20:11:00Z" w16du:dateUtc="2024-11-15T01:11:00Z">
        <w:r w:rsidR="00440CEF">
          <w:t>cogn</w:t>
        </w:r>
      </w:ins>
      <w:ins w:id="201" w:author="Billy Mitchell" w:date="2024-11-14T20:12:00Z" w16du:dateUtc="2024-11-15T01:12:00Z">
        <w:r w:rsidR="00440CEF">
          <w:t>it</w:t>
        </w:r>
      </w:ins>
      <w:ins w:id="202" w:author="Billy Mitchell" w:date="2024-11-14T21:55:00Z" w16du:dateUtc="2024-11-15T02:55:00Z">
        <w:r>
          <w:t>ive</w:t>
        </w:r>
      </w:ins>
      <w:ins w:id="203" w:author="Billy Mitchell" w:date="2024-11-14T21:57:00Z" w16du:dateUtc="2024-11-15T02:57:00Z">
        <w:r>
          <w:t xml:space="preserve"> process</w:t>
        </w:r>
      </w:ins>
      <w:ins w:id="204" w:author="Billy Mitchell" w:date="2024-11-14T23:04:00Z" w16du:dateUtc="2024-11-15T04:04:00Z">
        <w:r w:rsidR="001E0FBA">
          <w:t>es</w:t>
        </w:r>
      </w:ins>
      <w:ins w:id="205" w:author="Billy Mitchell" w:date="2024-11-14T22:21:00Z" w16du:dateUtc="2024-11-15T03:21:00Z">
        <w:r w:rsidR="00B77A18">
          <w:t xml:space="preserve"> and neural activity</w:t>
        </w:r>
      </w:ins>
      <w:ins w:id="206" w:author="Billy Mitchell" w:date="2024-11-14T20:16:00Z" w16du:dateUtc="2024-11-15T01:16:00Z">
        <w:r w:rsidR="00440CEF">
          <w:t xml:space="preserve"> in response to dynamic and complex events</w:t>
        </w:r>
      </w:ins>
      <w:ins w:id="207" w:author="Billy Mitchell" w:date="2024-11-14T20:17:00Z" w16du:dateUtc="2024-11-15T01:17:00Z">
        <w:r w:rsidR="00440CEF">
          <w:t xml:space="preserve">, but can only infer </w:t>
        </w:r>
      </w:ins>
      <w:ins w:id="208" w:author="Billy Mitchell" w:date="2024-11-14T22:00:00Z" w16du:dateUtc="2024-11-15T03:00:00Z">
        <w:r>
          <w:t xml:space="preserve">the </w:t>
        </w:r>
      </w:ins>
      <w:ins w:id="209" w:author="Billy Mitchell" w:date="2024-11-14T20:17:00Z" w16du:dateUtc="2024-11-15T01:17:00Z">
        <w:r w:rsidR="00440CEF">
          <w:t>evaluations and decision</w:t>
        </w:r>
      </w:ins>
      <w:ins w:id="210" w:author="Billy Mitchell" w:date="2024-11-14T22:00:00Z" w16du:dateUtc="2024-11-15T03:00:00Z">
        <w:r>
          <w:t>s</w:t>
        </w:r>
      </w:ins>
      <w:ins w:id="211" w:author="Billy Mitchell" w:date="2024-11-14T20:17:00Z" w16du:dateUtc="2024-11-15T01:17:00Z">
        <w:r w:rsidR="00440CEF">
          <w:t xml:space="preserve"> that a subject might be making concurrently</w:t>
        </w:r>
      </w:ins>
      <w:ins w:id="212" w:author="Billy Mitchell" w:date="2024-11-14T22:52:00Z" w16du:dateUtc="2024-11-15T03:52:00Z">
        <w:r w:rsidR="00CD69CB">
          <w:t xml:space="preserve"> </w:t>
        </w:r>
      </w:ins>
      <w:r w:rsidR="00CD69CB">
        <w:fldChar w:fldCharType="begin"/>
      </w:r>
      <w:r w:rsidR="00CD69CB">
        <w:instrText xml:space="preserve"> ADDIN ZOTERO_ITEM CSL_CITATION {"citationID":"4csktlqq","properties":{"formattedCitation":"\\super 20\\nosupersub{}","plainCitation":"20","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CD69CB">
        <w:fldChar w:fldCharType="separate"/>
      </w:r>
      <w:r w:rsidR="00CD69CB" w:rsidRPr="00CD69CB">
        <w:rPr>
          <w:vertAlign w:val="superscript"/>
        </w:rPr>
        <w:t>20</w:t>
      </w:r>
      <w:r w:rsidR="00CD69CB">
        <w:fldChar w:fldCharType="end"/>
      </w:r>
      <w:ins w:id="213" w:author="Billy Mitchell" w:date="2024-11-14T20:17:00Z" w16du:dateUtc="2024-11-15T01:17:00Z">
        <w:r w:rsidR="00440CEF">
          <w:t>.</w:t>
        </w:r>
      </w:ins>
      <w:ins w:id="214" w:author="Billy Mitchell" w:date="2024-11-14T22:51:00Z" w16du:dateUtc="2024-11-15T03:51:00Z">
        <w:r w:rsidR="00CD69CB">
          <w:t xml:space="preserve"> </w:t>
        </w:r>
      </w:ins>
      <w:ins w:id="215" w:author="Billy Mitchell" w:date="2024-11-14T22:21:00Z" w16du:dateUtc="2024-11-15T03:21:00Z">
        <w:r w:rsidR="00B77A18">
          <w:t>Some studies have</w:t>
        </w:r>
      </w:ins>
      <w:ins w:id="216" w:author="Billy Mitchell" w:date="2024-11-14T22:23:00Z" w16du:dateUtc="2024-11-15T03:23:00Z">
        <w:r w:rsidR="00B77A18">
          <w:t xml:space="preserve"> circumvented this limitation by</w:t>
        </w:r>
      </w:ins>
      <w:ins w:id="217" w:author="Billy Mitchell" w:date="2024-11-14T22:21:00Z" w16du:dateUtc="2024-11-15T03:21:00Z">
        <w:r w:rsidR="00B77A18">
          <w:t xml:space="preserve"> employ</w:t>
        </w:r>
      </w:ins>
      <w:ins w:id="218" w:author="Billy Mitchell" w:date="2024-11-14T22:24:00Z" w16du:dateUtc="2024-11-15T03:24:00Z">
        <w:r w:rsidR="00B77A18">
          <w:t>ing</w:t>
        </w:r>
      </w:ins>
      <w:ins w:id="219" w:author="Billy Mitchell" w:date="2024-11-14T22:21:00Z" w16du:dateUtc="2024-11-15T03:21:00Z">
        <w:r w:rsidR="00B77A18">
          <w:t xml:space="preserve"> what we </w:t>
        </w:r>
      </w:ins>
      <w:ins w:id="220" w:author="Billy Mitchell" w:date="2024-11-14T22:22:00Z" w16du:dateUtc="2024-11-15T03:22:00Z">
        <w:r w:rsidR="00B77A18">
          <w:t xml:space="preserve">term </w:t>
        </w:r>
      </w:ins>
      <w:ins w:id="221" w:author="Billy Mitchell" w:date="2024-11-14T20:18:00Z" w16du:dateUtc="2024-11-15T01:18:00Z">
        <w:r w:rsidR="0035241C">
          <w:rPr>
            <w:i/>
            <w:iCs/>
          </w:rPr>
          <w:t xml:space="preserve">reflective engagement </w:t>
        </w:r>
        <w:r w:rsidR="0035241C">
          <w:t xml:space="preserve">paradigms, in which subjects </w:t>
        </w:r>
      </w:ins>
      <w:ins w:id="222" w:author="Billy Mitchell" w:date="2024-11-14T22:22:00Z" w16du:dateUtc="2024-11-15T03:22:00Z">
        <w:r w:rsidR="00B77A18">
          <w:t xml:space="preserve">initially </w:t>
        </w:r>
      </w:ins>
      <w:ins w:id="223" w:author="Billy Mitchell" w:date="2024-11-14T20:18:00Z" w16du:dateUtc="2024-11-15T01:18:00Z">
        <w:r w:rsidR="0035241C">
          <w:t xml:space="preserve">passively watch the stimulus, but </w:t>
        </w:r>
      </w:ins>
      <w:ins w:id="224" w:author="Billy Mitchell" w:date="2024-11-14T22:22:00Z" w16du:dateUtc="2024-11-15T03:22:00Z">
        <w:r w:rsidR="00B77A18">
          <w:t xml:space="preserve">provide continuous ratings </w:t>
        </w:r>
      </w:ins>
      <w:ins w:id="225" w:author="Billy Mitchell" w:date="2024-11-14T22:23:00Z" w16du:dateUtc="2024-11-15T03:23:00Z">
        <w:r w:rsidR="00B77A18">
          <w:t>or responses to a specific research question upon reviewing the stimulus</w:t>
        </w:r>
      </w:ins>
      <w:ins w:id="226" w:author="Billy Mitchell" w:date="2024-11-14T22:49:00Z" w16du:dateUtc="2024-11-15T03:49:00Z">
        <w:r w:rsidR="00CD69CB">
          <w:t xml:space="preserve"> </w:t>
        </w:r>
        <w:r w:rsidR="00CD69CB" w:rsidRPr="00544E7B">
          <w:fldChar w:fldCharType="begin"/>
        </w:r>
      </w:ins>
      <w:r w:rsidR="00040B3A">
        <w:instrText xml:space="preserve"> ADDIN ZOTERO_ITEM CSL_CITATION {"citationID":"IAZEvMK8","properties":{"formattedCitation":"\\super 22,23\\nosupersub{}","plainCitation":"22,23","noteIndex":0},"citationItems":[{"id":9120,"uris":["http://zotero.org/users/6239255/items/4A6X6BHL"],"itemData":{"id":9120,"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ins w:id="227" w:author="Billy Mitchell" w:date="2024-11-14T22:49:00Z" w16du:dateUtc="2024-11-15T03:49:00Z">
        <w:r w:rsidR="00CD69CB" w:rsidRPr="00544E7B">
          <w:fldChar w:fldCharType="separate"/>
        </w:r>
      </w:ins>
      <w:r w:rsidR="00040B3A" w:rsidRPr="00040B3A">
        <w:rPr>
          <w:vertAlign w:val="superscript"/>
        </w:rPr>
        <w:t>22,23</w:t>
      </w:r>
      <w:ins w:id="228" w:author="Billy Mitchell" w:date="2024-11-14T22:49:00Z" w16du:dateUtc="2024-11-15T03:49:00Z">
        <w:r w:rsidR="00CD69CB" w:rsidRPr="00544E7B">
          <w:fldChar w:fldCharType="end"/>
        </w:r>
      </w:ins>
      <w:ins w:id="229" w:author="Billy Mitchell" w:date="2024-11-14T22:23:00Z" w16du:dateUtc="2024-11-15T03:23:00Z">
        <w:r w:rsidR="00B77A18">
          <w:t>.</w:t>
        </w:r>
      </w:ins>
      <w:ins w:id="230" w:author="Billy Mitchell" w:date="2024-11-14T23:30:00Z" w16du:dateUtc="2024-11-15T04:30:00Z">
        <w:r w:rsidR="00B91EDB">
          <w:t xml:space="preserve"> In some cases, subjects </w:t>
        </w:r>
      </w:ins>
      <w:ins w:id="231" w:author="Billy Mitchell" w:date="2024-11-14T23:31:00Z" w16du:dateUtc="2024-11-15T04:31:00Z">
        <w:r w:rsidR="00B91EDB">
          <w:t>may also be</w:t>
        </w:r>
      </w:ins>
      <w:ins w:id="232" w:author="Billy Mitchell" w:date="2024-11-14T23:30:00Z" w16du:dateUtc="2024-11-15T04:30:00Z">
        <w:r w:rsidR="00B91EDB">
          <w:t xml:space="preserve"> provided a specific focus</w:t>
        </w:r>
      </w:ins>
      <w:ins w:id="233" w:author="Billy Mitchell" w:date="2024-11-14T23:31:00Z" w16du:dateUtc="2024-11-15T04:31:00Z">
        <w:r w:rsidR="00B91EDB">
          <w:t xml:space="preserve"> to attend to, but not continuously report on,</w:t>
        </w:r>
      </w:ins>
      <w:ins w:id="234" w:author="Billy Mitchell" w:date="2024-11-14T23:30:00Z" w16du:dateUtc="2024-11-15T04:30:00Z">
        <w:r w:rsidR="00B91EDB">
          <w:t xml:space="preserve"> during initial viewing</w:t>
        </w:r>
      </w:ins>
      <w:ins w:id="235" w:author="Billy Mitchell" w:date="2024-11-14T23:31:00Z" w16du:dateUtc="2024-11-15T04:31:00Z">
        <w:r w:rsidR="00B91EDB">
          <w:t xml:space="preserve"> </w:t>
        </w:r>
      </w:ins>
      <w:r w:rsidR="00B91EDB">
        <w:fldChar w:fldCharType="begin"/>
      </w:r>
      <w:r w:rsidR="00B91EDB">
        <w:instrText xml:space="preserve"> ADDIN ZOTERO_ITEM CSL_CITATION {"citationID":"axtVRwLP","properties":{"formattedCitation":"\\super 13\\nosupersub{}","plainCitation":"13","noteIndex":0},"citationItems":[{"id":9070,"uris":["http://zotero.org/users/6239255/items/PLVYE5HH"],"itemData":{"id":9070,"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schema":"https://github.com/citation-style-language/schema/raw/master/csl-citation.json"} </w:instrText>
      </w:r>
      <w:r w:rsidR="00B91EDB">
        <w:fldChar w:fldCharType="separate"/>
      </w:r>
      <w:r w:rsidR="00B91EDB" w:rsidRPr="00B91EDB">
        <w:rPr>
          <w:vertAlign w:val="superscript"/>
        </w:rPr>
        <w:t>13</w:t>
      </w:r>
      <w:r w:rsidR="00B91EDB">
        <w:fldChar w:fldCharType="end"/>
      </w:r>
      <w:ins w:id="236" w:author="Billy Mitchell" w:date="2024-11-14T23:30:00Z" w16du:dateUtc="2024-11-15T04:30:00Z">
        <w:r w:rsidR="00B91EDB">
          <w:t>.</w:t>
        </w:r>
      </w:ins>
      <w:ins w:id="237" w:author="Billy Mitchell" w:date="2024-11-14T22:24:00Z" w16du:dateUtc="2024-11-15T03:24:00Z">
        <w:r w:rsidR="00B77A18">
          <w:t xml:space="preserve"> This techniqu</w:t>
        </w:r>
      </w:ins>
      <w:ins w:id="238" w:author="Billy Mitchell" w:date="2024-11-14T22:25:00Z" w16du:dateUtc="2024-11-15T03:25:00Z">
        <w:r w:rsidR="00B77A18">
          <w:t>e</w:t>
        </w:r>
      </w:ins>
      <w:ins w:id="239" w:author="Billy Mitchell" w:date="2024-11-14T22:24:00Z" w16du:dateUtc="2024-11-15T03:24:00Z">
        <w:r w:rsidR="00B77A18">
          <w:t xml:space="preserve"> origin</w:t>
        </w:r>
      </w:ins>
      <w:ins w:id="240" w:author="Billy Mitchell" w:date="2024-11-14T22:25:00Z" w16du:dateUtc="2024-11-15T03:25:00Z">
        <w:r w:rsidR="00B77A18">
          <w:t>ated</w:t>
        </w:r>
      </w:ins>
      <w:ins w:id="241" w:author="Billy Mitchell" w:date="2024-11-14T22:24:00Z" w16du:dateUtc="2024-11-15T03:24:00Z">
        <w:r w:rsidR="00B77A18">
          <w:t xml:space="preserve"> in romantic dy</w:t>
        </w:r>
      </w:ins>
      <w:ins w:id="242" w:author="Billy Mitchell" w:date="2024-11-14T22:25:00Z" w16du:dateUtc="2024-11-15T03:25:00Z">
        <w:r w:rsidR="00B77A18">
          <w:t>ad research</w:t>
        </w:r>
      </w:ins>
      <w:ins w:id="243" w:author="Billy Mitchell" w:date="2024-11-14T22:47:00Z" w16du:dateUtc="2024-11-15T03:47:00Z">
        <w:r w:rsidR="00CD69CB">
          <w:t xml:space="preserve"> </w:t>
        </w:r>
        <w:r w:rsidR="00CD69CB" w:rsidRPr="00544E7B">
          <w:fldChar w:fldCharType="begin"/>
        </w:r>
      </w:ins>
      <w:r w:rsidR="00CD69CB">
        <w:instrText xml:space="preserve"> ADDIN ZOTERO_ITEM CSL_CITATION {"citationID":"LRcKaEg1","properties":{"formattedCitation":"\\super 10,24\\nosupersub{}","plainCitation":"10,24","noteIndex":0},"citationItems":[{"id":18046,"uris":["http://zotero.org/users/6239255/items/HZUJVFEA"],"itemData":{"id":18046,"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ins w:id="244" w:author="Billy Mitchell" w:date="2024-11-14T22:47:00Z" w16du:dateUtc="2024-11-15T03:47:00Z">
        <w:r w:rsidR="00CD69CB" w:rsidRPr="00544E7B">
          <w:fldChar w:fldCharType="separate"/>
        </w:r>
      </w:ins>
      <w:r w:rsidR="00CD69CB" w:rsidRPr="00CD69CB">
        <w:rPr>
          <w:vertAlign w:val="superscript"/>
        </w:rPr>
        <w:t>10,24</w:t>
      </w:r>
      <w:ins w:id="245" w:author="Billy Mitchell" w:date="2024-11-14T22:47:00Z" w16du:dateUtc="2024-11-15T03:47:00Z">
        <w:r w:rsidR="00CD69CB" w:rsidRPr="00544E7B">
          <w:fldChar w:fldCharType="end"/>
        </w:r>
      </w:ins>
      <w:ins w:id="246" w:author="Billy Mitchell" w:date="2024-11-14T22:41:00Z" w16du:dateUtc="2024-11-15T03:41:00Z">
        <w:r w:rsidR="003F3DD0">
          <w:t xml:space="preserve"> and </w:t>
        </w:r>
      </w:ins>
      <w:ins w:id="247" w:author="Billy Mitchell" w:date="2024-11-14T22:46:00Z" w16du:dateUtc="2024-11-15T03:46:00Z">
        <w:r w:rsidR="00CD69CB">
          <w:t xml:space="preserve">reliably </w:t>
        </w:r>
      </w:ins>
      <w:ins w:id="248" w:author="Billy Mitchell" w:date="2024-11-14T22:41:00Z" w16du:dateUtc="2024-11-15T03:41:00Z">
        <w:r w:rsidR="003F3DD0">
          <w:t xml:space="preserve">provides some semblance of </w:t>
        </w:r>
      </w:ins>
      <w:ins w:id="249" w:author="Billy Mitchell" w:date="2024-11-14T22:42:00Z" w16du:dateUtc="2024-11-15T03:42:00Z">
        <w:r w:rsidR="00CD69CB">
          <w:t>ongoing cognition</w:t>
        </w:r>
      </w:ins>
      <w:ins w:id="250" w:author="Billy Mitchell" w:date="2024-11-14T22:43:00Z" w16du:dateUtc="2024-11-15T03:43:00Z">
        <w:r w:rsidR="00CD69CB">
          <w:t xml:space="preserve"> </w:t>
        </w:r>
      </w:ins>
      <w:ins w:id="251" w:author="Billy Mitchell" w:date="2024-11-14T22:46:00Z" w16du:dateUtc="2024-11-15T03:46:00Z">
        <w:r w:rsidR="00CD69CB">
          <w:t xml:space="preserve">for </w:t>
        </w:r>
      </w:ins>
      <w:ins w:id="252" w:author="Billy Mitchell" w:date="2024-11-14T22:43:00Z" w16du:dateUtc="2024-11-15T03:43:00Z">
        <w:r w:rsidR="00CD69CB">
          <w:t xml:space="preserve">normative or </w:t>
        </w:r>
        <w:r w:rsidR="00CD69CB" w:rsidRPr="00544E7B">
          <w:t xml:space="preserve">gist-level representations of complex experiences </w:t>
        </w:r>
        <w:r w:rsidR="00CD69CB" w:rsidRPr="00483932">
          <w:fldChar w:fldCharType="begin"/>
        </w:r>
      </w:ins>
      <w:r w:rsidR="00040B3A">
        <w:instrText xml:space="preserve"> ADDIN ZOTERO_ITEM CSL_CITATION {"citationID":"Lt15Mqhp","properties":{"formattedCitation":"\\super 25,26\\nosupersub{}","plainCitation":"25,26","noteIndex":0},"citationItems":[{"id":18040,"uris":["http://zotero.org/users/6239255/items/BJTH6R7J"],"itemData":{"id":18040,"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id":17991,"uris":["http://zotero.org/users/6239255/items/8CKX675R"],"itemData":{"id":17991,"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ins w:id="253" w:author="Billy Mitchell" w:date="2024-11-14T22:43:00Z" w16du:dateUtc="2024-11-15T03:43:00Z">
        <w:r w:rsidR="00CD69CB" w:rsidRPr="00483932">
          <w:fldChar w:fldCharType="separate"/>
        </w:r>
      </w:ins>
      <w:r w:rsidR="00040B3A" w:rsidRPr="00040B3A">
        <w:rPr>
          <w:vertAlign w:val="superscript"/>
        </w:rPr>
        <w:t>25,26</w:t>
      </w:r>
      <w:ins w:id="254" w:author="Billy Mitchell" w:date="2024-11-14T22:43:00Z" w16du:dateUtc="2024-11-15T03:43:00Z">
        <w:r w:rsidR="00CD69CB" w:rsidRPr="00483932">
          <w:fldChar w:fldCharType="end"/>
        </w:r>
      </w:ins>
      <w:ins w:id="255" w:author="Billy Mitchell" w:date="2024-11-14T22:46:00Z" w16du:dateUtc="2024-11-15T03:46:00Z">
        <w:r w:rsidR="00CD69CB">
          <w:t>. However, it may be</w:t>
        </w:r>
      </w:ins>
      <w:ins w:id="256" w:author="Billy Mitchell" w:date="2024-11-14T22:48:00Z" w16du:dateUtc="2024-11-15T03:48:00Z">
        <w:r w:rsidR="00CD69CB">
          <w:t xml:space="preserve"> less effective when stimuli durations are long</w:t>
        </w:r>
      </w:ins>
      <w:ins w:id="257" w:author="Billy Mitchell" w:date="2024-11-14T22:52:00Z" w16du:dateUtc="2024-11-15T03:52:00Z">
        <w:r w:rsidR="00040B3A">
          <w:t xml:space="preserve"> </w:t>
        </w:r>
      </w:ins>
      <w:r w:rsidR="00040B3A">
        <w:fldChar w:fldCharType="begin"/>
      </w:r>
      <w:r w:rsidR="00040B3A">
        <w:instrText xml:space="preserve"> ADDIN ZOTERO_ITEM CSL_CITATION {"citationID":"uRl7Fute","properties":{"formattedCitation":"\\super 2\\nosupersub{}","plainCitation":"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040B3A">
        <w:fldChar w:fldCharType="separate"/>
      </w:r>
      <w:r w:rsidR="00040B3A" w:rsidRPr="00040B3A">
        <w:rPr>
          <w:vertAlign w:val="superscript"/>
        </w:rPr>
        <w:t>2</w:t>
      </w:r>
      <w:r w:rsidR="00040B3A">
        <w:fldChar w:fldCharType="end"/>
      </w:r>
      <w:ins w:id="258" w:author="Billy Mitchell" w:date="2024-11-14T22:48:00Z" w16du:dateUtc="2024-11-15T03:48:00Z">
        <w:r w:rsidR="00CD69CB">
          <w:t xml:space="preserve"> </w:t>
        </w:r>
      </w:ins>
      <w:ins w:id="259" w:author="Billy Mitchell" w:date="2024-11-14T22:46:00Z" w16du:dateUtc="2024-11-15T03:46:00Z">
        <w:r w:rsidR="00CD69CB">
          <w:t>and</w:t>
        </w:r>
      </w:ins>
      <w:ins w:id="260" w:author="Billy Mitchell" w:date="2024-11-14T22:48:00Z" w16du:dateUtc="2024-11-15T03:48:00Z">
        <w:r w:rsidR="00CD69CB">
          <w:t xml:space="preserve"> less accurate when</w:t>
        </w:r>
      </w:ins>
      <w:ins w:id="261" w:author="Billy Mitchell" w:date="2024-11-14T22:43:00Z" w16du:dateUtc="2024-11-15T03:43:00Z">
        <w:r w:rsidR="00CD69CB">
          <w:t xml:space="preserve"> captur</w:t>
        </w:r>
      </w:ins>
      <w:ins w:id="262" w:author="Billy Mitchell" w:date="2024-11-14T22:48:00Z" w16du:dateUtc="2024-11-15T03:48:00Z">
        <w:r w:rsidR="00CD69CB">
          <w:t>ing</w:t>
        </w:r>
      </w:ins>
      <w:ins w:id="263" w:author="Billy Mitchell" w:date="2024-11-14T22:43:00Z" w16du:dateUtc="2024-11-15T03:43:00Z">
        <w:r w:rsidR="00CD69CB" w:rsidRPr="00544E7B">
          <w:t xml:space="preserve"> nuances of dynamic or ongoing evaluations </w:t>
        </w:r>
        <w:r w:rsidR="00CD69CB">
          <w:t xml:space="preserve">as they </w:t>
        </w:r>
        <w:r w:rsidR="00CD69CB" w:rsidRPr="00544E7B">
          <w:t>were experienced</w:t>
        </w:r>
        <w:r w:rsidR="00CD69CB">
          <w:t xml:space="preserve"> by subjects</w:t>
        </w:r>
        <w:r w:rsidR="00CD69CB" w:rsidRPr="00544E7B">
          <w:t xml:space="preserve"> </w:t>
        </w:r>
        <w:r w:rsidR="00CD69CB" w:rsidRPr="00544E7B">
          <w:rPr>
            <w:i/>
            <w:iCs/>
          </w:rPr>
          <w:t>in the moment</w:t>
        </w:r>
        <w:r w:rsidR="00CD69CB" w:rsidRPr="00544E7B">
          <w:t xml:space="preserve">. </w:t>
        </w:r>
      </w:ins>
      <w:ins w:id="264" w:author="Billy Mitchell" w:date="2024-11-14T22:42:00Z" w16du:dateUtc="2024-11-15T03:42:00Z">
        <w:r w:rsidR="00CD69CB">
          <w:t xml:space="preserve"> </w:t>
        </w:r>
      </w:ins>
      <w:moveToRangeStart w:id="265" w:author="Billy Mitchell" w:date="2024-11-14T22:54:00Z" w:name="move182517269"/>
      <w:moveTo w:id="266" w:author="Billy Mitchell" w:date="2024-11-14T22:54:00Z" w16du:dateUtc="2024-11-15T03:54:00Z">
        <w:r w:rsidR="00040B3A" w:rsidRPr="00544E7B">
          <w:t>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w:t>
        </w:r>
      </w:moveTo>
      <w:ins w:id="267" w:author="Billy Mitchell" w:date="2024-11-14T23:34:00Z" w16du:dateUtc="2024-11-15T04:34:00Z">
        <w:r w:rsidR="00B91EDB">
          <w:t xml:space="preserve"> </w:t>
        </w:r>
      </w:ins>
      <w:r w:rsidR="00F27DDF">
        <w:fldChar w:fldCharType="begin"/>
      </w:r>
      <w:r w:rsidR="00F27DDF">
        <w:instrText xml:space="preserve"> ADDIN ZOTERO_ITEM CSL_CITATION {"citationID":"fxLjHdS6","properties":{"formattedCitation":"\\super 27\\nosupersub{}","plainCitation":"27","noteIndex":0},"citationItems":[{"id":18150,"uris":["http://zotero.org/users/6239255/items/ZPW27NFI"],"itemData":{"id":18150,"type":"article-journal","abstract":"People seek novelty in everyday life, but they also enjoy viewing the same movies or reading the same novels a second time. What changes and what stays the same when re-experiencing a narrative? In examining this question with functional neuroimaging, we found that brain activity reorganizes in a hybrid, scale-dependent manner when individuals processed the same audiovisual narrative a second time. At the most local level, sensory systems (occipital and temporal cortices) maintained a similar temporal activation proﬁle during the two viewings. Nonetheless, functional connectivity between these same lateral temporal regions and other brain regions was stronger during the second viewing. Furthermore, at the level of whole-brain connectivity, we found a signiﬁcant rearrangement of network partition structure: lateral temporal and inferior frontal regions clustered together during the ﬁrst viewing but merged within a fronto-parietal cluster in the second. Our ﬁndings show that repetition maintains local activity proﬁles. However, at the same time, it is associated with multiple network-level connectivity changes on larger scales, with these changes strongly involving regions considered core to language processing.","container-title":"NeuroImage","DOI":"10.1016/j.neuroimage.2016.07.061","ISSN":"10538119","journalAbbreviation":"NeuroImage","language":"en","page":"613-627","source":"DOI.org (Crossref)","title":"Repeated movie viewings produce similar local activity patterns but different network configurations","volume":"142","author":[{"family":"Andric","given":"Michael"},{"family":"Goldin-Meadow","given":"Susan"},{"family":"Small","given":"Steven L."},{"family":"Hasson","given":"Uri"}],"issued":{"date-parts":[["2016",11]]}}}],"schema":"https://github.com/citation-style-language/schema/raw/master/csl-citation.json"} </w:instrText>
      </w:r>
      <w:r w:rsidR="00F27DDF">
        <w:fldChar w:fldCharType="separate"/>
      </w:r>
      <w:r w:rsidR="00F27DDF" w:rsidRPr="00F27DDF">
        <w:rPr>
          <w:vertAlign w:val="superscript"/>
        </w:rPr>
        <w:t>27</w:t>
      </w:r>
      <w:r w:rsidR="00F27DDF">
        <w:fldChar w:fldCharType="end"/>
      </w:r>
      <w:moveTo w:id="268" w:author="Billy Mitchell" w:date="2024-11-14T22:54:00Z" w16du:dateUtc="2024-11-15T03:54:00Z">
        <w:r w:rsidR="00040B3A" w:rsidRPr="00544E7B">
          <w:t>. This speaks to the necessity of capturing in-the-moment ratings of experience, and better understanding the implications of this approach for neural activity and downstream cognition.</w:t>
        </w:r>
      </w:moveTo>
      <w:moveToRangeEnd w:id="265"/>
      <w:ins w:id="269" w:author="Billy Mitchell" w:date="2024-11-14T22:54:00Z" w16du:dateUtc="2024-11-15T03:54:00Z">
        <w:r w:rsidR="00040B3A">
          <w:t xml:space="preserve"> </w:t>
        </w:r>
      </w:ins>
    </w:p>
    <w:p w14:paraId="79D5EE9A" w14:textId="13979EB4" w:rsidR="00E57CEC" w:rsidDel="00B91EDB" w:rsidRDefault="00040B3A" w:rsidP="00043627">
      <w:pPr>
        <w:spacing w:line="240" w:lineRule="auto"/>
        <w:jc w:val="both"/>
        <w:rPr>
          <w:del w:id="270" w:author="Billy Mitchell" w:date="2024-11-13T10:34:00Z" w16du:dateUtc="2024-11-13T15:34:00Z"/>
        </w:rPr>
      </w:pPr>
      <w:ins w:id="271" w:author="Billy Mitchell" w:date="2024-11-14T22:54:00Z" w16du:dateUtc="2024-11-15T03:54:00Z">
        <w:r>
          <w:rPr>
            <w:i/>
            <w:iCs/>
          </w:rPr>
          <w:t>Expressive engagement</w:t>
        </w:r>
        <w:r>
          <w:t xml:space="preserve"> paradigms, in which</w:t>
        </w:r>
      </w:ins>
      <w:ins w:id="272" w:author="Billy Mitchell" w:date="2024-11-14T22:55:00Z" w16du:dateUtc="2024-11-15T03:55:00Z">
        <w:r>
          <w:t xml:space="preserve"> </w:t>
        </w:r>
        <w:r w:rsidRPr="002947A3">
          <w:t>self-report</w:t>
        </w:r>
        <w:r>
          <w:t>ed evaluations or</w:t>
        </w:r>
        <w:r w:rsidRPr="002947A3">
          <w:t xml:space="preserve"> ratings of a pre-defined subjective construct</w:t>
        </w:r>
      </w:ins>
      <w:ins w:id="273" w:author="Billy Mitchell" w:date="2024-11-14T23:26:00Z" w16du:dateUtc="2024-11-15T04:26:00Z">
        <w:r w:rsidR="00B91EDB">
          <w:t xml:space="preserve"> </w:t>
        </w:r>
        <w:r w:rsidR="00B91EDB" w:rsidRPr="002947A3">
          <w:t>(</w:t>
        </w:r>
        <w:r w:rsidR="00B91EDB" w:rsidRPr="007774CE">
          <w:t xml:space="preserve">e.g., </w:t>
        </w:r>
        <w:r w:rsidR="00B91EDB">
          <w:t>“How much do you trust this character?” in response to a suspenseful mystery narrative</w:t>
        </w:r>
        <w:r w:rsidR="00B91EDB" w:rsidRPr="002947A3">
          <w:t>)</w:t>
        </w:r>
      </w:ins>
      <w:ins w:id="274" w:author="Billy Mitchell" w:date="2024-11-14T22:55:00Z" w16du:dateUtc="2024-11-15T03:55:00Z">
        <w:r w:rsidRPr="002947A3">
          <w:t xml:space="preserve"> </w:t>
        </w:r>
      </w:ins>
      <w:ins w:id="275" w:author="Billy Mitchell" w:date="2024-11-14T22:56:00Z" w16du:dateUtc="2024-11-15T03:56:00Z">
        <w:r>
          <w:t>are continuously reported while</w:t>
        </w:r>
      </w:ins>
      <w:ins w:id="276" w:author="Billy Mitchell" w:date="2024-11-14T22:55:00Z" w16du:dateUtc="2024-11-15T03:55:00Z">
        <w:r w:rsidRPr="002947A3">
          <w:t xml:space="preserve"> engaging</w:t>
        </w:r>
      </w:ins>
      <w:ins w:id="277" w:author="Billy Mitchell" w:date="2024-11-14T22:56:00Z" w16du:dateUtc="2024-11-15T03:56:00Z">
        <w:r>
          <w:t xml:space="preserve"> with the stimulus, may be better suited to capturing th</w:t>
        </w:r>
      </w:ins>
      <w:ins w:id="278" w:author="Billy Mitchell" w:date="2024-11-14T22:57:00Z" w16du:dateUtc="2024-11-15T03:57:00Z">
        <w:r>
          <w:t xml:space="preserve">ese </w:t>
        </w:r>
      </w:ins>
      <w:ins w:id="279" w:author="Billy Mitchell" w:date="2024-11-14T22:56:00Z" w16du:dateUtc="2024-11-15T03:56:00Z">
        <w:r>
          <w:t>dynamics with high-fidelity</w:t>
        </w:r>
      </w:ins>
      <w:ins w:id="280" w:author="Billy Mitchell" w:date="2024-11-14T22:54:00Z" w16du:dateUtc="2024-11-15T03:54:00Z">
        <w:r>
          <w:t xml:space="preserve"> </w:t>
        </w:r>
      </w:ins>
      <w:ins w:id="281" w:author="Billy Mitchell" w:date="2024-11-14T22:55:00Z" w16du:dateUtc="2024-11-15T03:55:00Z">
        <w:r w:rsidRPr="002947A3">
          <w:t xml:space="preserve">(See </w:t>
        </w:r>
        <w:r w:rsidRPr="002947A3">
          <w:fldChar w:fldCharType="begin"/>
        </w:r>
        <w:r>
          <w:instrText xml:space="preserve"> ADDIN ZOTERO_ITEM CSL_CITATION {"citationID":"OeB0SlBl","properties":{"formattedCitation":"\\super 1,2\\nosupersub{}","plainCitation":"1,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Pr="002947A3">
          <w:fldChar w:fldCharType="separate"/>
        </w:r>
        <w:r w:rsidRPr="00662B7D">
          <w:rPr>
            <w:vertAlign w:val="superscript"/>
          </w:rPr>
          <w:t>1,2</w:t>
        </w:r>
        <w:r w:rsidRPr="002947A3">
          <w:fldChar w:fldCharType="end"/>
        </w:r>
        <w:r w:rsidRPr="002947A3">
          <w:t xml:space="preserve"> for reviews in the context of neuroimaging</w:t>
        </w:r>
      </w:ins>
      <w:ins w:id="282" w:author="Billy Mitchell" w:date="2024-11-14T23:25:00Z" w16du:dateUtc="2024-11-15T04:25:00Z">
        <w:r w:rsidR="00B91EDB">
          <w:t xml:space="preserve">, </w:t>
        </w:r>
        <w:r w:rsidR="00B91EDB" w:rsidRPr="002947A3">
          <w:t xml:space="preserve">but see </w:t>
        </w:r>
        <w:r w:rsidR="00B91EDB" w:rsidRPr="002947A3">
          <w:fldChar w:fldCharType="begin"/>
        </w:r>
        <w:r w:rsidR="00B91EDB">
          <w:instrText xml:space="preserve"> ADDIN ZOTERO_ITEM CSL_CITATION {"citationID":"iBIpTyPz","properties":{"formattedCitation":"\\super 3\\nosupersub{}","plainCitation":"3","noteIndex":0},"citationItems":[{"id":18104,"uris":["http://zotero.org/users/6239255/items/ZDP9QBSZ"],"itemData":{"id":18104,"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B91EDB" w:rsidRPr="002947A3">
          <w:fldChar w:fldCharType="separate"/>
        </w:r>
        <w:r w:rsidR="00B91EDB" w:rsidRPr="00662B7D">
          <w:rPr>
            <w:vertAlign w:val="superscript"/>
          </w:rPr>
          <w:t>3</w:t>
        </w:r>
        <w:r w:rsidR="00B91EDB" w:rsidRPr="002947A3">
          <w:fldChar w:fldCharType="end"/>
        </w:r>
        <w:r w:rsidR="00B91EDB" w:rsidRPr="002947A3">
          <w:t xml:space="preserve"> for a </w:t>
        </w:r>
        <w:r w:rsidR="00B91EDB">
          <w:t xml:space="preserve">general </w:t>
        </w:r>
        <w:r w:rsidR="00B91EDB" w:rsidRPr="002947A3">
          <w:t>review</w:t>
        </w:r>
      </w:ins>
      <w:ins w:id="283" w:author="Billy Mitchell" w:date="2024-11-14T22:55:00Z" w16du:dateUtc="2024-11-15T03:55:00Z">
        <w:r w:rsidRPr="002947A3">
          <w:t>)</w:t>
        </w:r>
        <w:r>
          <w:t>.</w:t>
        </w:r>
      </w:ins>
      <w:ins w:id="284" w:author="Billy Mitchell" w:date="2024-11-14T22:59:00Z" w16du:dateUtc="2024-11-15T03:59:00Z">
        <w:r>
          <w:t xml:space="preserve"> However, the field has</w:t>
        </w:r>
      </w:ins>
      <w:ins w:id="285" w:author="Billy Mitchell" w:date="2024-11-14T23:00:00Z" w16du:dateUtc="2024-11-15T04:00:00Z">
        <w:r>
          <w:t xml:space="preserve"> largely avoided this technique</w:t>
        </w:r>
      </w:ins>
      <w:ins w:id="286" w:author="Billy Mitchell" w:date="2024-11-14T23:09:00Z" w16du:dateUtc="2024-11-15T04:09:00Z">
        <w:r w:rsidR="001E0FBA">
          <w:t xml:space="preserve">, with few exceptions </w:t>
        </w:r>
        <w:r w:rsidR="001E0FBA" w:rsidRPr="002947A3">
          <w:fldChar w:fldCharType="begin"/>
        </w:r>
      </w:ins>
      <w:r w:rsidR="00F27DDF">
        <w:instrText xml:space="preserve"> ADDIN ZOTERO_ITEM CSL_CITATION {"citationID":"uug5h26Q","properties":{"formattedCitation":"\\super 28\\uc0\\u8211{}32\\nosupersub{}","plainCitation":"28–32","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8065,"uris":["http://zotero.org/users/6239255/items/34VHQYWP","http://zotero.org/users/6239255/items/NT3EZBXF"],"itemData":{"id":18065,"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8067,"uris":["http://zotero.org/users/6239255/items/PD4NV35D","http://zotero.org/users/6239255/items/AMU7KMWM"],"itemData":{"id":18067,"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ins w:id="287" w:author="Billy Mitchell" w:date="2024-11-14T23:09:00Z" w16du:dateUtc="2024-11-15T04:09:00Z">
        <w:r w:rsidR="001E0FBA" w:rsidRPr="002947A3">
          <w:fldChar w:fldCharType="separate"/>
        </w:r>
      </w:ins>
      <w:r w:rsidR="00F27DDF" w:rsidRPr="00F27DDF">
        <w:rPr>
          <w:vertAlign w:val="superscript"/>
        </w:rPr>
        <w:t>28–32</w:t>
      </w:r>
      <w:ins w:id="288" w:author="Billy Mitchell" w:date="2024-11-14T23:09:00Z" w16du:dateUtc="2024-11-15T04:09:00Z">
        <w:r w:rsidR="001E0FBA" w:rsidRPr="002947A3">
          <w:fldChar w:fldCharType="end"/>
        </w:r>
        <w:r w:rsidR="001E0FBA">
          <w:t>,</w:t>
        </w:r>
      </w:ins>
      <w:ins w:id="289" w:author="Billy Mitchell" w:date="2024-11-14T23:00:00Z" w16du:dateUtc="2024-11-15T04:00:00Z">
        <w:r>
          <w:t xml:space="preserve"> </w:t>
        </w:r>
      </w:ins>
      <w:ins w:id="290" w:author="Billy Mitchell" w:date="2024-11-14T23:01:00Z" w16du:dateUtc="2024-11-15T04:01:00Z">
        <w:r>
          <w:t>out of concern that observing one’s own cognitions would have an undesirable effect upon neural and behavioral representations</w:t>
        </w:r>
      </w:ins>
      <w:ins w:id="291" w:author="Billy Mitchell" w:date="2024-11-14T23:07:00Z" w16du:dateUtc="2024-11-15T04:07:00Z">
        <w:r w:rsidR="001E0FBA">
          <w:t xml:space="preserve"> </w:t>
        </w:r>
      </w:ins>
      <w:ins w:id="292" w:author="Billy Mitchell" w:date="2024-11-14T23:08:00Z" w16du:dateUtc="2024-11-15T04:08:00Z">
        <w:r w:rsidR="001E0FBA" w:rsidRPr="002947A3">
          <w:fldChar w:fldCharType="begin"/>
        </w:r>
      </w:ins>
      <w:r w:rsidR="001E0FBA">
        <w:instrText xml:space="preserve"> ADDIN ZOTERO_ITEM CSL_CITATION {"citationID":"YydnA44Q","properties":{"formattedCitation":"\\super 1,2,4\\nosupersub{}","plainCitation":"1,2,4","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ins w:id="293" w:author="Billy Mitchell" w:date="2024-11-14T23:08:00Z" w16du:dateUtc="2024-11-15T04:08:00Z">
        <w:r w:rsidR="001E0FBA" w:rsidRPr="002947A3">
          <w:fldChar w:fldCharType="separate"/>
        </w:r>
      </w:ins>
      <w:r w:rsidR="001E0FBA" w:rsidRPr="001E0FBA">
        <w:rPr>
          <w:vertAlign w:val="superscript"/>
        </w:rPr>
        <w:t>1,2,4</w:t>
      </w:r>
      <w:ins w:id="294" w:author="Billy Mitchell" w:date="2024-11-14T23:08:00Z" w16du:dateUtc="2024-11-15T04:08:00Z">
        <w:r w:rsidR="001E0FBA" w:rsidRPr="002947A3">
          <w:fldChar w:fldCharType="end"/>
        </w:r>
      </w:ins>
      <w:ins w:id="295" w:author="Billy Mitchell" w:date="2024-11-14T23:02:00Z" w16du:dateUtc="2024-11-15T04:02:00Z">
        <w:r>
          <w:t xml:space="preserve">, akin to that </w:t>
        </w:r>
      </w:ins>
      <w:ins w:id="296" w:author="Billy Mitchell" w:date="2024-11-14T23:06:00Z" w16du:dateUtc="2024-11-15T04:06:00Z">
        <w:r w:rsidR="001E0FBA">
          <w:t>demonstrated</w:t>
        </w:r>
      </w:ins>
      <w:ins w:id="297" w:author="Billy Mitchell" w:date="2024-11-14T23:02:00Z" w16du:dateUtc="2024-11-15T04:02:00Z">
        <w:r>
          <w:t xml:space="preserve"> in the affective labeling literature.</w:t>
        </w:r>
      </w:ins>
      <w:ins w:id="298" w:author="Billy Mitchell" w:date="2024-11-14T23:10:00Z" w16du:dateUtc="2024-11-15T04:10:00Z">
        <w:r w:rsidR="001E0FBA">
          <w:t xml:space="preserve"> </w:t>
        </w:r>
      </w:ins>
      <w:ins w:id="299" w:author="Billy Mitchell" w:date="2024-11-14T23:15:00Z" w16du:dateUtc="2024-11-15T04:15:00Z">
        <w:r w:rsidR="00043627">
          <w:t>W</w:t>
        </w:r>
      </w:ins>
      <w:ins w:id="300" w:author="Billy Mitchell" w:date="2024-11-14T23:08:00Z" w16du:dateUtc="2024-11-15T04:08:00Z">
        <w:r w:rsidR="001E0FBA" w:rsidRPr="002947A3">
          <w:t>e posit</w:t>
        </w:r>
      </w:ins>
      <w:ins w:id="301" w:author="Billy Mitchell" w:date="2024-11-14T23:15:00Z" w16du:dateUtc="2024-11-15T04:15:00Z">
        <w:r w:rsidR="00043627">
          <w:t>, though,</w:t>
        </w:r>
      </w:ins>
      <w:ins w:id="302" w:author="Billy Mitchell" w:date="2024-11-14T23:08:00Z" w16du:dateUtc="2024-11-15T04:08:00Z">
        <w:r w:rsidR="001E0FBA" w:rsidRPr="002947A3">
          <w:t xml:space="preserve"> that support for th</w:t>
        </w:r>
      </w:ins>
      <w:ins w:id="303" w:author="Billy Mitchell" w:date="2024-11-14T23:15:00Z" w16du:dateUtc="2024-11-15T04:15:00Z">
        <w:r w:rsidR="00043627">
          <w:t>is</w:t>
        </w:r>
      </w:ins>
      <w:ins w:id="304" w:author="Billy Mitchell" w:date="2024-11-14T23:08:00Z" w16du:dateUtc="2024-11-15T04:08:00Z">
        <w:r w:rsidR="001E0FBA" w:rsidRPr="002947A3">
          <w:t xml:space="preserve"> interpretation </w:t>
        </w:r>
      </w:ins>
      <w:ins w:id="305" w:author="Billy Mitchell" w:date="2024-11-14T23:15:00Z" w16du:dateUtc="2024-11-15T04:15:00Z">
        <w:r w:rsidR="00043627">
          <w:t>ma</w:t>
        </w:r>
      </w:ins>
      <w:ins w:id="306" w:author="Billy Mitchell" w:date="2024-11-14T23:08:00Z" w16du:dateUtc="2024-11-15T04:08:00Z">
        <w:r w:rsidR="001E0FBA" w:rsidRPr="002947A3">
          <w:t xml:space="preserve">y be </w:t>
        </w:r>
      </w:ins>
      <w:ins w:id="307" w:author="Billy Mitchell" w:date="2024-11-14T23:11:00Z" w16du:dateUtc="2024-11-15T04:11:00Z">
        <w:r w:rsidR="001E0FBA">
          <w:t>premature</w:t>
        </w:r>
      </w:ins>
      <w:ins w:id="308" w:author="Billy Mitchell" w:date="2024-11-14T23:08:00Z" w16du:dateUtc="2024-11-15T04:08:00Z">
        <w:r w:rsidR="001E0FBA" w:rsidRPr="002947A3">
          <w:t xml:space="preserve">, as the literature often cited </w:t>
        </w:r>
      </w:ins>
      <w:ins w:id="309" w:author="Billy Mitchell" w:date="2024-11-14T23:16:00Z" w16du:dateUtc="2024-11-15T04:16:00Z">
        <w:r w:rsidR="00043627">
          <w:t xml:space="preserve">to justify it </w:t>
        </w:r>
      </w:ins>
      <w:ins w:id="310" w:author="Billy Mitchell" w:date="2024-11-14T23:08:00Z" w16du:dateUtc="2024-11-15T04:08:00Z">
        <w:r w:rsidR="001E0FBA" w:rsidRPr="002947A3">
          <w:t xml:space="preserve">either did not use continuous ratings and dynamic stimuli </w:t>
        </w:r>
        <w:r w:rsidR="001E0FBA" w:rsidRPr="002947A3">
          <w:fldChar w:fldCharType="begin"/>
        </w:r>
      </w:ins>
      <w:r w:rsidR="00F27DDF">
        <w:instrText xml:space="preserve"> ADDIN ZOTERO_ITEM CSL_CITATION {"citationID":"5dCgGXW4","properties":{"formattedCitation":"\\super 9,33\\nosupersub{}","plainCitation":"9,33","noteIndex":0},"citationItems":[{"id":18069,"uris":["http://zotero.org/users/6239255/items/M6KWISKJ"],"itemData":{"id":18069,"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8148,"uris":["http://zotero.org/users/6239255/items/NSF9DQXP"],"itemData":{"id":18148,"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ins w:id="311" w:author="Billy Mitchell" w:date="2024-11-14T23:08:00Z" w16du:dateUtc="2024-11-15T04:08:00Z">
        <w:r w:rsidR="001E0FBA" w:rsidRPr="002947A3">
          <w:fldChar w:fldCharType="separate"/>
        </w:r>
      </w:ins>
      <w:r w:rsidR="00F27DDF" w:rsidRPr="00F27DDF">
        <w:rPr>
          <w:vertAlign w:val="superscript"/>
        </w:rPr>
        <w:t>9,33</w:t>
      </w:r>
      <w:ins w:id="312" w:author="Billy Mitchell" w:date="2024-11-14T23:08:00Z" w16du:dateUtc="2024-11-15T04:08:00Z">
        <w:r w:rsidR="001E0FBA" w:rsidRPr="002947A3">
          <w:fldChar w:fldCharType="end"/>
        </w:r>
        <w:r w:rsidR="001E0FBA" w:rsidRPr="002947A3">
          <w:t xml:space="preserve"> or contrasted significantly different</w:t>
        </w:r>
        <w:r w:rsidR="001E0FBA">
          <w:t xml:space="preserve"> viewing</w:t>
        </w:r>
        <w:r w:rsidR="001E0FBA" w:rsidRPr="002947A3">
          <w:t xml:space="preserve"> conditions </w:t>
        </w:r>
        <w:r w:rsidR="001E0FBA" w:rsidRPr="002947A3">
          <w:fldChar w:fldCharType="begin"/>
        </w:r>
      </w:ins>
      <w:r w:rsidR="00F27DDF">
        <w:instrText xml:space="preserve"> ADDIN ZOTERO_ITEM CSL_CITATION {"citationID":"Wa0EnCm6","properties":{"formattedCitation":"\\super 28,29\\nosupersub{}","plainCitation":"28,29","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ins w:id="313" w:author="Billy Mitchell" w:date="2024-11-14T23:08:00Z" w16du:dateUtc="2024-11-15T04:08:00Z">
        <w:r w:rsidR="001E0FBA" w:rsidRPr="002947A3">
          <w:fldChar w:fldCharType="separate"/>
        </w:r>
      </w:ins>
      <w:r w:rsidR="00F27DDF" w:rsidRPr="00F27DDF">
        <w:rPr>
          <w:vertAlign w:val="superscript"/>
        </w:rPr>
        <w:t>28,29</w:t>
      </w:r>
      <w:ins w:id="314" w:author="Billy Mitchell" w:date="2024-11-14T23:08:00Z" w16du:dateUtc="2024-11-15T04:08:00Z">
        <w:r w:rsidR="001E0FBA" w:rsidRPr="002947A3">
          <w:fldChar w:fldCharType="end"/>
        </w:r>
        <w:r w:rsidR="001E0FBA">
          <w:t xml:space="preserve">, </w:t>
        </w:r>
        <w:r w:rsidR="001E0FBA" w:rsidRPr="002947A3">
          <w:t>confounding the act of rating with differences in instruction (i.e., differences may stem from being given a focus rather than rating itself)</w:t>
        </w:r>
        <w:r w:rsidR="001E0FBA" w:rsidRPr="002947A3">
          <w:rPr>
            <w:i/>
          </w:rPr>
          <w:t xml:space="preserve">. </w:t>
        </w:r>
      </w:ins>
      <w:ins w:id="315" w:author="Billy Mitchell" w:date="2024-11-14T23:16:00Z" w16du:dateUtc="2024-11-15T04:16:00Z">
        <w:r w:rsidR="00043627">
          <w:rPr>
            <w:iCs/>
          </w:rPr>
          <w:t>T</w:t>
        </w:r>
      </w:ins>
      <w:ins w:id="316" w:author="Billy Mitchell" w:date="2024-11-14T23:12:00Z" w16du:dateUtc="2024-11-15T04:12:00Z">
        <w:r w:rsidR="001E0FBA">
          <w:rPr>
            <w:iCs/>
          </w:rPr>
          <w:t>he affective labeling literature</w:t>
        </w:r>
      </w:ins>
      <w:ins w:id="317" w:author="Billy Mitchell" w:date="2024-11-14T23:16:00Z" w16du:dateUtc="2024-11-15T04:16:00Z">
        <w:r w:rsidR="00043627">
          <w:rPr>
            <w:iCs/>
          </w:rPr>
          <w:t xml:space="preserve"> itself</w:t>
        </w:r>
      </w:ins>
      <w:ins w:id="318" w:author="Billy Mitchell" w:date="2024-11-14T23:12:00Z" w16du:dateUtc="2024-11-15T04:12:00Z">
        <w:r w:rsidR="001E0FBA">
          <w:rPr>
            <w:iCs/>
          </w:rPr>
          <w:t xml:space="preserve"> may provide evidence contrary</w:t>
        </w:r>
      </w:ins>
      <w:ins w:id="319" w:author="Billy Mitchell" w:date="2024-11-14T23:16:00Z" w16du:dateUtc="2024-11-15T04:16:00Z">
        <w:r w:rsidR="00043627">
          <w:rPr>
            <w:iCs/>
          </w:rPr>
          <w:t xml:space="preserve"> to this supposition</w:t>
        </w:r>
      </w:ins>
      <w:ins w:id="320" w:author="Billy Mitchell" w:date="2024-11-14T23:17:00Z" w16du:dateUtc="2024-11-15T04:17:00Z">
        <w:r w:rsidR="00043627">
          <w:rPr>
            <w:iCs/>
          </w:rPr>
          <w:t xml:space="preserve"> as well,</w:t>
        </w:r>
      </w:ins>
      <w:ins w:id="321" w:author="Billy Mitchell" w:date="2024-11-14T23:13:00Z" w16du:dateUtc="2024-11-15T04:13:00Z">
        <w:r w:rsidR="001E0FBA">
          <w:rPr>
            <w:iCs/>
          </w:rPr>
          <w:t xml:space="preserve"> </w:t>
        </w:r>
        <w:r w:rsidR="00043627">
          <w:rPr>
            <w:iCs/>
          </w:rPr>
          <w:t>as</w:t>
        </w:r>
      </w:ins>
      <w:ins w:id="322" w:author="Billy Mitchell" w:date="2024-11-14T23:17:00Z" w16du:dateUtc="2024-11-15T04:17:00Z">
        <w:r w:rsidR="00043627">
          <w:rPr>
            <w:iCs/>
          </w:rPr>
          <w:t xml:space="preserve"> non-affective labeling via gender</w:t>
        </w:r>
      </w:ins>
      <w:ins w:id="323" w:author="Billy Mitchell" w:date="2024-11-14T23:18:00Z" w16du:dateUtc="2024-11-15T04:18:00Z">
        <w:r w:rsidR="00043627">
          <w:rPr>
            <w:iCs/>
          </w:rPr>
          <w:t xml:space="preserve">ing </w:t>
        </w:r>
      </w:ins>
      <w:r w:rsidR="00043627">
        <w:rPr>
          <w:iCs/>
        </w:rPr>
        <w:fldChar w:fldCharType="begin"/>
      </w:r>
      <w:r w:rsidR="00043627">
        <w:rPr>
          <w:iCs/>
        </w:rPr>
        <w:instrText xml:space="preserve"> ADDIN ZOTERO_ITEM CSL_CITATION {"citationID":"lCMjoDQ0","properties":{"formattedCitation":"\\super 9\\nosupersub{}","plainCitation":"9","noteIndex":0},"citationItems":[{"id":18069,"uris":["http://zotero.org/users/6239255/items/M6KWISKJ"],"itemData":{"id":18069,"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schema":"https://github.com/citation-style-language/schema/raw/master/csl-citation.json"} </w:instrText>
      </w:r>
      <w:r w:rsidR="00043627">
        <w:rPr>
          <w:iCs/>
        </w:rPr>
        <w:fldChar w:fldCharType="separate"/>
      </w:r>
      <w:r w:rsidR="00043627" w:rsidRPr="00043627">
        <w:rPr>
          <w:vertAlign w:val="superscript"/>
        </w:rPr>
        <w:t>9</w:t>
      </w:r>
      <w:r w:rsidR="00043627">
        <w:rPr>
          <w:iCs/>
        </w:rPr>
        <w:fldChar w:fldCharType="end"/>
      </w:r>
      <w:ins w:id="324" w:author="Billy Mitchell" w:date="2024-11-14T23:19:00Z" w16du:dateUtc="2024-11-15T04:19:00Z">
        <w:r w:rsidR="00043627">
          <w:rPr>
            <w:iCs/>
          </w:rPr>
          <w:t xml:space="preserve"> </w:t>
        </w:r>
      </w:ins>
      <w:ins w:id="325" w:author="Billy Mitchell" w:date="2024-11-14T23:18:00Z" w16du:dateUtc="2024-11-15T04:18:00Z">
        <w:r w:rsidR="00043627">
          <w:rPr>
            <w:iCs/>
          </w:rPr>
          <w:t>or other descriptors</w:t>
        </w:r>
      </w:ins>
      <w:ins w:id="326" w:author="Billy Mitchell" w:date="2024-11-14T23:20:00Z" w16du:dateUtc="2024-11-15T04:20:00Z">
        <w:r w:rsidR="00043627">
          <w:rPr>
            <w:iCs/>
          </w:rPr>
          <w:t xml:space="preserve"> </w:t>
        </w:r>
      </w:ins>
      <w:r w:rsidR="00043627">
        <w:rPr>
          <w:iCs/>
        </w:rPr>
        <w:fldChar w:fldCharType="begin"/>
      </w:r>
      <w:r w:rsidR="00043627">
        <w:rPr>
          <w:iCs/>
        </w:rPr>
        <w:instrText xml:space="preserve"> ADDIN ZOTERO_ITEM CSL_CITATION {"citationID":"LwyuUYLJ","properties":{"formattedCitation":"\\super 7\\nosupersub{}","plainCitation":"7","noteIndex":0},"citationItems":[{"id":1087,"uris":["http://zotero.org/users/6239255/items/ZSRKSLX6"],"itemData":{"id":1087,"type":"article-journal","abstract":"Although multiple neuroimaging studies suggest that affect labeling (i.e., putting feelings into words) can dampen affect-related responses in the amygdala, the consequences of affect labeling have not been examined in other channels of emotional responding. We conducted four studies examining the effect of affect labeling on self-reported emotional experience. In study one, self-reported distress was lower during affect labeling, compared to passive watching, of negative emotional pictures. Studies two and three added reappraisal and distraction conditions, respectively. Affect labeling showed similar effects on self-reported distress as both of these intentional emotion regulation strategies. In each of the first three studies, however, participant predictions about the effects of affect labeling suggest that unlike reappraisal and distraction, people do not believe affect labeling to be an effective emotion regulation strategy. Even after having the experience of affect labels leading to lower distress, participants still predicted that affect labeling would increase distress in the future. Thus, affect labeling is best described as an incidental emotion regulation process. Finally, study four employed positive emotional pictures and here, affect labeling was associated with diminished self-reported pleasure, relative to passive watching. This suggests that affect labeling tends to dampen affective responses in general, rather than specifically alleviating negative affect. (PsycINFO Database Record (c) 2016 APA, all rights reserved)","archive":"pdh","archive_location":"2011-08959-001","container-title":"Emotion","DOI":"10.1037/a0023503","ISSN":"1528-3542","issue":"3","journalAbbreviation":"Emotion","note":"publisher: American Psychological Association","page":"468-480","source":"EBSCOhost","title":"Subjective responses to emotional stimuli during labeling, reappraisal, and distraction","volume":"11","author":[{"family":"Lieberman","given":"Matthew D."},{"family":"Inagaki","given":"Tristen K."},{"family":"Tabibnia","given":"Golnaz"},{"family":"Crockett","given":"Molly J."}],"issued":{"date-parts":[["2011",6]]}}}],"schema":"https://github.com/citation-style-language/schema/raw/master/csl-citation.json"} </w:instrText>
      </w:r>
      <w:r w:rsidR="00043627">
        <w:rPr>
          <w:iCs/>
        </w:rPr>
        <w:fldChar w:fldCharType="separate"/>
      </w:r>
      <w:r w:rsidR="00043627" w:rsidRPr="00043627">
        <w:rPr>
          <w:vertAlign w:val="superscript"/>
        </w:rPr>
        <w:t>7</w:t>
      </w:r>
      <w:r w:rsidR="00043627">
        <w:rPr>
          <w:iCs/>
        </w:rPr>
        <w:fldChar w:fldCharType="end"/>
      </w:r>
      <w:ins w:id="327" w:author="Billy Mitchell" w:date="2024-11-14T23:18:00Z" w16du:dateUtc="2024-11-15T04:18:00Z">
        <w:r w:rsidR="00043627">
          <w:rPr>
            <w:iCs/>
          </w:rPr>
          <w:t xml:space="preserve"> often fails to demonstrate similar consequences as affective labeling upon one’s self-reported evaluations</w:t>
        </w:r>
      </w:ins>
      <w:ins w:id="328" w:author="Billy Mitchell" w:date="2024-11-14T23:23:00Z" w16du:dateUtc="2024-11-15T04:23:00Z">
        <w:r w:rsidR="00043627">
          <w:rPr>
            <w:iCs/>
          </w:rPr>
          <w:t xml:space="preserve"> </w:t>
        </w:r>
      </w:ins>
      <w:r w:rsidR="00043627">
        <w:rPr>
          <w:iCs/>
        </w:rPr>
        <w:fldChar w:fldCharType="begin"/>
      </w:r>
      <w:r w:rsidR="00F27DDF">
        <w:rPr>
          <w:iCs/>
        </w:rPr>
        <w:instrText xml:space="preserve"> ADDIN ZOTERO_ITEM CSL_CITATION {"citationID":"DAAJ730P","properties":{"formattedCitation":"\\super 34\\nosupersub{}","plainCitation":"34","noteIndex":0},"citationItems":[{"id":644,"uris":["http://zotero.org/users/6239255/items/STMMQFXA"],"itemData":{"id":644,"type":"article-journal","abstract":"Putting feelings into words, or “affect labeling,” can attenuate our emotional experiences. However, unlike explicit emotion regulation techniques, affect labeling may not even feel like a regulatory process as it occurs. Nevertheless, research investigating affect labeling has found it produces a pattern of effects like those seen during explicit emotion regulation, suggesting affect labeling is a form of implicit emotion regulation. In this review, we will outline research on affect labeling, comparing it to reappraisal, a form of explicit emotion regulation, along four major domains of effects—experiential, autonomic, neural, and behavioral—that establish it as a form of implicit emotion regulation. This review will then speculate on possible mechanisms driving affect labeling effects and other remaining unanswered questions.","container-title":"Emotion Review","DOI":"10.1177/1754073917742706","ISSN":"1754-0739, 1754-0747","issue":"2","journalAbbreviation":"Emotion Review","language":"en","page":"116-124","source":"DOI.org (Crossref)","title":"Putting Feelings Into Words: Affect Labeling as Implicit Emotion Regulation","title-short":"Putting Feelings Into Words","volume":"10","author":[{"family":"Torre","given":"Jared B."},{"family":"Lieberman","given":"Matthew D."}],"issued":{"date-parts":[["2018",4]]}}}],"schema":"https://github.com/citation-style-language/schema/raw/master/csl-citation.json"} </w:instrText>
      </w:r>
      <w:r w:rsidR="00043627">
        <w:rPr>
          <w:iCs/>
        </w:rPr>
        <w:fldChar w:fldCharType="separate"/>
      </w:r>
      <w:r w:rsidR="00F27DDF" w:rsidRPr="00F27DDF">
        <w:rPr>
          <w:vertAlign w:val="superscript"/>
        </w:rPr>
        <w:t>34</w:t>
      </w:r>
      <w:r w:rsidR="00043627">
        <w:rPr>
          <w:iCs/>
        </w:rPr>
        <w:fldChar w:fldCharType="end"/>
      </w:r>
      <w:ins w:id="329" w:author="Billy Mitchell" w:date="2024-11-14T23:18:00Z" w16du:dateUtc="2024-11-15T04:18:00Z">
        <w:r w:rsidR="00043627">
          <w:rPr>
            <w:iCs/>
          </w:rPr>
          <w:t xml:space="preserve">. </w:t>
        </w:r>
      </w:ins>
      <w:ins w:id="330" w:author="Billy Mitchell" w:date="2024-11-14T23:08:00Z" w16du:dateUtc="2024-11-15T04:08:00Z">
        <w:r w:rsidR="001E0FBA" w:rsidRPr="002947A3">
          <w:t xml:space="preserve">While it is true that neural activity captured while continuously rating a stimulus likely differs from passively watching a stimulus with no particular focus or goal, how </w:t>
        </w:r>
        <w:r w:rsidR="001E0FBA" w:rsidRPr="002947A3">
          <w:lastRenderedPageBreak/>
          <w:t>the act of rating affects neural activity when the focus or goal is kept consistent has not yet been</w:t>
        </w:r>
      </w:ins>
      <w:ins w:id="331" w:author="Billy Mitchell" w:date="2024-11-14T23:23:00Z" w16du:dateUtc="2024-11-15T04:23:00Z">
        <w:r w:rsidR="00043627">
          <w:t xml:space="preserve"> thoroughly</w:t>
        </w:r>
      </w:ins>
      <w:ins w:id="332" w:author="Billy Mitchell" w:date="2024-11-14T23:08:00Z" w16du:dateUtc="2024-11-15T04:08:00Z">
        <w:r w:rsidR="001E0FBA" w:rsidRPr="002947A3">
          <w:t xml:space="preserve"> explored</w:t>
        </w:r>
        <w:r w:rsidR="001E0FBA">
          <w:t>.</w:t>
        </w:r>
      </w:ins>
      <w:ins w:id="333" w:author="Billy Mitchell" w:date="2024-11-14T23:24:00Z" w16du:dateUtc="2024-11-15T04:24:00Z">
        <w:r w:rsidR="00043627">
          <w:t xml:space="preserve"> </w:t>
        </w:r>
      </w:ins>
      <w:del w:id="334" w:author="Billy Mitchell" w:date="2024-11-12T21:26:00Z" w16du:dateUtc="2024-11-13T02:26:00Z">
        <w:r w:rsidR="00B92AC0" w:rsidRPr="00A565EC" w:rsidDel="003477A7">
          <w:delText xml:space="preserve"> and some have arg</w:delText>
        </w:r>
      </w:del>
      <w:del w:id="335" w:author="Billy Mitchell" w:date="2024-11-12T21:27:00Z" w16du:dateUtc="2024-11-13T02:27:00Z">
        <w:r w:rsidR="00B92AC0" w:rsidRPr="00A565EC" w:rsidDel="003477A7">
          <w:delText>ued, in</w:delText>
        </w:r>
      </w:del>
      <w:del w:id="336" w:author="Billy Mitchell" w:date="2024-11-12T22:09:00Z" w16du:dateUtc="2024-11-13T03:09:00Z">
        <w:r w:rsidR="00B92AC0" w:rsidRPr="00A565EC" w:rsidDel="008F3031">
          <w:delText xml:space="preserve"> the pursuit of science more generally</w:delText>
        </w:r>
        <w:r w:rsidR="008B21B9" w:rsidDel="008F3031">
          <w:fldChar w:fldCharType="begin"/>
        </w:r>
        <w:r w:rsidR="00902099" w:rsidDel="008F3031">
          <w:delInstrText xml:space="preserve"> ADDIN ZOTERO_ITEM CSL_CITATION {"citationID":"EQGRJ2u9","properties":{"formattedCitation":"\\super 6\\nosupersub{}","plainCitation":"6","noteIndex":0},"citationItems":[{"id":16381,"uris":["http://zotero.org/users/6239255/items/4HDAYK45"],"itemData":{"id":16381,"type":"article-journal","container-title":"Nature","DOI":"https://doi.org/10.1038/d41586-018-05100-5","language":"en","page":"S20-S21","source":"Zotero","title":"The reach of the scientific method is constrained by the limitations of our tools and the intrinsic impenetrability of some of nature’s deepest questions","volume":"557","author":[{"family":"Gleiser","given":"Marcelo"}],"issued":{"date-parts":[["2018"]]}}}],"schema":"https://github.com/citation-style-language/schema/raw/master/csl-citation.json"} </w:delInstrText>
        </w:r>
        <w:r w:rsidR="008B21B9" w:rsidDel="008F3031">
          <w:fldChar w:fldCharType="separate"/>
        </w:r>
        <w:r w:rsidR="00662B7D" w:rsidRPr="00662B7D" w:rsidDel="008F3031">
          <w:rPr>
            <w:vertAlign w:val="superscript"/>
          </w:rPr>
          <w:delText>6</w:delText>
        </w:r>
        <w:r w:rsidR="008B21B9" w:rsidDel="008F3031">
          <w:fldChar w:fldCharType="end"/>
        </w:r>
      </w:del>
      <w:del w:id="337" w:author="Billy Mitchell" w:date="2024-11-12T21:27:00Z" w16du:dateUtc="2024-11-13T02:27:00Z">
        <w:r w:rsidR="00B92AC0" w:rsidRPr="00A565EC" w:rsidDel="003477A7">
          <w:delText>, is something called</w:delText>
        </w:r>
      </w:del>
      <w:del w:id="338" w:author="Billy Mitchell" w:date="2024-11-12T22:09:00Z" w16du:dateUtc="2024-11-13T03:09:00Z">
        <w:r w:rsidR="00B92AC0" w:rsidRPr="00A565EC" w:rsidDel="008F3031">
          <w:delText xml:space="preserve"> </w:delText>
        </w:r>
      </w:del>
      <w:del w:id="339" w:author="Billy Mitchell" w:date="2024-11-12T21:21:00Z" w16du:dateUtc="2024-11-13T02:21:00Z">
        <w:r w:rsidR="00B92AC0" w:rsidRPr="00A565EC" w:rsidDel="003477A7">
          <w:delText>“the observer effect.”</w:delText>
        </w:r>
      </w:del>
      <w:del w:id="340" w:author="Billy Mitchell" w:date="2024-11-12T21:27:00Z" w16du:dateUtc="2024-11-13T02:27:00Z">
        <w:r w:rsidR="00B92AC0" w:rsidRPr="00A565EC" w:rsidDel="003477A7">
          <w:delText xml:space="preserve"> This</w:delText>
        </w:r>
      </w:del>
      <w:del w:id="341" w:author="Billy Mitchell" w:date="2024-11-12T21:24:00Z" w16du:dateUtc="2024-11-13T02:24:00Z">
        <w:r w:rsidR="00B92AC0" w:rsidRPr="00A565EC" w:rsidDel="003477A7">
          <w:delText xml:space="preserve"> posits that the act of observing -- in and of itself -- changes what is being observed or measured</w:delText>
        </w:r>
      </w:del>
      <w:del w:id="342" w:author="Billy Mitchell" w:date="2024-11-12T21:27:00Z" w16du:dateUtc="2024-11-13T02:27:00Z">
        <w:r w:rsidR="00B92AC0" w:rsidRPr="00A565EC" w:rsidDel="003477A7">
          <w:delText xml:space="preserve">. </w:delText>
        </w:r>
      </w:del>
      <w:del w:id="343" w:author="Billy Mitchell" w:date="2024-11-12T22:08:00Z" w16du:dateUtc="2024-11-13T03:08:00Z">
        <w:r w:rsidR="00B92AC0" w:rsidRPr="00A565EC" w:rsidDel="008F3031">
          <w:delText>This tension extends beyond waves and particles and is in some respects at the core of psychological science</w:delText>
        </w:r>
      </w:del>
      <w:del w:id="344" w:author="Billy Mitchell" w:date="2024-11-12T22:09:00Z" w16du:dateUtc="2024-11-13T03:09:00Z">
        <w:r w:rsidR="00B92AC0" w:rsidRPr="00A565EC" w:rsidDel="008F3031">
          <w:delText xml:space="preserve">. </w:delText>
        </w:r>
      </w:del>
      <w:del w:id="345" w:author="Billy Mitchell" w:date="2024-11-14T23:07:00Z" w16du:dateUtc="2024-11-15T04:07:00Z">
        <w:r w:rsidR="00B92AC0" w:rsidRPr="00A565EC" w:rsidDel="001E0FBA">
          <w:delText>Is it possible to observe and examine psychological phenomena and subjective experience without substantively changing what is being observed?</w:delText>
        </w:r>
        <w:r w:rsidR="006E54B4" w:rsidRPr="00A565EC" w:rsidDel="001E0FBA">
          <w:delText xml:space="preserve"> </w:delText>
        </w:r>
      </w:del>
      <w:del w:id="346" w:author="Billy Mitchell" w:date="2024-11-13T10:34:00Z" w16du:dateUtc="2024-11-13T15:34:00Z">
        <w:r w:rsidR="006E54B4" w:rsidRPr="00A565EC" w:rsidDel="009B015E">
          <w:delText>This presents a particular challenge in more recent years, as psychologists and neuroscientists have pivoted towards the use of more “naturalistic” stimuli</w:delText>
        </w:r>
        <w:r w:rsidR="00D45595" w:rsidDel="009B015E">
          <w:fldChar w:fldCharType="begin"/>
        </w:r>
        <w:r w:rsidR="00902099" w:rsidDel="009B015E">
          <w:delInstrText xml:space="preserve"> ADDIN ZOTERO_ITEM CSL_CITATION {"citationID":"bS9wBNGT","properties":{"formattedCitation":"\\super 7\\uc0\\u8211{}11\\nosupersub{}","plainCitation":"7–11","noteIndex":0},"citationItems":[{"id":16380,"uris":["http://zotero.org/users/6239255/items/RE28KK3Z"],"itemData":{"id":16380,"type":"article-journal","abstract":"The vmPFC ascribes affective meaning to experiences as they unfold and exhibits unique idiographic spatiotemporal dynamics.\n          , \n            How we process ongoing experiences is shaped by our personal history, current needs, and future goals. Consequently, ventromedial prefrontal cortex (vmPFC) activity involved in processing these subjective appraisals appears to be highly idiosyncratic across individuals. To elucidate the role of the vmPFC in processing our ongoing experiences, we developed a computational framework and analysis pipeline to characterize the spatiotemporal dynamics of individual vmPFC responses as participants viewed a 45-minute television drama. Through a combination of functional magnetic resonance imaging, facial expression tracking, and self-reported emotional experiences across four studies, our data suggest that the vmPFC slowly transitions through a series of discretized states that broadly map onto affective experiences. Although these transitions typically occur at idiosyncratic times across people, participants exhibited a marked increase in state alignment during high affectively valenced events in the show. Our work suggests that the vmPFC ascribes affective meaning to our ongoing experiences.","container-title":"Science Advances","DOI":"10.1126/sciadv.abf7129","ISSN":"2375-2548","issue":"17","journalAbbreviation":"Sci. Adv.","language":"en","license":"https://creativecommons.org/licenses/by/4.0/","page":"eabf7129","source":"DOI.org (Crossref)","title":"Endogenous variation in ventromedial prefrontal cortex state dynamics during naturalistic viewing reflects affective experience","volume":"7","author":[{"family":"Chang","given":"Luke J."},{"family":"Jolly","given":"Eshin"},{"family":"Cheong","given":"Jin Hyun"},{"family":"Rapuano","given":"Kristina M."},{"family":"Greenstein","given":"Nathan"},{"family":"Chen","given":"Pin-Hao A."},{"family":"Manning","given":"Jeremy R."}],"issued":{"date-parts":[["2021",4,23]]}}},{"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491,"uris":["http://zotero.org/users/6239255/items/PLVYE5HH"],"itemData":{"id":1491,"type":"article-journal","abstract":"Abstract\n            Individuals often interpret the same event in different ways. How do personality traits modulate brain activity evoked by a complex stimulus? Here we report results from a naturalistic paradigm designed to draw out both neural and behavioral variation along a specific dimension of interest, namely paranoia. Participants listen to a narrative during functional MRI describing an ambiguous social scenario, written such that some individuals would find it highly suspicious, while others less so. Using inter-subject correlation analysis, we identify several brain areas that are differentially synchronized during listening between participants with high and low trait-level paranoia, including theory-of-mind regions. Follow-up analyses indicate that these regions are more active to mentalizing events in high-paranoia individuals. Analyzing participants’ speech as they freely recall the narrative reveals semantic and syntactic features that also scale with paranoia. Results indicate that a personality trait can act as an intrinsic “prime,” yielding different neural and behavioral responses to the same stimulus across individuals.","container-title":"Nature Communications","DOI":"10.1038/s41467-018-04387-2","ISSN":"2041-1723","issue":"1","journalAbbreviation":"Nat Commun","language":"en","page":"2043","source":"DOI.org (Crossref)","title":"Trait paranoia shapes inter-subject synchrony in brain activity during an ambiguous social narrative","volume":"9","author":[{"family":"Finn","given":"Emily S."},{"family":"Corlett","given":"Philip R."},{"family":"Chen","given":"Gang"},{"family":"Bandettini","given":"Peter A."},{"family":"Constable","given":"R. Todd"}],"issued":{"date-parts":[["2018",5,23]]}}},{"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delInstrText>
        </w:r>
        <w:r w:rsidR="00D45595" w:rsidDel="009B015E">
          <w:fldChar w:fldCharType="separate"/>
        </w:r>
        <w:r w:rsidR="00662B7D" w:rsidRPr="00662B7D" w:rsidDel="009B015E">
          <w:rPr>
            <w:vertAlign w:val="superscript"/>
          </w:rPr>
          <w:delText>7–11</w:delText>
        </w:r>
        <w:r w:rsidR="00D45595" w:rsidDel="009B015E">
          <w:fldChar w:fldCharType="end"/>
        </w:r>
        <w:r w:rsidR="006E54B4" w:rsidRPr="00A565EC" w:rsidDel="009B015E">
          <w:delText xml:space="preserve"> </w:delText>
        </w:r>
      </w:del>
      <w:del w:id="347" w:author="Billy Mitchell" w:date="2024-10-30T11:58:00Z" w16du:dateUtc="2024-10-30T15:58:00Z">
        <w:r w:rsidR="006E54B4" w:rsidRPr="00A565EC" w:rsidDel="00D45595">
          <w:delText xml:space="preserve">(Chang cites, </w:delText>
        </w:r>
        <w:r w:rsidR="00E57CEC" w:rsidDel="00D45595">
          <w:delText xml:space="preserve">Chen cites, </w:delText>
        </w:r>
        <w:r w:rsidR="006E54B4" w:rsidRPr="00A565EC" w:rsidDel="00D45595">
          <w:delText xml:space="preserve">Finn cites, Hasson cites) </w:delText>
        </w:r>
      </w:del>
      <w:del w:id="348" w:author="Billy Mitchell" w:date="2024-11-13T10:34:00Z" w16du:dateUtc="2024-11-13T15:34:00Z">
        <w:r w:rsidR="006E54B4" w:rsidRPr="00A565EC" w:rsidDel="009B015E">
          <w:delText xml:space="preserve">or </w:delText>
        </w:r>
        <w:r w:rsidR="00E57CEC" w:rsidDel="009B015E">
          <w:delText>experimental</w:delText>
        </w:r>
        <w:r w:rsidR="006E54B4" w:rsidRPr="00A565EC" w:rsidDel="009B015E">
          <w:delText xml:space="preserve"> contexts</w:delText>
        </w:r>
        <w:r w:rsidR="00D45595" w:rsidDel="009B015E">
          <w:fldChar w:fldCharType="begin"/>
        </w:r>
        <w:r w:rsidR="00902099" w:rsidDel="009B015E">
          <w:delInstrText xml:space="preserve"> ADDIN ZOTERO_ITEM CSL_CITATION {"citationID":"m5oEMpFZ","properties":{"formattedCitation":"\\super 12\\uc0\\u8211{}15\\nosupersub{}","plainCitation":"12–15","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delInstrText>
        </w:r>
        <w:r w:rsidR="00D45595" w:rsidDel="009B015E">
          <w:fldChar w:fldCharType="separate"/>
        </w:r>
        <w:r w:rsidR="00662B7D" w:rsidRPr="00662B7D" w:rsidDel="009B015E">
          <w:rPr>
            <w:vertAlign w:val="superscript"/>
          </w:rPr>
          <w:delText>12–15</w:delText>
        </w:r>
        <w:r w:rsidR="00D45595" w:rsidDel="009B015E">
          <w:fldChar w:fldCharType="end"/>
        </w:r>
      </w:del>
      <w:del w:id="349" w:author="Billy Mitchell" w:date="2024-10-30T11:59:00Z" w16du:dateUtc="2024-10-30T15:59:00Z">
        <w:r w:rsidR="006E54B4" w:rsidRPr="00A565EC" w:rsidDel="00D45595">
          <w:delText xml:space="preserve"> (Joanne cite, you cite, Deepu lab, Caltech haunted house people, Dean Mobbs VR papers</w:delText>
        </w:r>
        <w:r w:rsidR="00D54FC2" w:rsidDel="00D45595">
          <w:delText xml:space="preserve"> – anything else I am missing</w:delText>
        </w:r>
        <w:r w:rsidR="006E54B4" w:rsidRPr="00A565EC" w:rsidDel="00D45595">
          <w:delText>)</w:delText>
        </w:r>
      </w:del>
      <w:del w:id="350" w:author="Billy Mitchell" w:date="2024-11-13T10:34:00Z" w16du:dateUtc="2024-11-13T15:34:00Z">
        <w:r w:rsidR="006E54B4" w:rsidRPr="00A565EC" w:rsidDel="009B015E">
          <w:delText xml:space="preserve">. </w:delText>
        </w:r>
      </w:del>
      <w:del w:id="351" w:author="Billy Mitchell" w:date="2024-11-12T22:09:00Z" w16du:dateUtc="2024-11-13T03:09:00Z">
        <w:r w:rsidR="006E54B4" w:rsidRPr="00A565EC" w:rsidDel="008F3031">
          <w:delText xml:space="preserve">While these situations may </w:delText>
        </w:r>
        <w:r w:rsidR="00D54FC2" w:rsidDel="008F3031">
          <w:delText xml:space="preserve">in some respects </w:delText>
        </w:r>
        <w:r w:rsidR="006E54B4" w:rsidRPr="00A565EC" w:rsidDel="008F3031">
          <w:delText>more adequately approximate the “real world” relative to more traditional experimental designs, they also introduce a new challenge when it comes to probing and assessing subjective psychological experience.</w:delText>
        </w:r>
      </w:del>
    </w:p>
    <w:p w14:paraId="19723492" w14:textId="77777777" w:rsidR="00B91EDB" w:rsidRPr="00A565EC" w:rsidRDefault="00B91EDB" w:rsidP="00B91EDB">
      <w:pPr>
        <w:spacing w:line="240" w:lineRule="auto"/>
        <w:ind w:firstLine="540"/>
        <w:jc w:val="both"/>
        <w:rPr>
          <w:ins w:id="352" w:author="Billy Mitchell" w:date="2024-11-14T23:24:00Z" w16du:dateUtc="2024-11-15T04:24:00Z"/>
        </w:rPr>
      </w:pPr>
    </w:p>
    <w:p w14:paraId="56F4A5C2" w14:textId="3F283947" w:rsidR="007140B3" w:rsidRPr="002C25B9" w:rsidDel="00B91EDB" w:rsidRDefault="00B91EDB" w:rsidP="00043627">
      <w:pPr>
        <w:spacing w:line="240" w:lineRule="auto"/>
        <w:jc w:val="both"/>
        <w:rPr>
          <w:del w:id="353" w:author="Billy Mitchell" w:date="2024-11-14T23:27:00Z" w16du:dateUtc="2024-11-15T04:27:00Z"/>
        </w:rPr>
        <w:pPrChange w:id="354" w:author="Billy Mitchell" w:date="2024-11-14T23:24:00Z" w16du:dateUtc="2024-11-15T04:24:00Z">
          <w:pPr>
            <w:spacing w:line="240" w:lineRule="auto"/>
            <w:ind w:firstLine="540"/>
            <w:jc w:val="both"/>
          </w:pPr>
        </w:pPrChange>
      </w:pPr>
      <w:ins w:id="355" w:author="Billy Mitchell" w:date="2024-11-14T23:24:00Z" w16du:dateUtc="2024-11-15T04:24:00Z">
        <w:r>
          <w:tab/>
        </w:r>
      </w:ins>
      <w:del w:id="356" w:author="Billy Mitchell" w:date="2024-11-13T10:38:00Z" w16du:dateUtc="2024-11-13T15:38:00Z">
        <w:r w:rsidR="006E54B4" w:rsidRPr="00A565EC" w:rsidDel="007826B0">
          <w:delText>T</w:delText>
        </w:r>
      </w:del>
      <w:del w:id="357" w:author="Billy Mitchell" w:date="2024-10-31T13:48:00Z" w16du:dateUtc="2024-10-31T17:48:00Z">
        <w:r w:rsidR="006E54B4" w:rsidRPr="00A565EC" w:rsidDel="00B36FCB">
          <w:delText>he persistent t</w:delText>
        </w:r>
      </w:del>
      <w:del w:id="358" w:author="Billy Mitchell" w:date="2024-11-13T10:38:00Z" w16du:dateUtc="2024-11-13T15:38:00Z">
        <w:r w:rsidR="006E54B4" w:rsidRPr="00A565EC" w:rsidDel="007826B0">
          <w:delText>ension between experimental control, ecological validity, and optim</w:delText>
        </w:r>
        <w:r w:rsidR="00D54FC2" w:rsidDel="007826B0">
          <w:delText>izing</w:delText>
        </w:r>
        <w:r w:rsidR="006E54B4" w:rsidRPr="00A565EC" w:rsidDel="007826B0">
          <w:delText xml:space="preserve"> measurement is not new in psychology </w:delText>
        </w:r>
        <w:r w:rsidR="002C25B9" w:rsidDel="007826B0">
          <w:fldChar w:fldCharType="begin"/>
        </w:r>
        <w:r w:rsidR="007826B0" w:rsidDel="007826B0">
          <w:delInstrText xml:space="preserve"> ADDIN ZOTERO_ITEM CSL_CITATION {"citationID":"wjIZ2qY7","properties":{"formattedCitation":"\\super 16\\nosupersub{}","plainCitation":"16","noteIndex":0},"citationItems":[{"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delInstrText>
        </w:r>
        <w:r w:rsidR="002C25B9" w:rsidDel="007826B0">
          <w:fldChar w:fldCharType="separate"/>
        </w:r>
        <w:r w:rsidR="007826B0" w:rsidRPr="007826B0" w:rsidDel="007826B0">
          <w:rPr>
            <w:vertAlign w:val="superscript"/>
          </w:rPr>
          <w:delText>16</w:delText>
        </w:r>
        <w:r w:rsidR="002C25B9" w:rsidDel="007826B0">
          <w:fldChar w:fldCharType="end"/>
        </w:r>
        <w:r w:rsidR="006E54B4" w:rsidRPr="00A565EC" w:rsidDel="007826B0">
          <w:delText xml:space="preserve">. </w:delText>
        </w:r>
        <w:r w:rsidR="00D54FC2" w:rsidDel="007826B0">
          <w:delText>Concern over the first two</w:delText>
        </w:r>
        <w:r w:rsidR="006E54B4" w:rsidRPr="00A565EC" w:rsidDel="007826B0">
          <w:delText xml:space="preserve"> has motivated many researchers interested in higher-order cognitive phenomena to use dynamic, feature-rich audio/video stimuli in their research</w:delText>
        </w:r>
        <w:r w:rsidR="00862995" w:rsidRPr="00A565EC" w:rsidDel="007826B0">
          <w:delText>, such as films or television episodes</w:delText>
        </w:r>
      </w:del>
      <w:del w:id="359" w:author="Billy Mitchell" w:date="2024-11-05T18:32:00Z" w16du:dateUtc="2024-11-05T23:32:00Z">
        <w:r w:rsidR="006E54B4" w:rsidRPr="00A565EC" w:rsidDel="000F1891">
          <w:delText xml:space="preserve"> (</w:delText>
        </w:r>
        <w:commentRangeStart w:id="360"/>
        <w:commentRangeStart w:id="361"/>
        <w:r w:rsidR="006E54B4" w:rsidRPr="00A565EC" w:rsidDel="000F1891">
          <w:delText xml:space="preserve">e.g., </w:delText>
        </w:r>
        <w:commentRangeEnd w:id="360"/>
        <w:r w:rsidR="004A7F81" w:rsidRPr="006E54B4" w:rsidDel="000F1891">
          <w:rPr>
            <w:rStyle w:val="CommentReference"/>
          </w:rPr>
          <w:commentReference w:id="360"/>
        </w:r>
        <w:commentRangeEnd w:id="361"/>
        <w:r w:rsidR="008B21B9" w:rsidDel="000F1891">
          <w:rPr>
            <w:rStyle w:val="CommentReference"/>
          </w:rPr>
          <w:commentReference w:id="361"/>
        </w:r>
      </w:del>
      <w:del w:id="362" w:author="Billy Mitchell" w:date="2024-11-13T10:38:00Z" w16du:dateUtc="2024-11-13T15:38:00Z">
        <w:r w:rsidR="006E54B4" w:rsidDel="007826B0">
          <w:fldChar w:fldCharType="begin"/>
        </w:r>
        <w:r w:rsidR="006E54B4" w:rsidDel="007826B0">
          <w:delInstrText>HYPERLINK "https://www.zotero.org/google-docs/?TBhMtz" \h</w:delInstrText>
        </w:r>
        <w:r w:rsidR="006E54B4" w:rsidDel="007826B0">
          <w:fldChar w:fldCharType="separate"/>
        </w:r>
        <w:r w:rsidR="00004753" w:rsidRPr="006E54B4" w:rsidDel="007826B0">
          <w:fldChar w:fldCharType="begin"/>
        </w:r>
        <w:r w:rsidR="007826B0" w:rsidDel="007826B0">
          <w:delInstrText xml:space="preserve"> ADDIN ZOTERO_ITEM CSL_CITATION {"citationID":"LRTqLeNd","properties":{"formattedCitation":"\\super 8,10,11\\nosupersub{}","plainCitation":"8,10,11","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003,"uris":["http://zotero.org/users/6239255/items/N7VP39X2"],"itemData":{"id":1200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02,"uris":["http://zotero.org/users/6239255/items/P4KK4LTB"],"itemData":{"id":1200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label":"page"}],"schema":"https://github.com/citation-style-language/schema/raw/master/csl-citation.json"} </w:delInstrText>
        </w:r>
        <w:r w:rsidR="00004753" w:rsidRPr="006E54B4" w:rsidDel="007826B0">
          <w:fldChar w:fldCharType="separate"/>
        </w:r>
        <w:r w:rsidR="00662B7D" w:rsidRPr="00662B7D" w:rsidDel="007826B0">
          <w:rPr>
            <w:vertAlign w:val="superscript"/>
          </w:rPr>
          <w:delText>8,10,11</w:delText>
        </w:r>
        <w:r w:rsidR="00004753" w:rsidRPr="006E54B4" w:rsidDel="007826B0">
          <w:fldChar w:fldCharType="end"/>
        </w:r>
        <w:r w:rsidR="006E54B4" w:rsidDel="007826B0">
          <w:fldChar w:fldCharType="end"/>
        </w:r>
        <w:r w:rsidR="006E54B4" w:rsidRPr="00A565EC" w:rsidDel="007826B0">
          <w:delText xml:space="preserve">. </w:delText>
        </w:r>
      </w:del>
      <w:del w:id="363" w:author="Billy Mitchell" w:date="2024-11-14T23:24:00Z" w16du:dateUtc="2024-11-15T04:24:00Z">
        <w:r w:rsidR="00E57CEC" w:rsidDel="00043627">
          <w:delText>Th</w:delText>
        </w:r>
        <w:r w:rsidR="00444F55" w:rsidDel="00043627">
          <w:delText>ese</w:delText>
        </w:r>
        <w:r w:rsidR="00E57CEC" w:rsidDel="00043627">
          <w:delText xml:space="preserve"> stimuli </w:delText>
        </w:r>
      </w:del>
      <w:del w:id="364" w:author="Billy Mitchell" w:date="2024-11-13T10:43:00Z" w16du:dateUtc="2024-11-13T15:43:00Z">
        <w:r w:rsidR="00E57CEC" w:rsidDel="007826B0">
          <w:delText xml:space="preserve">better mirror the social world </w:delText>
        </w:r>
        <w:r w:rsidR="006E54B4" w:rsidRPr="002C25B9" w:rsidDel="007826B0">
          <w:delText xml:space="preserve">in </w:delText>
        </w:r>
        <w:r w:rsidR="00862995" w:rsidRPr="002C25B9" w:rsidDel="007826B0">
          <w:delText xml:space="preserve">terms of </w:delText>
        </w:r>
        <w:r w:rsidR="00351FB4" w:rsidRPr="002C25B9" w:rsidDel="007826B0">
          <w:delText xml:space="preserve">both </w:delText>
        </w:r>
        <w:r w:rsidR="006E54B4" w:rsidRPr="002C25B9" w:rsidDel="007826B0">
          <w:delText>complexity (e.g., contain</w:delText>
        </w:r>
        <w:r w:rsidR="009F2A6F" w:rsidRPr="002C25B9" w:rsidDel="007826B0">
          <w:delText>ing</w:delText>
        </w:r>
        <w:r w:rsidR="006E54B4" w:rsidRPr="002C25B9" w:rsidDel="007826B0">
          <w:delText xml:space="preserve"> temporally-sensitive narrative structures, nuanced social interactions and emotional information) and cognitive demand (e.g., resolving ambiguities in narrative events, </w:delText>
        </w:r>
        <w:r w:rsidR="00862995" w:rsidRPr="002C25B9" w:rsidDel="007826B0">
          <w:delText xml:space="preserve">learning context, </w:delText>
        </w:r>
        <w:r w:rsidR="006E54B4" w:rsidRPr="002C25B9" w:rsidDel="007826B0">
          <w:delText xml:space="preserve">interpreting dynamic personal relationships and motivations) </w:delText>
        </w:r>
      </w:del>
      <w:del w:id="365" w:author="Billy Mitchell" w:date="2024-11-05T18:32:00Z" w16du:dateUtc="2024-11-05T23:32:00Z">
        <w:r w:rsidR="006E54B4" w:rsidRPr="002C25B9" w:rsidDel="000F1891">
          <w:delText>(</w:delText>
        </w:r>
      </w:del>
      <w:del w:id="366" w:author="Billy Mitchell" w:date="2024-11-13T10:43:00Z" w16du:dateUtc="2024-11-13T15:43:00Z">
        <w:r w:rsidR="009440B1" w:rsidRPr="00A565EC" w:rsidDel="007826B0">
          <w:fldChar w:fldCharType="begin"/>
        </w:r>
        <w:r w:rsidR="007826B0" w:rsidDel="007826B0">
          <w:delInstrText xml:space="preserve"> ADDIN ZOTERO_ITEM CSL_CITATION {"citationID":"jMINOKIE","properties":{"formattedCitation":"\\super 17\\nosupersub{}","plainCitation":"17","noteIndex":0},"citationItems":[{"id":20950,"uris":["http://zotero.org/users/6239255/items/I6GAVZUZ"],"itemData":{"id":20950,"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delInstrText>
        </w:r>
        <w:r w:rsidR="009440B1" w:rsidRPr="00A565EC" w:rsidDel="007826B0">
          <w:fldChar w:fldCharType="separate"/>
        </w:r>
        <w:r w:rsidR="00662B7D" w:rsidRPr="00662B7D" w:rsidDel="007826B0">
          <w:rPr>
            <w:vertAlign w:val="superscript"/>
          </w:rPr>
          <w:delText>17</w:delText>
        </w:r>
        <w:r w:rsidR="009440B1" w:rsidRPr="00A565EC" w:rsidDel="007826B0">
          <w:fldChar w:fldCharType="end"/>
        </w:r>
        <w:r w:rsidR="006E54B4" w:rsidRPr="00A565EC" w:rsidDel="007826B0">
          <w:delText xml:space="preserve">. </w:delText>
        </w:r>
      </w:del>
      <w:del w:id="367" w:author="Billy Mitchell" w:date="2024-11-14T23:24:00Z" w16du:dateUtc="2024-11-15T04:24:00Z">
        <w:r w:rsidR="006B1C79" w:rsidRPr="00A565EC" w:rsidDel="00043627">
          <w:delText>For instance, a suspenseful drama film may motivate viewers to assess qualities of the various character</w:delText>
        </w:r>
        <w:r w:rsidR="00351FB4" w:rsidRPr="00A565EC" w:rsidDel="00043627">
          <w:delText>s</w:delText>
        </w:r>
        <w:r w:rsidR="006B1C79" w:rsidRPr="00A565EC" w:rsidDel="00043627">
          <w:delText xml:space="preserve"> and their relationships</w:delText>
        </w:r>
        <w:r w:rsidR="00351FB4" w:rsidRPr="00A565EC" w:rsidDel="00043627">
          <w:delText xml:space="preserve"> and</w:delText>
        </w:r>
        <w:r w:rsidR="006B1C79" w:rsidRPr="00A565EC" w:rsidDel="00043627">
          <w:delText xml:space="preserve"> to evaluate ambiguous social cues and shifting motivations</w:delText>
        </w:r>
        <w:r w:rsidR="00351FB4" w:rsidRPr="00A565EC" w:rsidDel="00043627">
          <w:delText xml:space="preserve">. These processes are akin to resolving </w:delText>
        </w:r>
        <w:r w:rsidR="006B1C79" w:rsidRPr="00A565EC" w:rsidDel="00043627">
          <w:delText>real-world uncertainty in social decision-making</w:delText>
        </w:r>
        <w:r w:rsidR="00351FB4" w:rsidRPr="00A565EC" w:rsidDel="00043627">
          <w:delText xml:space="preserve"> (e.g., Is this person trustworthy? Did she </w:delText>
        </w:r>
        <w:r w:rsidR="0052324C" w:rsidRPr="00A565EC" w:rsidDel="00043627">
          <w:delText>mean</w:delText>
        </w:r>
        <w:r w:rsidR="00351FB4" w:rsidRPr="00A565EC" w:rsidDel="00043627">
          <w:delText xml:space="preserve"> to </w:delText>
        </w:r>
        <w:r w:rsidR="0052324C" w:rsidRPr="00A565EC" w:rsidDel="00043627">
          <w:delText>act unfairly</w:delText>
        </w:r>
        <w:r w:rsidR="00351FB4" w:rsidRPr="00A565EC" w:rsidDel="00043627">
          <w:delText>?)</w:delText>
        </w:r>
        <w:r w:rsidR="006B1C79" w:rsidRPr="00A565EC" w:rsidDel="00043627">
          <w:delText>. In contrast, a controlled lab task, such as a computerized ultimatum game, isolates decision-making in a simplified, static context, offering participants limited information and clear, quantifiable choices</w:delText>
        </w:r>
        <w:r w:rsidR="0052324C" w:rsidRPr="00A565EC" w:rsidDel="00043627">
          <w:delText>. This approach</w:delText>
        </w:r>
        <w:r w:rsidR="006B1C79" w:rsidRPr="00A565EC" w:rsidDel="00043627">
          <w:delText xml:space="preserve"> lacks the richness and unpredictability found in natural social interactions. </w:delText>
        </w:r>
        <w:r w:rsidR="00A90C40" w:rsidRPr="002C25B9" w:rsidDel="00043627">
          <w:delText xml:space="preserve">However, moving away from a segmented trial or block approach presents its own challenges in terms of assessing psychological experience in (roughly) real time. </w:delText>
        </w:r>
      </w:del>
      <w:r w:rsidR="00A90C40" w:rsidRPr="002C25B9">
        <w:t xml:space="preserve">The goal of the present research is to </w:t>
      </w:r>
      <w:r w:rsidR="00BE68BF" w:rsidRPr="002C25B9">
        <w:t>examine the extent to which providing real-time ratings of psychological experience impacts subsequent neural activity</w:t>
      </w:r>
      <w:r w:rsidR="002E5ACF" w:rsidRPr="002C25B9">
        <w:t>, memory for complex narrative content, and higher-order social cognition (i.e., person perception)</w:t>
      </w:r>
      <w:r w:rsidR="00BE68BF" w:rsidRPr="002C25B9">
        <w:t xml:space="preserve">. </w:t>
      </w:r>
      <w:ins w:id="368" w:author="Billy Mitchell" w:date="2024-11-14T23:27:00Z" w16du:dateUtc="2024-11-15T04:27:00Z">
        <w:r>
          <w:t xml:space="preserve">We anticipate that the guidelines associated with expressive engagement paradigms </w:t>
        </w:r>
      </w:ins>
    </w:p>
    <w:p w14:paraId="32321049" w14:textId="54A0CA8A" w:rsidR="00F163BD" w:rsidDel="00B91EDB" w:rsidRDefault="007140B3" w:rsidP="00B91EDB">
      <w:pPr>
        <w:spacing w:line="240" w:lineRule="auto"/>
        <w:jc w:val="both"/>
        <w:rPr>
          <w:del w:id="369" w:author="Billy Mitchell" w:date="2024-11-14T23:25:00Z" w16du:dateUtc="2024-11-15T04:25:00Z"/>
          <w:b/>
          <w:bCs/>
        </w:rPr>
        <w:pPrChange w:id="370" w:author="Billy Mitchell" w:date="2024-11-14T23:27:00Z" w16du:dateUtc="2024-11-15T04:27:00Z">
          <w:pPr>
            <w:spacing w:line="240" w:lineRule="auto"/>
            <w:ind w:firstLine="540"/>
            <w:jc w:val="both"/>
          </w:pPr>
        </w:pPrChange>
      </w:pPr>
      <w:del w:id="371" w:author="Billy Mitchell" w:date="2024-11-14T23:25:00Z" w16du:dateUtc="2024-11-15T04:25:00Z">
        <w:r w:rsidRPr="002C25B9" w:rsidDel="00B91EDB">
          <w:rPr>
            <w:b/>
            <w:bCs/>
          </w:rPr>
          <w:delText xml:space="preserve">A room with a view: </w:delText>
        </w:r>
        <w:r w:rsidR="00444F55" w:rsidDel="00B91EDB">
          <w:rPr>
            <w:b/>
            <w:bCs/>
          </w:rPr>
          <w:delText xml:space="preserve">Constraining and rating psychological phenomena during film viewing. </w:delText>
        </w:r>
        <w:r w:rsidR="002924A4" w:rsidRPr="00A565EC" w:rsidDel="00B91EDB">
          <w:delText xml:space="preserve">Not </w:delText>
        </w:r>
        <w:r w:rsidR="00F163BD" w:rsidRPr="00A565EC" w:rsidDel="00B91EDB">
          <w:delText>all forms of film or television viewing are</w:delText>
        </w:r>
        <w:r w:rsidR="002924A4" w:rsidRPr="00A565EC" w:rsidDel="00B91EDB">
          <w:delText xml:space="preserve"> created equal. For example, passively watching a formulaic procedural </w:delText>
        </w:r>
        <w:r w:rsidR="00444F55" w:rsidDel="00B91EDB">
          <w:delText xml:space="preserve">crime </w:delText>
        </w:r>
        <w:r w:rsidR="002924A4" w:rsidRPr="00A565EC" w:rsidDel="00B91EDB">
          <w:delText xml:space="preserve">drama can feel very different than being fully engaged with a suspenseful horror film or unpredictable thriller. Below, we outline </w:delText>
        </w:r>
        <w:r w:rsidR="00D54FC2" w:rsidDel="00B91EDB">
          <w:delText xml:space="preserve">two </w:delText>
        </w:r>
        <w:r w:rsidR="002924A4" w:rsidRPr="00A565EC" w:rsidDel="00B91EDB">
          <w:delText>different types of film viewing</w:delText>
        </w:r>
        <w:r w:rsidR="00D54FC2" w:rsidDel="00B91EDB">
          <w:delText xml:space="preserve"> </w:delText>
        </w:r>
        <w:r w:rsidR="00444F55" w:rsidDel="00B91EDB">
          <w:delText>examined</w:delText>
        </w:r>
        <w:r w:rsidR="00D54FC2" w:rsidDel="00B91EDB">
          <w:delText xml:space="preserve"> in the present research –</w:delText>
        </w:r>
        <w:r w:rsidR="00444F55" w:rsidDel="00B91EDB">
          <w:delText xml:space="preserve"> </w:delText>
        </w:r>
        <w:r w:rsidR="00D54FC2" w:rsidRPr="002947A3" w:rsidDel="00B91EDB">
          <w:rPr>
            <w:i/>
            <w:iCs/>
          </w:rPr>
          <w:delText>expressive active</w:delText>
        </w:r>
        <w:r w:rsidR="00444F55" w:rsidDel="00B91EDB">
          <w:rPr>
            <w:i/>
            <w:iCs/>
          </w:rPr>
          <w:delText xml:space="preserve"> </w:delText>
        </w:r>
        <w:r w:rsidR="00444F55" w:rsidDel="00B91EDB">
          <w:delText xml:space="preserve">and </w:delText>
        </w:r>
        <w:r w:rsidR="00444F55" w:rsidDel="00B91EDB">
          <w:rPr>
            <w:i/>
            <w:iCs/>
          </w:rPr>
          <w:delText>reflective active</w:delText>
        </w:r>
        <w:r w:rsidR="00D54FC2" w:rsidDel="00B91EDB">
          <w:rPr>
            <w:i/>
            <w:iCs/>
          </w:rPr>
          <w:delText xml:space="preserve"> </w:delText>
        </w:r>
        <w:r w:rsidR="00D54FC2" w:rsidDel="00B91EDB">
          <w:delText>– and conceptually contrast them with passive viewing, or what has been the default approach in the literature.</w:delText>
        </w:r>
      </w:del>
    </w:p>
    <w:p w14:paraId="19F152F2" w14:textId="64CF1B60" w:rsidR="00444F55" w:rsidDel="00B91EDB" w:rsidRDefault="00444F55" w:rsidP="00F163BD">
      <w:pPr>
        <w:spacing w:line="240" w:lineRule="auto"/>
        <w:ind w:firstLine="540"/>
        <w:jc w:val="both"/>
        <w:rPr>
          <w:del w:id="372" w:author="Billy Mitchell" w:date="2024-11-14T23:29:00Z" w16du:dateUtc="2024-11-15T04:29:00Z"/>
        </w:rPr>
      </w:pPr>
      <w:del w:id="373" w:author="Billy Mitchell" w:date="2024-11-14T23:25:00Z" w16du:dateUtc="2024-11-15T04:25:00Z">
        <w:r w:rsidDel="00B91EDB">
          <w:rPr>
            <w:b/>
            <w:bCs/>
            <w:i/>
            <w:iCs/>
          </w:rPr>
          <w:delText xml:space="preserve">Expressive active viewing. </w:delText>
        </w:r>
        <w:r w:rsidDel="00B91EDB">
          <w:delText>One</w:delText>
        </w:r>
        <w:r w:rsidRPr="002947A3" w:rsidDel="00B91EDB">
          <w:delText xml:space="preserve"> solution to modeling subjective is to </w:delText>
        </w:r>
      </w:del>
      <w:del w:id="374" w:author="Billy Mitchell" w:date="2024-11-14T22:55:00Z" w16du:dateUtc="2024-11-15T03:55:00Z">
        <w:r w:rsidRPr="002947A3" w:rsidDel="00040B3A">
          <w:delText xml:space="preserve">capture continuous, self-report ratings of a pre-defined subjective construct while engaging </w:delText>
        </w:r>
      </w:del>
      <w:del w:id="375" w:author="Billy Mitchell" w:date="2024-11-14T23:25:00Z" w16du:dateUtc="2024-11-15T04:25:00Z">
        <w:r w:rsidRPr="002947A3" w:rsidDel="00B91EDB">
          <w:delText>with dynamic, feature-rich stimuli</w:delText>
        </w:r>
        <w:r w:rsidDel="00B91EDB">
          <w:delText xml:space="preserve"> – or what we term </w:delText>
        </w:r>
        <w:r w:rsidDel="00B91EDB">
          <w:rPr>
            <w:i/>
            <w:iCs/>
          </w:rPr>
          <w:delText>expressive active viewing</w:delText>
        </w:r>
      </w:del>
      <w:del w:id="376" w:author="Billy Mitchell" w:date="2024-11-14T22:55:00Z" w16du:dateUtc="2024-11-15T03:55:00Z">
        <w:r w:rsidRPr="002947A3" w:rsidDel="00040B3A">
          <w:delText xml:space="preserve"> (See </w:delText>
        </w:r>
        <w:r w:rsidRPr="002947A3" w:rsidDel="00040B3A">
          <w:fldChar w:fldCharType="begin"/>
        </w:r>
        <w:r w:rsidR="00CD69CB" w:rsidDel="00040B3A">
          <w:delInstrText xml:space="preserve"> ADDIN ZOTERO_ITEM CSL_CITATION {"citationID":"OeB0SlBl","properties":{"formattedCitation":"\\super 1,2\\nosupersub{}","plainCitation":"1,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delInstrText>
        </w:r>
        <w:r w:rsidRPr="002947A3" w:rsidDel="00040B3A">
          <w:fldChar w:fldCharType="separate"/>
        </w:r>
        <w:r w:rsidR="00662B7D" w:rsidRPr="00662B7D" w:rsidDel="00040B3A">
          <w:rPr>
            <w:vertAlign w:val="superscript"/>
          </w:rPr>
          <w:delText>1,2</w:delText>
        </w:r>
        <w:r w:rsidRPr="002947A3" w:rsidDel="00040B3A">
          <w:fldChar w:fldCharType="end"/>
        </w:r>
        <w:r w:rsidRPr="002947A3" w:rsidDel="00040B3A">
          <w:delText xml:space="preserve"> for reviews in the context of neuroimaging)</w:delText>
        </w:r>
      </w:del>
      <w:del w:id="377" w:author="Billy Mitchell" w:date="2024-11-14T23:25:00Z" w16du:dateUtc="2024-11-15T04:25:00Z">
        <w:r w:rsidRPr="002947A3" w:rsidDel="00B91EDB">
          <w:delText>.</w:delText>
        </w:r>
        <w:r w:rsidDel="00B91EDB">
          <w:delText xml:space="preserve"> </w:delText>
        </w:r>
      </w:del>
      <w:del w:id="378" w:author="Billy Mitchell" w:date="2024-11-14T23:27:00Z" w16du:dateUtc="2024-11-15T04:27:00Z">
        <w:r w:rsidRPr="002947A3" w:rsidDel="00B91EDB">
          <w:delText>Continuous self-report rating approaches have been used extensively beyond neuroimaging as a high-resolution representation of subjective experiences</w:delText>
        </w:r>
      </w:del>
      <w:del w:id="379" w:author="Billy Mitchell" w:date="2024-11-05T18:37:00Z" w16du:dateUtc="2024-11-05T23:37:00Z">
        <w:r w:rsidRPr="002947A3" w:rsidDel="00125F01">
          <w:delText xml:space="preserve"> (</w:delText>
        </w:r>
      </w:del>
      <w:del w:id="380" w:author="Billy Mitchell" w:date="2024-11-14T23:27:00Z" w16du:dateUtc="2024-11-15T04:27:00Z">
        <w:r w:rsidRPr="002947A3" w:rsidDel="00B91EDB">
          <w:fldChar w:fldCharType="begin"/>
        </w:r>
        <w:r w:rsidR="00043627" w:rsidDel="00B91EDB">
          <w:delInstrText xml:space="preserve"> ADDIN ZOTERO_ITEM CSL_CITATION {"citationID":"7OOwyFKb","properties":{"formattedCitation":"\\super 10,34,35\\nosupersub{}","plainCitation":"10,34,35","noteIndex":0},"citationItems":[{"id":18110,"uris":["http://zotero.org/users/6239255/items/UJXHW8TK"],"itemData":{"id":18110,"type":"article-journal","container-title":"Journal of Personality and Social Psychology","issue":"1","language":"en","page":"45-55","source":"Zotero","title":"Duration Neglect in Retrospective Evaluations of Affective Episodes","volume":"65","author":[{"family":"Fredrickson","given":"Barbara L"},{"family":"Kahneman","given":"Daniel"}],"issued":{"date-parts":[["1993"]]}}},{"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064,"uris":["http://zotero.org/users/6239255/items/44XQVJUQ","http://zotero.org/users/6239255/items/7XW75S74"],"itemData":{"id":18064,"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delInstrText>
        </w:r>
        <w:r w:rsidRPr="002947A3" w:rsidDel="00B91EDB">
          <w:fldChar w:fldCharType="separate"/>
        </w:r>
        <w:r w:rsidR="00043627" w:rsidRPr="00043627" w:rsidDel="00B91EDB">
          <w:rPr>
            <w:vertAlign w:val="superscript"/>
          </w:rPr>
          <w:delText>10,34,35</w:delText>
        </w:r>
        <w:r w:rsidRPr="002947A3" w:rsidDel="00B91EDB">
          <w:fldChar w:fldCharType="end"/>
        </w:r>
      </w:del>
      <w:del w:id="381" w:author="Billy Mitchell" w:date="2024-11-05T18:37:00Z" w16du:dateUtc="2024-11-05T23:37:00Z">
        <w:r w:rsidRPr="002947A3" w:rsidDel="00125F01">
          <w:delText xml:space="preserve">, </w:delText>
        </w:r>
      </w:del>
      <w:del w:id="382" w:author="Billy Mitchell" w:date="2024-11-14T23:25:00Z" w16du:dateUtc="2024-11-15T04:25:00Z">
        <w:r w:rsidRPr="002947A3" w:rsidDel="00B91EDB">
          <w:delText xml:space="preserve">but see </w:delText>
        </w:r>
        <w:r w:rsidRPr="002947A3" w:rsidDel="00B91EDB">
          <w:fldChar w:fldCharType="begin"/>
        </w:r>
        <w:r w:rsidR="00CD69CB" w:rsidDel="00B91EDB">
          <w:delInstrText xml:space="preserve"> ADDIN ZOTERO_ITEM CSL_CITATION {"citationID":"iBIpTyPz","properties":{"formattedCitation":"\\super 3\\nosupersub{}","plainCitation":"3","noteIndex":0},"citationItems":[{"id":18104,"uris":["http://zotero.org/users/6239255/items/ZDP9QBSZ"],"itemData":{"id":18104,"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delInstrText>
        </w:r>
        <w:r w:rsidRPr="002947A3" w:rsidDel="00B91EDB">
          <w:fldChar w:fldCharType="separate"/>
        </w:r>
        <w:r w:rsidR="00662B7D" w:rsidRPr="00662B7D" w:rsidDel="00B91EDB">
          <w:rPr>
            <w:vertAlign w:val="superscript"/>
          </w:rPr>
          <w:delText>3</w:delText>
        </w:r>
        <w:r w:rsidRPr="002947A3" w:rsidDel="00B91EDB">
          <w:fldChar w:fldCharType="end"/>
        </w:r>
        <w:r w:rsidRPr="002947A3" w:rsidDel="00B91EDB">
          <w:delText xml:space="preserve"> for a review). </w:delText>
        </w:r>
      </w:del>
      <w:del w:id="383" w:author="Billy Mitchell" w:date="2024-11-14T23:27:00Z" w16du:dateUtc="2024-11-15T04:27:00Z">
        <w:r w:rsidRPr="002947A3" w:rsidDel="00B91EDB">
          <w:delText xml:space="preserve">These approaches transform a passive viewing experience into an active process by giving subjects an explicit question to consider or instructions to follow </w:delText>
        </w:r>
      </w:del>
      <w:del w:id="384" w:author="Billy Mitchell" w:date="2024-11-14T23:26:00Z" w16du:dateUtc="2024-11-15T04:26:00Z">
        <w:r w:rsidRPr="002947A3" w:rsidDel="00B91EDB">
          <w:delText>(</w:delText>
        </w:r>
        <w:r w:rsidRPr="00B36FCB" w:rsidDel="00B91EDB">
          <w:rPr>
            <w:rPrChange w:id="385" w:author="Billy Mitchell" w:date="2024-10-31T13:54:00Z" w16du:dateUtc="2024-10-31T17:54:00Z">
              <w:rPr>
                <w:highlight w:val="yellow"/>
              </w:rPr>
            </w:rPrChange>
          </w:rPr>
          <w:delText xml:space="preserve">e.g., </w:delText>
        </w:r>
      </w:del>
      <w:del w:id="386" w:author="Billy Mitchell" w:date="2024-10-31T13:54:00Z" w16du:dateUtc="2024-10-31T17:54:00Z">
        <w:r w:rsidRPr="00B36FCB" w:rsidDel="00B36FCB">
          <w:rPr>
            <w:rPrChange w:id="387" w:author="Billy Mitchell" w:date="2024-10-31T13:54:00Z" w16du:dateUtc="2024-10-31T17:54:00Z">
              <w:rPr>
                <w:highlight w:val="yellow"/>
              </w:rPr>
            </w:rPrChange>
          </w:rPr>
          <w:delText>X</w:delText>
        </w:r>
      </w:del>
      <w:del w:id="388" w:author="Billy Mitchell" w:date="2024-10-31T13:55:00Z" w16du:dateUtc="2024-10-31T17:55:00Z">
        <w:r w:rsidRPr="00B36FCB" w:rsidDel="00B36FCB">
          <w:rPr>
            <w:rPrChange w:id="389" w:author="Billy Mitchell" w:date="2024-10-31T13:54:00Z" w16du:dateUtc="2024-10-31T17:54:00Z">
              <w:rPr>
                <w:highlight w:val="yellow"/>
              </w:rPr>
            </w:rPrChange>
          </w:rPr>
          <w:delText>, Y</w:delText>
        </w:r>
      </w:del>
      <w:del w:id="390" w:author="Billy Mitchell" w:date="2024-11-14T23:26:00Z" w16du:dateUtc="2024-11-15T04:26:00Z">
        <w:r w:rsidRPr="002947A3" w:rsidDel="00B91EDB">
          <w:delText>)</w:delText>
        </w:r>
      </w:del>
      <w:del w:id="391" w:author="Billy Mitchell" w:date="2024-11-14T23:27:00Z" w16du:dateUtc="2024-11-15T04:27:00Z">
        <w:r w:rsidRPr="002947A3" w:rsidDel="00B91EDB">
          <w:delText xml:space="preserve"> while watching the stimulus. These guidelines </w:delText>
        </w:r>
      </w:del>
      <w:r w:rsidRPr="002947A3">
        <w:t xml:space="preserve">likely </w:t>
      </w:r>
      <w:commentRangeStart w:id="392"/>
      <w:r w:rsidRPr="002947A3">
        <w:t xml:space="preserve">narrow </w:t>
      </w:r>
      <w:ins w:id="393" w:author="Billy Mitchell" w:date="2024-11-14T23:28:00Z" w16du:dateUtc="2024-11-15T04:28:00Z">
        <w:r w:rsidR="00B91EDB">
          <w:t>attention</w:t>
        </w:r>
      </w:ins>
      <w:del w:id="394" w:author="Billy Mitchell" w:date="2024-11-14T23:28:00Z" w16du:dateUtc="2024-11-15T04:28:00Z">
        <w:r w:rsidRPr="002947A3" w:rsidDel="00B91EDB">
          <w:delText>focus</w:delText>
        </w:r>
      </w:del>
      <w:r w:rsidRPr="002947A3">
        <w:t xml:space="preserve"> and circumscribe cognition</w:t>
      </w:r>
      <w:commentRangeEnd w:id="392"/>
      <w:r w:rsidR="00B36FCB">
        <w:rPr>
          <w:rStyle w:val="CommentReference"/>
        </w:rPr>
        <w:commentReference w:id="392"/>
      </w:r>
      <w:r w:rsidRPr="002947A3">
        <w:t xml:space="preserve"> </w:t>
      </w:r>
      <w:r w:rsidRPr="002947A3">
        <w:fldChar w:fldCharType="begin"/>
      </w:r>
      <w:r w:rsidR="00F27DDF">
        <w:instrText xml:space="preserve"> ADDIN ZOTERO_ITEM CSL_CITATION {"citationID":"31T4xcFD","properties":{"formattedCitation":"\\super 28\\nosupersub{}","plainCitation":"28","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F27DDF" w:rsidRPr="00F27DDF">
        <w:rPr>
          <w:vertAlign w:val="superscript"/>
        </w:rPr>
        <w:t>28</w:t>
      </w:r>
      <w:r w:rsidRPr="002947A3">
        <w:fldChar w:fldCharType="end"/>
      </w:r>
      <w:r w:rsidRPr="002947A3">
        <w:t xml:space="preserve"> relative to </w:t>
      </w:r>
      <w:ins w:id="395" w:author="Billy Mitchell" w:date="2024-11-14T23:28:00Z" w16du:dateUtc="2024-11-15T04:28:00Z">
        <w:r w:rsidR="00B91EDB">
          <w:t>other</w:t>
        </w:r>
      </w:ins>
      <w:del w:id="396" w:author="Billy Mitchell" w:date="2024-11-14T23:28:00Z" w16du:dateUtc="2024-11-15T04:28:00Z">
        <w:r w:rsidRPr="002947A3" w:rsidDel="00B91EDB">
          <w:delText>passive</w:delText>
        </w:r>
      </w:del>
      <w:r w:rsidRPr="002947A3">
        <w:t xml:space="preserve"> viewing paradigms.</w:t>
      </w:r>
      <w:del w:id="397" w:author="Billy Mitchell" w:date="2024-11-14T23:28:00Z" w16du:dateUtc="2024-11-15T04:28:00Z">
        <w:r w:rsidRPr="002947A3" w:rsidDel="00B91EDB">
          <w:delText xml:space="preserve"> They also afford researchers a window into a specific subjective assessment.</w:delText>
        </w:r>
      </w:del>
      <w:r w:rsidRPr="002947A3">
        <w:t xml:space="preserve"> Consequently, active viewing paradigms may yield greater experimental control by engaging more deliberative, top-down attention processes than passive, naturalistic viewing </w:t>
      </w:r>
      <w:r w:rsidRPr="002947A3">
        <w:fldChar w:fldCharType="begin"/>
      </w:r>
      <w:r w:rsidR="00F27DDF">
        <w:instrText xml:space="preserve"> ADDIN ZOTERO_ITEM CSL_CITATION {"citationID":"WGrbwtMP","properties":{"formattedCitation":"\\super 35\\uc0\\u8211{}37\\nosupersub{}","plainCitation":"35–37","noteIndex":0},"citationItems":[{"id":18153,"uris":["http://zotero.org/users/6239255/items/PLTGQ6TS"],"itemData":{"id":1815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7992,"uris":["http://zotero.org/users/6239255/items/7I3Q8UPR"],"itemData":{"id":17992,"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Pr="002947A3">
        <w:fldChar w:fldCharType="separate"/>
      </w:r>
      <w:r w:rsidR="00F27DDF" w:rsidRPr="00F27DDF">
        <w:rPr>
          <w:vertAlign w:val="superscript"/>
        </w:rPr>
        <w:t>35–37</w:t>
      </w:r>
      <w:r w:rsidRPr="002947A3">
        <w:fldChar w:fldCharType="end"/>
      </w:r>
      <w:r w:rsidRPr="002947A3">
        <w:t>.</w:t>
      </w:r>
      <w:ins w:id="398" w:author="Billy Mitchell" w:date="2024-11-14T23:29:00Z" w16du:dateUtc="2024-11-15T04:29:00Z">
        <w:r w:rsidR="00B91EDB">
          <w:t xml:space="preserve"> </w:t>
        </w:r>
      </w:ins>
    </w:p>
    <w:p w14:paraId="34783EBE" w14:textId="5FB02514" w:rsidR="00387013" w:rsidDel="00B91EDB" w:rsidRDefault="00444F55" w:rsidP="00387013">
      <w:pPr>
        <w:spacing w:line="240" w:lineRule="auto"/>
        <w:ind w:firstLine="540"/>
        <w:jc w:val="both"/>
        <w:rPr>
          <w:del w:id="399" w:author="Billy Mitchell" w:date="2024-11-14T23:29:00Z" w16du:dateUtc="2024-11-15T04:29:00Z"/>
        </w:rPr>
      </w:pPr>
      <w:del w:id="400" w:author="Billy Mitchell" w:date="2024-11-14T23:29:00Z" w16du:dateUtc="2024-11-15T04:29:00Z">
        <w:r w:rsidRPr="002947A3" w:rsidDel="00B91EDB">
          <w:delText xml:space="preserve">Despite the strengths and utility of in-the-moment ratings, the use of this technique has largely stagnated in the neuroimaging literature. </w:delText>
        </w:r>
      </w:del>
      <w:del w:id="401" w:author="Billy Mitchell" w:date="2024-11-14T23:08:00Z" w16du:dateUtc="2024-11-15T04:08:00Z">
        <w:r w:rsidRPr="002947A3" w:rsidDel="001E0FBA">
          <w:delText xml:space="preserve">This is due to popular interpretations of early studies suggesting that online rating alters neural activity in substantial ways </w:delText>
        </w:r>
        <w:r w:rsidRPr="002947A3" w:rsidDel="001E0FBA">
          <w:fldChar w:fldCharType="begin"/>
        </w:r>
        <w:r w:rsidR="00CD69CB" w:rsidDel="001E0FBA">
          <w:delInstrText xml:space="preserve"> ADDIN ZOTERO_ITEM CSL_CITATION {"citationID":"r8N3YnOf","properties":{"formattedCitation":"\\super 1,2,4\\nosupersub{}","plainCitation":"1,2,4","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delInstrText>
        </w:r>
        <w:r w:rsidRPr="002947A3" w:rsidDel="001E0FBA">
          <w:fldChar w:fldCharType="separate"/>
        </w:r>
        <w:r w:rsidR="00662B7D" w:rsidRPr="00662B7D" w:rsidDel="001E0FBA">
          <w:rPr>
            <w:vertAlign w:val="superscript"/>
          </w:rPr>
          <w:delText>1,2,4</w:delText>
        </w:r>
        <w:r w:rsidRPr="002947A3" w:rsidDel="001E0FBA">
          <w:fldChar w:fldCharType="end"/>
        </w:r>
        <w:r w:rsidRPr="002947A3" w:rsidDel="001E0FBA">
          <w:delText xml:space="preserve">. To date, only a handful of neuroimaging studies that we could find have attempted to capture continuous online self-reported ratings during exposure to a dynamic, feature-rich stimuli </w:delText>
        </w:r>
        <w:r w:rsidRPr="002947A3" w:rsidDel="001E0FBA">
          <w:fldChar w:fldCharType="begin"/>
        </w:r>
        <w:r w:rsidR="00040B3A" w:rsidDel="001E0FBA">
          <w:delInstrText xml:space="preserve"> ADDIN ZOTERO_ITEM CSL_CITATION {"citationID":"s6MMStzp","properties":{"formattedCitation":"\\super 29,33\\uc0\\u8211{}36\\nosupersub{}","plainCitation":"29,33–36","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8065,"uris":["http://zotero.org/users/6239255/items/34VHQYWP","http://zotero.org/users/6239255/items/NT3EZBXF"],"itemData":{"id":18065,"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8067,"uris":["http://zotero.org/users/6239255/items/PD4NV35D","http://zotero.org/users/6239255/items/AMU7KMWM"],"itemData":{"id":18067,"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delInstrText>
        </w:r>
        <w:r w:rsidRPr="002947A3" w:rsidDel="001E0FBA">
          <w:fldChar w:fldCharType="separate"/>
        </w:r>
        <w:r w:rsidR="00040B3A" w:rsidRPr="00040B3A" w:rsidDel="001E0FBA">
          <w:rPr>
            <w:vertAlign w:val="superscript"/>
          </w:rPr>
          <w:delText>29,33–36</w:delText>
        </w:r>
        <w:r w:rsidRPr="002947A3" w:rsidDel="001E0FBA">
          <w:fldChar w:fldCharType="end"/>
        </w:r>
        <w:r w:rsidRPr="002947A3" w:rsidDel="001E0FBA">
          <w:delText xml:space="preserve">. We posit that the broad support for the interpretation that online ratings are inherently problematic in the context of neuroimaging studies may be overstated, as the literature often cited either did not use continuous ratings and dynamic stimuli </w:delText>
        </w:r>
        <w:r w:rsidRPr="002947A3" w:rsidDel="001E0FBA">
          <w:fldChar w:fldCharType="begin"/>
        </w:r>
        <w:r w:rsidR="00040B3A" w:rsidDel="001E0FBA">
          <w:delInstrText xml:space="preserve"> ADDIN ZOTERO_ITEM CSL_CITATION {"citationID":"5dCgGXW4","properties":{"formattedCitation":"\\super 9,37\\nosupersub{}","plainCitation":"9,37","noteIndex":0},"citationItems":[{"id":18069,"uris":["http://zotero.org/users/6239255/items/M6KWISKJ"],"itemData":{"id":18069,"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8148,"uris":["http://zotero.org/users/6239255/items/NSF9DQXP"],"itemData":{"id":18148,"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delInstrText>
        </w:r>
        <w:r w:rsidRPr="002947A3" w:rsidDel="001E0FBA">
          <w:fldChar w:fldCharType="separate"/>
        </w:r>
        <w:r w:rsidR="00040B3A" w:rsidRPr="00040B3A" w:rsidDel="001E0FBA">
          <w:rPr>
            <w:vertAlign w:val="superscript"/>
          </w:rPr>
          <w:delText>9,37</w:delText>
        </w:r>
        <w:r w:rsidRPr="002947A3" w:rsidDel="001E0FBA">
          <w:fldChar w:fldCharType="end"/>
        </w:r>
        <w:r w:rsidRPr="002947A3" w:rsidDel="001E0FBA">
          <w:delText xml:space="preserve"> or contrasted significantly different</w:delText>
        </w:r>
        <w:r w:rsidR="00E1367E" w:rsidDel="001E0FBA">
          <w:delText xml:space="preserve"> viewing</w:delText>
        </w:r>
        <w:r w:rsidRPr="002947A3" w:rsidDel="001E0FBA">
          <w:delText xml:space="preserve"> conditions </w:delText>
        </w:r>
        <w:r w:rsidRPr="002947A3" w:rsidDel="001E0FBA">
          <w:fldChar w:fldCharType="begin"/>
        </w:r>
        <w:r w:rsidR="00040B3A" w:rsidDel="001E0FBA">
          <w:delInstrText xml:space="preserve"> ADDIN ZOTERO_ITEM CSL_CITATION {"citationID":"Wa0EnCm6","properties":{"formattedCitation":"\\super 29,33\\nosupersub{}","plainCitation":"29,33","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delInstrText>
        </w:r>
        <w:r w:rsidRPr="002947A3" w:rsidDel="001E0FBA">
          <w:fldChar w:fldCharType="separate"/>
        </w:r>
        <w:r w:rsidR="00040B3A" w:rsidRPr="00040B3A" w:rsidDel="001E0FBA">
          <w:rPr>
            <w:vertAlign w:val="superscript"/>
          </w:rPr>
          <w:delText>29,33</w:delText>
        </w:r>
        <w:r w:rsidRPr="002947A3" w:rsidDel="001E0FBA">
          <w:fldChar w:fldCharType="end"/>
        </w:r>
        <w:r w:rsidR="00387013" w:rsidDel="001E0FBA">
          <w:delText xml:space="preserve">, </w:delText>
        </w:r>
        <w:r w:rsidR="00387013" w:rsidRPr="002947A3" w:rsidDel="001E0FBA">
          <w:delText>confounding the act of rating with differences in instruction (i.e., differences may stem from being given a focus rather than rating itself)</w:delText>
        </w:r>
        <w:r w:rsidR="00387013" w:rsidRPr="002947A3" w:rsidDel="001E0FBA">
          <w:rPr>
            <w:i/>
          </w:rPr>
          <w:delText xml:space="preserve">. </w:delText>
        </w:r>
        <w:r w:rsidR="007476A8" w:rsidRPr="002947A3" w:rsidDel="001E0FBA">
          <w:delText>While it is true that neural activity captured while continuously rating a stimulus likely differs</w:delText>
        </w:r>
      </w:del>
      <w:del w:id="402" w:author="Billy Mitchell" w:date="2024-10-31T14:39:00Z" w16du:dateUtc="2024-10-31T18:39:00Z">
        <w:r w:rsidR="007476A8" w:rsidRPr="002947A3" w:rsidDel="00EC62AD">
          <w:delText xml:space="preserve"> significantly</w:delText>
        </w:r>
      </w:del>
      <w:del w:id="403" w:author="Billy Mitchell" w:date="2024-11-14T23:08:00Z" w16du:dateUtc="2024-11-15T04:08:00Z">
        <w:r w:rsidR="007476A8" w:rsidRPr="002947A3" w:rsidDel="001E0FBA">
          <w:delText xml:space="preserve"> from passively watching a stimulus with no particular focus or goal, how the act of rating affects neural activity when the focus or goal is kept consistent has not yet been explored</w:delText>
        </w:r>
        <w:r w:rsidR="007476A8" w:rsidDel="001E0FBA">
          <w:delText>.</w:delText>
        </w:r>
      </w:del>
    </w:p>
    <w:p w14:paraId="64D9FE65" w14:textId="4C16C3F6" w:rsidR="007476A8" w:rsidDel="00B91EDB" w:rsidRDefault="00544E7B">
      <w:pPr>
        <w:spacing w:line="240" w:lineRule="auto"/>
        <w:ind w:firstLine="540"/>
        <w:jc w:val="both"/>
        <w:rPr>
          <w:del w:id="404" w:author="Billy Mitchell" w:date="2024-11-14T23:29:00Z" w16du:dateUtc="2024-11-15T04:29:00Z"/>
        </w:rPr>
        <w:pPrChange w:id="405" w:author="Billy Mitchell" w:date="2024-10-31T14:58:00Z" w16du:dateUtc="2024-10-31T18:58:00Z">
          <w:pPr>
            <w:spacing w:line="240" w:lineRule="auto"/>
            <w:jc w:val="both"/>
          </w:pPr>
        </w:pPrChange>
      </w:pPr>
      <w:del w:id="406" w:author="Billy Mitchell" w:date="2024-11-14T23:29:00Z" w16du:dateUtc="2024-11-15T04:29:00Z">
        <w:r w:rsidDel="00B91EDB">
          <w:rPr>
            <w:b/>
            <w:bCs/>
            <w:i/>
            <w:iCs/>
          </w:rPr>
          <w:delText xml:space="preserve">Reflective </w:delText>
        </w:r>
        <w:r w:rsidR="00387013" w:rsidDel="00B91EDB">
          <w:rPr>
            <w:b/>
            <w:bCs/>
            <w:i/>
            <w:iCs/>
          </w:rPr>
          <w:delText xml:space="preserve"> active viewing.</w:delText>
        </w:r>
        <w:r w:rsidDel="00B91EDB">
          <w:delText xml:space="preserve"> </w:delText>
        </w:r>
        <w:r w:rsidR="007476A8" w:rsidRPr="002947A3" w:rsidDel="00B91EDB">
          <w:delText xml:space="preserve">One approach for constraining cognition without introducing an active rating or updating process is to have participants </w:delText>
        </w:r>
      </w:del>
      <w:del w:id="407" w:author="Billy Mitchell" w:date="2024-10-31T14:40:00Z" w16du:dateUtc="2024-10-31T18:40:00Z">
        <w:r w:rsidR="007476A8" w:rsidRPr="002947A3" w:rsidDel="00EC62AD">
          <w:delText xml:space="preserve">passively </w:delText>
        </w:r>
      </w:del>
      <w:del w:id="408" w:author="Billy Mitchell" w:date="2024-11-14T23:29:00Z" w16du:dateUtc="2024-11-15T04:29:00Z">
        <w:r w:rsidR="007476A8" w:rsidRPr="002947A3" w:rsidDel="00B91EDB">
          <w:delText>view a dynamic stimulus in the scanner with specific instructions to narrow focus</w:delText>
        </w:r>
      </w:del>
      <w:del w:id="409" w:author="Billy Mitchell" w:date="2024-11-14T22:49:00Z" w16du:dateUtc="2024-11-15T03:49:00Z">
        <w:r w:rsidR="007476A8" w:rsidDel="00CD69CB">
          <w:delText xml:space="preserve"> </w:delText>
        </w:r>
        <w:r w:rsidR="007476A8" w:rsidRPr="00544E7B" w:rsidDel="00CD69CB">
          <w:delText xml:space="preserve">(i.e., </w:delText>
        </w:r>
        <w:r w:rsidR="007476A8" w:rsidRPr="00544E7B" w:rsidDel="00CD69CB">
          <w:fldChar w:fldCharType="begin"/>
        </w:r>
        <w:r w:rsidR="00CD69CB" w:rsidDel="00CD69CB">
          <w:delInstrText xml:space="preserve"> ADDIN ZOTERO_ITEM CSL_CITATION {"citationID":"OIZRvy1Y","properties":{"formattedCitation":"\\super 34,35\\nosupersub{}","plainCitation":"34,35","noteIndex":0},"citationItems":[{"id":9120,"uris":["http://zotero.org/users/6239255/items/4A6X6BHL"],"itemData":{"id":9120,"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delInstrText>
        </w:r>
        <w:r w:rsidR="007476A8" w:rsidRPr="00544E7B" w:rsidDel="00CD69CB">
          <w:fldChar w:fldCharType="separate"/>
        </w:r>
        <w:r w:rsidR="00CD69CB" w:rsidRPr="00CD69CB" w:rsidDel="00CD69CB">
          <w:rPr>
            <w:vertAlign w:val="superscript"/>
          </w:rPr>
          <w:delText>34,35</w:delText>
        </w:r>
        <w:r w:rsidR="007476A8" w:rsidRPr="00544E7B" w:rsidDel="00CD69CB">
          <w:fldChar w:fldCharType="end"/>
        </w:r>
      </w:del>
      <w:del w:id="410" w:author="Billy Mitchell" w:date="2024-11-14T23:29:00Z" w16du:dateUtc="2024-11-15T04:29:00Z">
        <w:r w:rsidR="007476A8" w:rsidDel="00B91EDB">
          <w:delText xml:space="preserve">, or what we term </w:delText>
        </w:r>
        <w:r w:rsidR="007476A8" w:rsidDel="00B91EDB">
          <w:rPr>
            <w:i/>
            <w:iCs/>
          </w:rPr>
          <w:delText xml:space="preserve">reflective active viewing. </w:delText>
        </w:r>
        <w:r w:rsidR="00BD0E4D" w:rsidRPr="00544E7B" w:rsidDel="00B91EDB">
          <w:delText xml:space="preserve">Through this approach, </w:delText>
        </w:r>
        <w:r w:rsidR="007476A8" w:rsidDel="00B91EDB">
          <w:delText>we</w:delText>
        </w:r>
        <w:r w:rsidR="007476A8" w:rsidRPr="00544E7B" w:rsidDel="00B91EDB">
          <w:delText xml:space="preserve"> </w:delText>
        </w:r>
        <w:r w:rsidR="00BD0E4D" w:rsidRPr="00544E7B" w:rsidDel="00B91EDB">
          <w:delText xml:space="preserve">can avoid the influence of rating behaviors upon neural data while potentially still capturing a semblance of a subject’s concurrent metacognitive phenomena. </w:delText>
        </w:r>
        <w:r w:rsidR="00525660" w:rsidRPr="00544E7B" w:rsidDel="00B91EDB">
          <w:delText>The validity of this approach outside of a neuroimaging context is supported by findings that within-participant physiological activity (e.g., skin conductance, heart rate, pulse transmission time, general somatic activity) during initial exposure is significantly correlated with the same metrics during a rewatch while self-reporting ratings</w:delText>
        </w:r>
      </w:del>
      <w:del w:id="411" w:author="Billy Mitchell" w:date="2024-11-14T22:46:00Z" w16du:dateUtc="2024-11-15T03:46:00Z">
        <w:r w:rsidR="00525660" w:rsidRPr="00544E7B" w:rsidDel="00CD69CB">
          <w:delText xml:space="preserve"> </w:delText>
        </w:r>
        <w:r w:rsidR="00525660" w:rsidRPr="00544E7B" w:rsidDel="00CD69CB">
          <w:fldChar w:fldCharType="begin"/>
        </w:r>
        <w:r w:rsidR="006724E1" w:rsidDel="00CD69CB">
          <w:delInstrText xml:space="preserve"> ADDIN ZOTERO_ITEM CSL_CITATION {"citationID":"OdsIZu8d","properties":{"formattedCitation":"\\super 10,34\\nosupersub{}","plainCitation":"10,34","noteIndex":0},"citationItems":[{"id":20891,"uris":["http://zotero.org/users/6239255/items/HZUJVFEA"],"itemData":{"id":20891,"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20890,"uris":["http://zotero.org/users/6239255/items/RNBFAIIW"],"itemData":{"id":20890,"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delInstrText>
        </w:r>
        <w:r w:rsidR="00525660" w:rsidRPr="00544E7B" w:rsidDel="00CD69CB">
          <w:fldChar w:fldCharType="separate"/>
        </w:r>
        <w:r w:rsidR="006724E1" w:rsidRPr="006724E1" w:rsidDel="00CD69CB">
          <w:rPr>
            <w:vertAlign w:val="superscript"/>
          </w:rPr>
          <w:delText>10,34</w:delText>
        </w:r>
        <w:r w:rsidR="00525660" w:rsidRPr="00544E7B" w:rsidDel="00CD69CB">
          <w:fldChar w:fldCharType="end"/>
        </w:r>
      </w:del>
      <w:del w:id="412" w:author="Billy Mitchell" w:date="2024-11-14T23:29:00Z" w16du:dateUtc="2024-11-15T04:29:00Z">
        <w:r w:rsidR="00525660" w:rsidRPr="00544E7B" w:rsidDel="00B91EDB">
          <w:delText xml:space="preserve">. </w:delText>
        </w:r>
      </w:del>
    </w:p>
    <w:p w14:paraId="65E0985A" w14:textId="60CDE2C0" w:rsidR="00525660" w:rsidRDefault="007476A8" w:rsidP="00B91EDB">
      <w:pPr>
        <w:spacing w:line="240" w:lineRule="auto"/>
        <w:ind w:firstLine="540"/>
        <w:jc w:val="both"/>
        <w:rPr>
          <w:ins w:id="413" w:author="Billy Mitchell" w:date="2024-11-14T23:29:00Z" w16du:dateUtc="2024-11-15T04:29:00Z"/>
        </w:rPr>
      </w:pPr>
      <w:del w:id="414" w:author="Billy Mitchell" w:date="2024-11-14T23:29:00Z" w16du:dateUtc="2024-11-15T04:29:00Z">
        <w:r w:rsidDel="00B91EDB">
          <w:tab/>
          <w:delText>R</w:delText>
        </w:r>
        <w:r w:rsidR="00525660" w:rsidRPr="00544E7B" w:rsidDel="00B91EDB">
          <w:delText xml:space="preserve">esearch using this technique has been fruitful, identifying mechanisms through which emotions promote prosociality </w:delText>
        </w:r>
        <w:r w:rsidR="00525660" w:rsidRPr="00544E7B" w:rsidDel="00B91EDB">
          <w:fldChar w:fldCharType="begin"/>
        </w:r>
        <w:r w:rsidR="00CD69CB" w:rsidDel="00B91EDB">
          <w:delInstrText xml:space="preserve"> ADDIN ZOTERO_ITEM CSL_CITATION {"citationID":"3mgjJ2AF","properties":{"formattedCitation":"\\super 4\\nosupersub{}","plainCitation":"4","noteIndex":0},"citationItems":[{"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delInstrText>
        </w:r>
        <w:r w:rsidR="00525660" w:rsidRPr="00544E7B" w:rsidDel="00B91EDB">
          <w:fldChar w:fldCharType="separate"/>
        </w:r>
        <w:r w:rsidR="00662B7D" w:rsidRPr="00662B7D" w:rsidDel="00B91EDB">
          <w:rPr>
            <w:vertAlign w:val="superscript"/>
          </w:rPr>
          <w:delText>4</w:delText>
        </w:r>
        <w:r w:rsidR="00525660" w:rsidRPr="00544E7B" w:rsidDel="00B91EDB">
          <w:fldChar w:fldCharType="end"/>
        </w:r>
        <w:r w:rsidR="00525660" w:rsidRPr="00544E7B" w:rsidDel="00B91EDB">
          <w:delText xml:space="preserve"> and neural correlates of both attentional engagement </w:delText>
        </w:r>
        <w:r w:rsidR="00525660" w:rsidRPr="00544E7B" w:rsidDel="00B91EDB">
          <w:fldChar w:fldCharType="begin"/>
        </w:r>
        <w:r w:rsidR="00CD69CB" w:rsidDel="00B91EDB">
          <w:delInstrText xml:space="preserve"> ADDIN ZOTERO_ITEM CSL_CITATION {"citationID":"fEJAbZml","properties":{"formattedCitation":"\\super 23\\nosupersub{}","plainCitation":"23","noteIndex":0},"citationItems":[{"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delInstrText>
        </w:r>
        <w:r w:rsidR="00525660" w:rsidRPr="00544E7B" w:rsidDel="00B91EDB">
          <w:fldChar w:fldCharType="separate"/>
        </w:r>
        <w:r w:rsidR="00CD69CB" w:rsidRPr="00CD69CB" w:rsidDel="00B91EDB">
          <w:rPr>
            <w:vertAlign w:val="superscript"/>
          </w:rPr>
          <w:delText>23</w:delText>
        </w:r>
        <w:r w:rsidR="00525660" w:rsidRPr="00544E7B" w:rsidDel="00B91EDB">
          <w:fldChar w:fldCharType="end"/>
        </w:r>
        <w:r w:rsidR="00525660" w:rsidRPr="00544E7B" w:rsidDel="00B91EDB">
          <w:delText xml:space="preserve"> and of humor </w:delText>
        </w:r>
        <w:r w:rsidR="00525660" w:rsidRPr="00544E7B" w:rsidDel="00B91EDB">
          <w:fldChar w:fldCharType="begin"/>
        </w:r>
        <w:r w:rsidR="00043627" w:rsidDel="00B91EDB">
          <w:delInstrText xml:space="preserve"> ADDIN ZOTERO_ITEM CSL_CITATION {"citationID":"xxDe6EdH","properties":{"formattedCitation":"\\super 39\\nosupersub{}","plainCitation":"39","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delInstrText>
        </w:r>
        <w:r w:rsidR="00525660" w:rsidRPr="00544E7B" w:rsidDel="00B91EDB">
          <w:fldChar w:fldCharType="separate"/>
        </w:r>
        <w:r w:rsidR="00043627" w:rsidRPr="00043627" w:rsidDel="00B91EDB">
          <w:rPr>
            <w:vertAlign w:val="superscript"/>
          </w:rPr>
          <w:delText>39</w:delText>
        </w:r>
        <w:r w:rsidR="00525660" w:rsidRPr="00544E7B" w:rsidDel="00B91EDB">
          <w:fldChar w:fldCharType="end"/>
        </w:r>
        <w:r w:rsidR="00525660" w:rsidRPr="00544E7B" w:rsidDel="00B91EDB">
          <w:delText xml:space="preserve">. </w:delText>
        </w:r>
        <w:r w:rsidR="0055170A" w:rsidRPr="00544E7B" w:rsidDel="00B91EDB">
          <w:delText>However,</w:delText>
        </w:r>
        <w:r w:rsidDel="00B91EDB">
          <w:delText xml:space="preserve"> the majority of these studies have relied on</w:delText>
        </w:r>
        <w:r w:rsidR="0055170A" w:rsidRPr="00544E7B" w:rsidDel="00B91EDB">
          <w:delText xml:space="preserve"> post-exposure ratings</w:delText>
        </w:r>
        <w:r w:rsidDel="00B91EDB">
          <w:delText xml:space="preserve"> to probe subjective experience. This </w:delText>
        </w:r>
      </w:del>
      <w:del w:id="415" w:author="Billy Mitchell" w:date="2024-11-14T22:43:00Z" w16du:dateUtc="2024-11-15T03:43:00Z">
        <w:r w:rsidR="0055170A" w:rsidRPr="00544E7B" w:rsidDel="00CD69CB">
          <w:delText xml:space="preserve">may be appropriate for gist-level representations of complex experiences </w:delText>
        </w:r>
        <w:r w:rsidR="0055170A" w:rsidRPr="00483932" w:rsidDel="00CD69CB">
          <w:fldChar w:fldCharType="begin"/>
        </w:r>
        <w:r w:rsidR="00904155" w:rsidDel="00CD69CB">
          <w:delInstrText xml:space="preserve"> ADDIN ZOTERO_ITEM CSL_CITATION {"citationID":"WyRtaqSh","properties":{"formattedCitation":"\\super 36\\nosupersub{}","plainCitation":"36","noteIndex":0},"citationItems":[{"id":20885,"uris":["http://zotero.org/users/6239255/items/BJTH6R7J"],"itemData":{"id":20885,"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delInstrText>
        </w:r>
        <w:r w:rsidR="0055170A" w:rsidRPr="00483932" w:rsidDel="00CD69CB">
          <w:fldChar w:fldCharType="separate"/>
        </w:r>
        <w:r w:rsidR="00904155" w:rsidRPr="00904155" w:rsidDel="00CD69CB">
          <w:rPr>
            <w:vertAlign w:val="superscript"/>
          </w:rPr>
          <w:delText>36</w:delText>
        </w:r>
        <w:r w:rsidR="0055170A" w:rsidRPr="00483932" w:rsidDel="00CD69CB">
          <w:fldChar w:fldCharType="end"/>
        </w:r>
        <w:r w:rsidR="0055170A" w:rsidRPr="00544E7B" w:rsidDel="00CD69CB">
          <w:delText xml:space="preserve"> but may fail to accurately</w:delText>
        </w:r>
        <w:r w:rsidR="00432112" w:rsidDel="00CD69CB">
          <w:delText xml:space="preserve"> capture</w:delText>
        </w:r>
      </w:del>
      <w:del w:id="416" w:author="Billy Mitchell" w:date="2024-10-31T14:55:00Z" w16du:dateUtc="2024-10-31T18:55:00Z">
        <w:r w:rsidR="0055170A" w:rsidRPr="00544E7B" w:rsidDel="00432112">
          <w:delText xml:space="preserve"> how</w:delText>
        </w:r>
      </w:del>
      <w:del w:id="417" w:author="Billy Mitchell" w:date="2024-11-14T22:43:00Z" w16du:dateUtc="2024-11-15T03:43:00Z">
        <w:r w:rsidR="0055170A" w:rsidRPr="00544E7B" w:rsidDel="00CD69CB">
          <w:delText xml:space="preserve"> nuances of dynamic or ongoing evaluations were experienced </w:delText>
        </w:r>
        <w:r w:rsidR="0055170A" w:rsidRPr="00544E7B" w:rsidDel="00CD69CB">
          <w:rPr>
            <w:i/>
            <w:iCs/>
          </w:rPr>
          <w:delText>in the moment</w:delText>
        </w:r>
        <w:r w:rsidR="0055170A" w:rsidRPr="00544E7B" w:rsidDel="00CD69CB">
          <w:delText xml:space="preserve">. </w:delText>
        </w:r>
      </w:del>
      <w:moveFromRangeStart w:id="418" w:author="Billy Mitchell" w:date="2024-11-14T22:54:00Z" w:name="move182517269"/>
      <w:moveFrom w:id="419" w:author="Billy Mitchell" w:date="2024-11-14T22:54:00Z" w16du:dateUtc="2024-11-15T03:54:00Z">
        <w:r w:rsidR="0055170A" w:rsidRPr="00544E7B" w:rsidDel="00040B3A">
          <w:t>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 This speaks to the necessity of capturing in-the-moment ratings of experience, and better understanding the implications of this approach for neural activity and downstream cognition.</w:t>
        </w:r>
        <w:r w:rsidR="00F663DD" w:rsidDel="00040B3A">
          <w:t xml:space="preserve"> </w:t>
        </w:r>
      </w:moveFrom>
      <w:moveFromRangeEnd w:id="418"/>
      <w:r w:rsidR="00F663DD">
        <w:t xml:space="preserve">We propose that this </w:t>
      </w:r>
      <w:r w:rsidR="00F663DD" w:rsidRPr="002947A3">
        <w:t>type of viewing may be characterized by greater default mode network engagement (i.e., precuneus (</w:t>
      </w:r>
      <w:proofErr w:type="spellStart"/>
      <w:r w:rsidR="00F663DD" w:rsidRPr="002947A3">
        <w:t>pCUN</w:t>
      </w:r>
      <w:proofErr w:type="spellEnd"/>
      <w:r w:rsidR="00F663DD" w:rsidRPr="002947A3">
        <w:t>), inferior parietal lobe (IPL), medial prefrontal cortex (</w:t>
      </w:r>
      <w:proofErr w:type="spellStart"/>
      <w:r w:rsidR="00F663DD" w:rsidRPr="002947A3">
        <w:t>mPFC</w:t>
      </w:r>
      <w:proofErr w:type="spellEnd"/>
      <w:r w:rsidR="00F663DD" w:rsidRPr="002947A3">
        <w:t xml:space="preserve">)) without the added pressure of having to rate their evaluations. However, this type of viewing may also lead to greater lapses in attention, or </w:t>
      </w:r>
      <w:proofErr w:type="gramStart"/>
      <w:r w:rsidR="00F663DD" w:rsidRPr="002947A3">
        <w:t>possible</w:t>
      </w:r>
      <w:proofErr w:type="gramEnd"/>
      <w:r w:rsidR="00F663DD" w:rsidRPr="002947A3">
        <w:t xml:space="preserve"> forgetting of the active goal.</w:t>
      </w:r>
    </w:p>
    <w:p w14:paraId="5AF75682" w14:textId="77777777" w:rsidR="00B91EDB" w:rsidRDefault="00B91EDB" w:rsidP="00B91EDB">
      <w:pPr>
        <w:spacing w:line="240" w:lineRule="auto"/>
        <w:ind w:firstLine="540"/>
        <w:jc w:val="both"/>
        <w:rPr>
          <w:ins w:id="420" w:author="Billy Mitchell" w:date="2024-11-14T23:33:00Z" w16du:dateUtc="2024-11-15T04:33:00Z"/>
        </w:rPr>
      </w:pPr>
    </w:p>
    <w:p w14:paraId="0D3EB742" w14:textId="6944DC30" w:rsidR="00B91EDB" w:rsidRDefault="00B91EDB" w:rsidP="00B91EDB">
      <w:pPr>
        <w:spacing w:line="240" w:lineRule="auto"/>
        <w:ind w:firstLine="540"/>
        <w:jc w:val="both"/>
        <w:rPr>
          <w:ins w:id="421" w:author="Billy Mitchell" w:date="2024-11-14T23:33:00Z" w16du:dateUtc="2024-11-15T04:33:00Z"/>
        </w:rPr>
      </w:pPr>
      <w:ins w:id="422" w:author="Billy Mitchell" w:date="2024-11-14T23:33:00Z" w16du:dateUtc="2024-11-15T04:33:00Z">
        <w:r w:rsidRPr="00262C6C">
          <w:t>Expressive engagement may be a useful alternative precisely when reflective engagement techniques are limited: 1) when stimuli are long and/or complex</w:t>
        </w:r>
        <w:r w:rsidRPr="00FB258D">
          <w:t>,</w:t>
        </w:r>
        <w:r w:rsidRPr="00262C6C">
          <w:t xml:space="preserve"> 2) when the subjective experiences we want to study are subtle, intense, or ambiguous</w:t>
        </w:r>
        <w:r w:rsidRPr="00FB258D">
          <w:t>,</w:t>
        </w:r>
        <w:r w:rsidRPr="00262C6C">
          <w:t xml:space="preserve"> and 3) when retaining the fidelity of the initial response to the stimulus is more important than perhaps altering one’s attention to it</w:t>
        </w:r>
        <w:r>
          <w:t xml:space="preserve">. These may be true due to well-documented limitations and biases in attention, memory, and cognitive load </w:t>
        </w:r>
        <w:r>
          <w:fldChar w:fldCharType="begin"/>
        </w:r>
      </w:ins>
      <w:r w:rsidR="00F27DDF">
        <w:instrText xml:space="preserve"> ADDIN ZOTERO_ITEM CSL_CITATION {"citationID":"ji5WiA9U","properties":{"formattedCitation":"\\super 38,39\\nosupersub{}","plainCitation":"38,39","noteIndex":0},"citationItems":[{"id":18229,"uris":["http://zotero.org/users/6239255/items/6A5TNASY"],"itemData":{"id":18229,"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18228,"uris":["http://zotero.org/users/6239255/items/FRZLLZNR"],"itemData":{"id":18228,"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instrText>
      </w:r>
      <w:ins w:id="423" w:author="Billy Mitchell" w:date="2024-11-14T23:33:00Z" w16du:dateUtc="2024-11-15T04:33:00Z">
        <w:r>
          <w:fldChar w:fldCharType="separate"/>
        </w:r>
      </w:ins>
      <w:r w:rsidR="00F27DDF" w:rsidRPr="00F27DDF">
        <w:rPr>
          <w:vertAlign w:val="superscript"/>
        </w:rPr>
        <w:t>38,39</w:t>
      </w:r>
      <w:ins w:id="424" w:author="Billy Mitchell" w:date="2024-11-14T23:33:00Z" w16du:dateUtc="2024-11-15T04:33:00Z">
        <w:r>
          <w:fldChar w:fldCharType="end"/>
        </w:r>
        <w:r>
          <w:t>.</w:t>
        </w:r>
        <w:r w:rsidRPr="00262C6C">
          <w:t xml:space="preserve"> Maintaining phenomenal fidelity is </w:t>
        </w:r>
        <w:r>
          <w:t>critical</w:t>
        </w:r>
        <w:r w:rsidRPr="00262C6C">
          <w:t xml:space="preserve"> when researching idiosyncratic subject-specific neural signatures (e.g., </w:t>
        </w:r>
        <w:r w:rsidRPr="00262C6C">
          <w:fldChar w:fldCharType="begin"/>
        </w:r>
      </w:ins>
      <w:r w:rsidR="00F27DDF">
        <w:instrText xml:space="preserve"> ADDIN ZOTERO_ITEM CSL_CITATION {"citationID":"Ow6P4PHh","properties":{"formattedCitation":"\\super 31\\nosupersub{}","plainCitation":"31","noteIndex":0},"citationItems":[{"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ins w:id="425" w:author="Billy Mitchell" w:date="2024-11-14T23:33:00Z" w16du:dateUtc="2024-11-15T04:33:00Z">
        <w:r w:rsidRPr="00262C6C">
          <w:fldChar w:fldCharType="separate"/>
        </w:r>
      </w:ins>
      <w:r w:rsidR="00F27DDF" w:rsidRPr="00F27DDF">
        <w:rPr>
          <w:vertAlign w:val="superscript"/>
        </w:rPr>
        <w:t>31</w:t>
      </w:r>
      <w:ins w:id="426" w:author="Billy Mitchell" w:date="2024-11-14T23:33:00Z" w16du:dateUtc="2024-11-15T04:33:00Z">
        <w:r w:rsidRPr="00262C6C">
          <w:fldChar w:fldCharType="end"/>
        </w:r>
        <w:r>
          <w:t>)</w:t>
        </w:r>
        <w:r w:rsidRPr="00262C6C">
          <w:t xml:space="preserve"> or associations between subject-specific neural activity and concurrent behavioral outcomes (e.g., </w:t>
        </w:r>
        <w:r w:rsidRPr="002947A3">
          <w:fldChar w:fldCharType="begin"/>
        </w:r>
      </w:ins>
      <w:r w:rsidR="00F27DDF">
        <w:instrText xml:space="preserve"> ADDIN ZOTERO_ITEM CSL_CITATION {"citationID":"pAChH5sX","properties":{"formattedCitation":"\\super 29\\nosupersub{}","plainCitation":"29","noteIndex":0},"citationItems":[{"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ins w:id="427" w:author="Billy Mitchell" w:date="2024-11-14T23:33:00Z" w16du:dateUtc="2024-11-15T04:33:00Z">
        <w:r w:rsidRPr="002947A3">
          <w:fldChar w:fldCharType="separate"/>
        </w:r>
      </w:ins>
      <w:r w:rsidR="00F27DDF" w:rsidRPr="00F27DDF">
        <w:rPr>
          <w:vertAlign w:val="superscript"/>
        </w:rPr>
        <w:t>29</w:t>
      </w:r>
      <w:ins w:id="428" w:author="Billy Mitchell" w:date="2024-11-14T23:33:00Z" w16du:dateUtc="2024-11-15T04:33:00Z">
        <w:r w:rsidRPr="002947A3">
          <w:fldChar w:fldCharType="end"/>
        </w:r>
        <w:r>
          <w:t>)</w:t>
        </w:r>
        <w:r w:rsidRPr="00262C6C">
          <w:t xml:space="preserve">. Despite concerns regarding the alteration of neural activity, subjects who expressively engage with and passively view stimuli appear overwhelmingly similar in physiological </w:t>
        </w:r>
        <w:r w:rsidRPr="00262C6C">
          <w:fldChar w:fldCharType="begin"/>
        </w:r>
      </w:ins>
      <w:r w:rsidR="00F27DDF">
        <w:instrText xml:space="preserve"> ADDIN ZOTERO_ITEM CSL_CITATION {"citationID":"uCe2LQMQ","properties":{"formattedCitation":"\\super 40\\nosupersub{}","plainCitation":"40","noteIndex":0},"citationItems":[{"id":18048,"uris":["http://zotero.org/users/6239255/items/T5AZ76GI"],"itemData":{"id":18048,"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ins w:id="429" w:author="Billy Mitchell" w:date="2024-11-14T23:33:00Z" w16du:dateUtc="2024-11-15T04:33:00Z">
        <w:r w:rsidRPr="00262C6C">
          <w:fldChar w:fldCharType="separate"/>
        </w:r>
      </w:ins>
      <w:r w:rsidR="00F27DDF" w:rsidRPr="00F27DDF">
        <w:rPr>
          <w:vertAlign w:val="superscript"/>
        </w:rPr>
        <w:t>40</w:t>
      </w:r>
      <w:ins w:id="430" w:author="Billy Mitchell" w:date="2024-11-14T23:33:00Z" w16du:dateUtc="2024-11-15T04:33:00Z">
        <w:r w:rsidRPr="00262C6C">
          <w:fldChar w:fldCharType="end"/>
        </w:r>
        <w:r w:rsidRPr="00262C6C">
          <w:t xml:space="preserve"> and experiential </w:t>
        </w:r>
        <w:r w:rsidRPr="00262C6C">
          <w:fldChar w:fldCharType="begin"/>
        </w:r>
      </w:ins>
      <w:r w:rsidR="00F27DDF">
        <w:instrText xml:space="preserve"> ADDIN ZOTERO_ITEM CSL_CITATION {"citationID":"Ahb6aYCz","properties":{"formattedCitation":"\\super 28,41\\nosupersub{}","plainCitation":"28,41","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56,"uris":["http://zotero.org/users/6239255/items/68YBCX72","http://zotero.org/users/6239255/items/8IAQCBQ9"],"itemData":{"id":18056,"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ins w:id="431" w:author="Billy Mitchell" w:date="2024-11-14T23:33:00Z" w16du:dateUtc="2024-11-15T04:33:00Z">
        <w:r w:rsidRPr="00262C6C">
          <w:fldChar w:fldCharType="separate"/>
        </w:r>
      </w:ins>
      <w:r w:rsidR="00F27DDF" w:rsidRPr="00F27DDF">
        <w:rPr>
          <w:vertAlign w:val="superscript"/>
        </w:rPr>
        <w:t>28,41</w:t>
      </w:r>
      <w:ins w:id="432" w:author="Billy Mitchell" w:date="2024-11-14T23:33:00Z" w16du:dateUtc="2024-11-15T04:33:00Z">
        <w:r w:rsidRPr="00262C6C">
          <w:fldChar w:fldCharType="end"/>
        </w:r>
        <w:r w:rsidRPr="00262C6C">
          <w:t xml:space="preserve"> representations of events. This suggests that active introspection imposes minimal penalties upon the fidelity of recorded phenomena, but this has yet to be tested directly</w:t>
        </w:r>
        <w:r>
          <w:t xml:space="preserve"> in the context of naturalistic neuroimaging</w:t>
        </w:r>
        <w:r w:rsidRPr="00262C6C">
          <w:t>.</w:t>
        </w:r>
      </w:ins>
    </w:p>
    <w:p w14:paraId="14F91B4D" w14:textId="77777777" w:rsidR="00B91EDB" w:rsidRDefault="00B91EDB" w:rsidP="00B91EDB">
      <w:pPr>
        <w:spacing w:line="240" w:lineRule="auto"/>
        <w:ind w:firstLine="540"/>
        <w:jc w:val="both"/>
        <w:rPr>
          <w:ins w:id="433" w:author="Billy Mitchell" w:date="2024-11-14T23:33:00Z" w16du:dateUtc="2024-11-15T04:33:00Z"/>
        </w:rPr>
      </w:pPr>
    </w:p>
    <w:p w14:paraId="4F3C016C" w14:textId="77777777" w:rsidR="00B91EDB" w:rsidRDefault="00B91EDB" w:rsidP="00B91EDB">
      <w:pPr>
        <w:spacing w:line="240" w:lineRule="auto"/>
        <w:ind w:firstLine="540"/>
        <w:jc w:val="both"/>
        <w:rPr>
          <w:ins w:id="434" w:author="Billy Mitchell" w:date="2024-11-14T23:29:00Z" w16du:dateUtc="2024-11-15T04:29:00Z"/>
        </w:rPr>
      </w:pPr>
    </w:p>
    <w:p w14:paraId="67A85707" w14:textId="77777777" w:rsidR="00B91EDB" w:rsidRPr="00544E7B" w:rsidRDefault="00B91EDB" w:rsidP="00B91EDB">
      <w:pPr>
        <w:spacing w:line="240" w:lineRule="auto"/>
        <w:ind w:firstLine="540"/>
        <w:jc w:val="both"/>
        <w:pPrChange w:id="435" w:author="Billy Mitchell" w:date="2024-11-14T23:29:00Z" w16du:dateUtc="2024-11-15T04:29:00Z">
          <w:pPr>
            <w:spacing w:line="240" w:lineRule="auto"/>
            <w:jc w:val="both"/>
          </w:pPr>
        </w:pPrChange>
      </w:pPr>
    </w:p>
    <w:p w14:paraId="25C6D865" w14:textId="5C6D2A32" w:rsidR="00900DCE" w:rsidRPr="00544E7B" w:rsidDel="00432112" w:rsidRDefault="00900DCE" w:rsidP="00900DCE">
      <w:pPr>
        <w:spacing w:line="240" w:lineRule="auto"/>
        <w:ind w:firstLine="540"/>
        <w:jc w:val="both"/>
        <w:rPr>
          <w:del w:id="436" w:author="Billy Mitchell" w:date="2024-10-31T14:57:00Z" w16du:dateUtc="2024-10-31T18:57:00Z"/>
        </w:rPr>
      </w:pPr>
    </w:p>
    <w:p w14:paraId="547F6B65" w14:textId="62F8AEE8" w:rsidR="00900DCE" w:rsidRPr="00544E7B" w:rsidDel="00432112" w:rsidRDefault="00900DCE" w:rsidP="00900DCE">
      <w:pPr>
        <w:spacing w:line="240" w:lineRule="auto"/>
        <w:ind w:firstLine="540"/>
        <w:jc w:val="both"/>
        <w:rPr>
          <w:del w:id="437" w:author="Billy Mitchell" w:date="2024-10-31T14:57:00Z" w16du:dateUtc="2024-10-31T18:57:00Z"/>
        </w:rPr>
      </w:pPr>
    </w:p>
    <w:p w14:paraId="2B39BDD9" w14:textId="795AE5F3" w:rsidR="00E06745" w:rsidRPr="00544E7B" w:rsidDel="00432112" w:rsidRDefault="00E06745" w:rsidP="00094790">
      <w:pPr>
        <w:spacing w:line="240" w:lineRule="auto"/>
        <w:ind w:firstLine="540"/>
        <w:jc w:val="both"/>
        <w:rPr>
          <w:del w:id="438" w:author="Billy Mitchell" w:date="2024-10-31T14:57:00Z" w16du:dateUtc="2024-10-31T18:57:00Z"/>
        </w:rPr>
      </w:pPr>
    </w:p>
    <w:p w14:paraId="4AC49F89" w14:textId="2F349C28" w:rsidR="00E06745" w:rsidRPr="00544E7B" w:rsidDel="00432112" w:rsidRDefault="00E06745" w:rsidP="00094790">
      <w:pPr>
        <w:spacing w:line="240" w:lineRule="auto"/>
        <w:ind w:firstLine="540"/>
        <w:jc w:val="both"/>
        <w:rPr>
          <w:del w:id="439" w:author="Billy Mitchell" w:date="2024-10-31T14:57:00Z" w16du:dateUtc="2024-10-31T18:57:00Z"/>
        </w:rPr>
      </w:pPr>
    </w:p>
    <w:p w14:paraId="2C2E8CC5" w14:textId="10576E32" w:rsidR="00094790" w:rsidRPr="00544E7B" w:rsidDel="00432112" w:rsidRDefault="00094790" w:rsidP="00383C25">
      <w:pPr>
        <w:spacing w:line="240" w:lineRule="auto"/>
        <w:ind w:firstLine="540"/>
        <w:jc w:val="both"/>
        <w:rPr>
          <w:del w:id="440" w:author="Billy Mitchell" w:date="2024-10-31T14:57:00Z" w16du:dateUtc="2024-10-31T18:57:00Z"/>
        </w:rPr>
      </w:pPr>
    </w:p>
    <w:p w14:paraId="0C0DB8BA" w14:textId="77777777" w:rsidR="004C4E17" w:rsidRPr="00262C6C" w:rsidDel="00147E95" w:rsidRDefault="004C4E17" w:rsidP="004C4E17">
      <w:pPr>
        <w:spacing w:line="240" w:lineRule="auto"/>
        <w:jc w:val="both"/>
        <w:rPr>
          <w:del w:id="441" w:author="Billy Mitchell" w:date="2024-11-05T17:12:00Z" w16du:dateUtc="2024-11-05T22:12:00Z"/>
        </w:rPr>
      </w:pPr>
    </w:p>
    <w:p w14:paraId="1A784249" w14:textId="27EB8987" w:rsidR="00094790" w:rsidRPr="00262C6C" w:rsidDel="00147E95" w:rsidRDefault="00094790" w:rsidP="00AF6336">
      <w:pPr>
        <w:spacing w:line="240" w:lineRule="auto"/>
        <w:ind w:firstLine="540"/>
        <w:jc w:val="both"/>
        <w:rPr>
          <w:ins w:id="442" w:author="Chelsea Helion" w:date="2024-10-22T15:14:00Z"/>
          <w:del w:id="443" w:author="Billy Mitchell" w:date="2024-11-05T17:12:00Z" w16du:dateUtc="2024-11-05T22:12:00Z"/>
        </w:rPr>
      </w:pPr>
    </w:p>
    <w:p w14:paraId="685D29D7" w14:textId="6EE0C604" w:rsidR="003F613E" w:rsidRPr="006E54B4" w:rsidDel="00147E95" w:rsidRDefault="00147E95">
      <w:pPr>
        <w:spacing w:line="240" w:lineRule="auto"/>
        <w:jc w:val="both"/>
        <w:rPr>
          <w:del w:id="444" w:author="Billy Mitchell" w:date="2024-11-05T17:12:00Z" w16du:dateUtc="2024-11-05T22:12:00Z"/>
          <w:rPrChange w:id="445" w:author="Chelsea Helion" w:date="2024-10-23T10:53:00Z">
            <w:rPr>
              <w:del w:id="446" w:author="Billy Mitchell" w:date="2024-11-05T17:12:00Z" w16du:dateUtc="2024-11-05T22:12:00Z"/>
              <w:rFonts w:ascii="Aptos" w:hAnsi="Aptos"/>
            </w:rPr>
          </w:rPrChange>
        </w:rPr>
        <w:pPrChange w:id="447" w:author="Billy Mitchell" w:date="2024-11-05T17:12:00Z" w16du:dateUtc="2024-11-05T22:12:00Z">
          <w:pPr>
            <w:spacing w:line="240" w:lineRule="auto"/>
            <w:ind w:firstLine="540"/>
            <w:jc w:val="both"/>
          </w:pPr>
        </w:pPrChange>
      </w:pPr>
      <w:ins w:id="448" w:author="Billy Mitchell" w:date="2024-11-05T17:12:00Z" w16du:dateUtc="2024-11-05T22:12:00Z">
        <w:r>
          <w:rPr>
            <w:b/>
            <w:bCs/>
          </w:rPr>
          <w:tab/>
        </w:r>
      </w:ins>
    </w:p>
    <w:p w14:paraId="3B5FE623" w14:textId="62FCA7BF" w:rsidR="00A967C5" w:rsidDel="00B91EDB" w:rsidRDefault="00F663DD" w:rsidP="00B91EDB">
      <w:pPr>
        <w:spacing w:line="240" w:lineRule="auto"/>
        <w:jc w:val="both"/>
        <w:rPr>
          <w:del w:id="449" w:author="Billy Mitchell" w:date="2024-11-14T23:33:00Z" w16du:dateUtc="2024-11-15T04:33:00Z"/>
        </w:rPr>
        <w:pPrChange w:id="450" w:author="Billy Mitchell" w:date="2024-11-14T23:33:00Z" w16du:dateUtc="2024-11-15T04:33:00Z">
          <w:pPr>
            <w:spacing w:line="240" w:lineRule="auto"/>
            <w:ind w:firstLine="540"/>
            <w:jc w:val="both"/>
          </w:pPr>
        </w:pPrChange>
      </w:pPr>
      <w:del w:id="451" w:author="Billy Mitchell" w:date="2024-11-14T23:33:00Z" w16du:dateUtc="2024-11-15T04:33:00Z">
        <w:r w:rsidDel="00B91EDB">
          <w:rPr>
            <w:b/>
            <w:bCs/>
          </w:rPr>
          <w:delText>Contrasting</w:delText>
        </w:r>
        <w:r w:rsidRPr="00E5335E" w:rsidDel="00B91EDB">
          <w:rPr>
            <w:b/>
            <w:bCs/>
          </w:rPr>
          <w:delText xml:space="preserve"> Expressive</w:delText>
        </w:r>
        <w:r w:rsidR="00ED22D8" w:rsidDel="00B91EDB">
          <w:rPr>
            <w:b/>
            <w:bCs/>
          </w:rPr>
          <w:delText xml:space="preserve"> Active</w:delText>
        </w:r>
        <w:r w:rsidR="00262C6C" w:rsidDel="00B91EDB">
          <w:rPr>
            <w:b/>
            <w:bCs/>
          </w:rPr>
          <w:delText xml:space="preserve"> </w:delText>
        </w:r>
        <w:r w:rsidDel="00B91EDB">
          <w:rPr>
            <w:b/>
            <w:bCs/>
          </w:rPr>
          <w:delText>and</w:delText>
        </w:r>
        <w:r w:rsidR="007476A8" w:rsidDel="00B91EDB">
          <w:rPr>
            <w:b/>
            <w:bCs/>
          </w:rPr>
          <w:delText xml:space="preserve"> Reflective</w:delText>
        </w:r>
        <w:r w:rsidR="00ED22D8" w:rsidDel="00B91EDB">
          <w:rPr>
            <w:b/>
            <w:bCs/>
          </w:rPr>
          <w:delText xml:space="preserve"> Active</w:delText>
        </w:r>
        <w:r w:rsidR="007476A8" w:rsidRPr="00262C6C" w:rsidDel="00B91EDB">
          <w:rPr>
            <w:b/>
            <w:bCs/>
          </w:rPr>
          <w:delText xml:space="preserve"> </w:delText>
        </w:r>
        <w:r w:rsidR="007476A8" w:rsidDel="00B91EDB">
          <w:rPr>
            <w:b/>
            <w:bCs/>
          </w:rPr>
          <w:delText>Viewing</w:delText>
        </w:r>
        <w:r w:rsidRPr="00262C6C" w:rsidDel="00B91EDB">
          <w:rPr>
            <w:b/>
            <w:bCs/>
          </w:rPr>
          <w:delText xml:space="preserve">. </w:delText>
        </w:r>
        <w:r w:rsidR="00262C6C" w:rsidDel="00B91EDB">
          <w:delText>In the present research, we</w:delText>
        </w:r>
        <w:r w:rsidR="007476A8" w:rsidDel="00B91EDB">
          <w:delText xml:space="preserve"> test</w:delText>
        </w:r>
        <w:r w:rsidR="00566D6E" w:rsidRPr="00262C6C" w:rsidDel="00B91EDB">
          <w:delText xml:space="preserve"> </w:delText>
        </w:r>
      </w:del>
      <w:del w:id="452" w:author="Billy Mitchell" w:date="2024-10-31T15:00:00Z" w16du:dateUtc="2024-10-31T19:00:00Z">
        <w:r w:rsidR="00566D6E" w:rsidRPr="00262C6C" w:rsidDel="00483932">
          <w:delText>term</w:delText>
        </w:r>
      </w:del>
      <w:del w:id="453" w:author="Billy Mitchell" w:date="2024-11-14T23:33:00Z" w16du:dateUtc="2024-11-15T04:33:00Z">
        <w:r w:rsidR="00566D6E" w:rsidRPr="00262C6C" w:rsidDel="00B91EDB">
          <w:delText xml:space="preserve"> </w:delText>
        </w:r>
        <w:r w:rsidR="00566D6E" w:rsidRPr="00262C6C" w:rsidDel="00B91EDB">
          <w:rPr>
            <w:i/>
            <w:iCs/>
          </w:rPr>
          <w:delText xml:space="preserve">expressive active engagement </w:delText>
        </w:r>
        <w:r w:rsidR="00566D6E" w:rsidRPr="00262C6C" w:rsidDel="00B91EDB">
          <w:delText>-- or collecting in-the-moment continuous self-report ratings of one or more specific questions</w:delText>
        </w:r>
        <w:r w:rsidR="000B1B95" w:rsidRPr="00262C6C" w:rsidDel="00B91EDB">
          <w:delText xml:space="preserve"> </w:delText>
        </w:r>
        <w:r w:rsidR="00566D6E" w:rsidRPr="00262C6C" w:rsidDel="00B91EDB">
          <w:delText xml:space="preserve">during initial viewing -- may be a preferable alternative to reflective active engagement. </w:delText>
        </w:r>
        <w:r w:rsidRPr="00262C6C" w:rsidDel="00B91EDB">
          <w:delText>Expressive engagement may be a useful alternative precisely when reflective engagement techniques are limited: 1) when stimuli are long and/or complex</w:delText>
        </w:r>
      </w:del>
      <w:ins w:id="454" w:author="Chelsea Helion" w:date="2024-10-25T10:42:00Z">
        <w:del w:id="455" w:author="Billy Mitchell" w:date="2024-11-05T19:32:00Z" w16du:dateUtc="2024-11-06T00:32:00Z">
          <w:r w:rsidR="007C2B01" w:rsidDel="00FB258D">
            <w:delText xml:space="preserve"> </w:delText>
          </w:r>
          <w:r w:rsidR="007C2B01" w:rsidRPr="00FB258D" w:rsidDel="00FB258D">
            <w:delText>(cite)</w:delText>
          </w:r>
        </w:del>
      </w:ins>
      <w:del w:id="456" w:author="Billy Mitchell" w:date="2024-11-14T23:33:00Z" w16du:dateUtc="2024-11-15T04:33:00Z">
        <w:r w:rsidRPr="00FB258D" w:rsidDel="00B91EDB">
          <w:delText>,</w:delText>
        </w:r>
        <w:r w:rsidRPr="00262C6C" w:rsidDel="00B91EDB">
          <w:delText xml:space="preserve"> 2) when the subjective experiences we want to study are subtle, intense, or ambiguous</w:delText>
        </w:r>
      </w:del>
      <w:ins w:id="457" w:author="Chelsea Helion" w:date="2024-10-25T10:42:00Z">
        <w:del w:id="458" w:author="Billy Mitchell" w:date="2024-11-05T19:32:00Z" w16du:dateUtc="2024-11-06T00:32:00Z">
          <w:r w:rsidR="007C2B01" w:rsidDel="00FB258D">
            <w:delText xml:space="preserve"> </w:delText>
          </w:r>
          <w:r w:rsidR="007C2B01" w:rsidRPr="00FB258D" w:rsidDel="00FB258D">
            <w:delText>(cite)</w:delText>
          </w:r>
        </w:del>
      </w:ins>
      <w:del w:id="459" w:author="Billy Mitchell" w:date="2024-11-14T23:33:00Z" w16du:dateUtc="2024-11-15T04:33:00Z">
        <w:r w:rsidRPr="00FB258D" w:rsidDel="00B91EDB">
          <w:delText>,</w:delText>
        </w:r>
        <w:r w:rsidRPr="00262C6C" w:rsidDel="00B91EDB">
          <w:delText xml:space="preserve"> and 3) when retaining the fidelity of the initial </w:delText>
        </w:r>
        <w:r w:rsidR="003125D9" w:rsidRPr="00262C6C" w:rsidDel="00B91EDB">
          <w:delText xml:space="preserve">response to the stimulus </w:delText>
        </w:r>
        <w:r w:rsidRPr="00262C6C" w:rsidDel="00B91EDB">
          <w:delText xml:space="preserve">is </w:delText>
        </w:r>
        <w:r w:rsidR="003125D9" w:rsidRPr="00262C6C" w:rsidDel="00B91EDB">
          <w:delText xml:space="preserve">more </w:delText>
        </w:r>
        <w:r w:rsidRPr="00262C6C" w:rsidDel="00B91EDB">
          <w:delText>important</w:delText>
        </w:r>
        <w:r w:rsidR="003125D9" w:rsidRPr="00262C6C" w:rsidDel="00B91EDB">
          <w:delText xml:space="preserve"> than perhaps </w:delText>
        </w:r>
        <w:r w:rsidR="00A967C5" w:rsidRPr="00262C6C" w:rsidDel="00B91EDB">
          <w:delText>altering one’s attention to it</w:delText>
        </w:r>
      </w:del>
      <w:ins w:id="460" w:author="Chelsea Helion" w:date="2024-10-25T10:42:00Z">
        <w:del w:id="461" w:author="Billy Mitchell" w:date="2024-11-05T19:31:00Z" w16du:dateUtc="2024-11-06T00:31:00Z">
          <w:r w:rsidR="007C2B01" w:rsidDel="00FB258D">
            <w:delText xml:space="preserve"> </w:delText>
          </w:r>
          <w:r w:rsidR="007C2B01" w:rsidRPr="007C2B01" w:rsidDel="00FB258D">
            <w:rPr>
              <w:highlight w:val="yellow"/>
              <w:rPrChange w:id="462" w:author="Chelsea Helion" w:date="2024-10-25T10:42:00Z">
                <w:rPr/>
              </w:rPrChange>
            </w:rPr>
            <w:delText>(cite)</w:delText>
          </w:r>
        </w:del>
      </w:ins>
      <w:del w:id="463" w:author="Billy Mitchell" w:date="2024-11-05T19:31:00Z" w16du:dateUtc="2024-11-06T00:31:00Z">
        <w:r w:rsidRPr="007C2B01" w:rsidDel="00FB258D">
          <w:rPr>
            <w:highlight w:val="yellow"/>
            <w:rPrChange w:id="464" w:author="Chelsea Helion" w:date="2024-10-25T10:42:00Z">
              <w:rPr/>
            </w:rPrChange>
          </w:rPr>
          <w:delText>.</w:delText>
        </w:r>
      </w:del>
      <w:del w:id="465" w:author="Billy Mitchell" w:date="2024-11-14T23:33:00Z" w16du:dateUtc="2024-11-15T04:33:00Z">
        <w:r w:rsidR="00D57036" w:rsidDel="00B91EDB">
          <w:fldChar w:fldCharType="begin"/>
        </w:r>
        <w:r w:rsidR="00B91EDB" w:rsidDel="00B91EDB">
          <w:delInstrText xml:space="preserve"> ADDIN ZOTERO_ITEM CSL_CITATION {"citationID":"ji5WiA9U","properties":{"formattedCitation":"\\super 37,38\\nosupersub{}","plainCitation":"37,38","noteIndex":0},"citationItems":[{"id":18229,"uris":["http://zotero.org/users/6239255/items/6A5TNASY"],"itemData":{"id":18229,"type":"article-journal","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i.e., expectation of an ensuing stimulus to be remembered, selection and encoding of stimuli, maintenance of relevant information in mind and memory retrieval.","container-title":"Trends in Cognitive Sciences","DOI":"10.1016/j.tics.2011.11.014","ISSN":"13646613","issue":"2","journalAbbreviation":"Trends in Cognitive Sciences","language":"en","license":"https://www.elsevier.com/tdm/userlicense/1.0/","page":"129-135","source":"DOI.org (Crossref)","title":"Top-down modulation: bridging selective attention and working memory","title-short":"Top-down modulation","volume":"16","author":[{"family":"Gazzaley","given":"Adam"},{"family":"Nobre","given":"Anna C."}],"issued":{"date-parts":[["2012",2]]}}},{"id":18228,"uris":["http://zotero.org/users/6239255/items/FRZLLZNR"],"itemData":{"id":18228,"type":"article-journal","container-title":"Cognitive Psychology","DOI":"10.1016/0010-0285(90)90003-M","ISSN":"00100285","issue":"1","journalAbbreviation":"Cognitive Psychology","language":"en","license":"https://www.elsevier.com/tdm/userlicense/1.0/","page":"36-71","source":"DOI.org (Crossref)","title":"Verbal overshadowing of visual memories: Some things are better left unsaid","title-short":"Verbal overshadowing of visual memories","volume":"22","author":[{"family":"Schooler","given":"Jonathan W"},{"family":"Engstler-Schooler","given":"Tonya Y"}],"issued":{"date-parts":[["1990",1]]}}}],"schema":"https://github.com/citation-style-language/schema/raw/master/csl-citation.json"} </w:delInstrText>
        </w:r>
        <w:r w:rsidR="00D57036" w:rsidDel="00B91EDB">
          <w:fldChar w:fldCharType="separate"/>
        </w:r>
        <w:r w:rsidR="00B91EDB" w:rsidRPr="00B91EDB" w:rsidDel="00B91EDB">
          <w:rPr>
            <w:vertAlign w:val="superscript"/>
          </w:rPr>
          <w:delText>37,38</w:delText>
        </w:r>
        <w:r w:rsidR="00D57036" w:rsidDel="00B91EDB">
          <w:fldChar w:fldCharType="end"/>
        </w:r>
        <w:r w:rsidRPr="00262C6C" w:rsidDel="00B91EDB">
          <w:delText xml:space="preserve"> </w:delText>
        </w:r>
        <w:r w:rsidR="007C2B01" w:rsidRPr="00262C6C" w:rsidDel="00B91EDB">
          <w:delText xml:space="preserve">Maintaining phenomenal fidelity is </w:delText>
        </w:r>
        <w:r w:rsidR="007C2B01" w:rsidDel="00B91EDB">
          <w:delText>critical</w:delText>
        </w:r>
        <w:r w:rsidR="007C2B01" w:rsidRPr="00262C6C" w:rsidDel="00B91EDB">
          <w:delText xml:space="preserve"> when researching idiosyncratic subject-specific neural signatures (e.g., </w:delText>
        </w:r>
        <w:r w:rsidR="007C2B01" w:rsidRPr="00262C6C" w:rsidDel="00B91EDB">
          <w:fldChar w:fldCharType="begin"/>
        </w:r>
        <w:r w:rsidR="001E0FBA" w:rsidDel="00B91EDB">
          <w:delInstrText xml:space="preserve"> ADDIN ZOTERO_ITEM CSL_CITATION {"citationID":"Ow6P4PHh","properties":{"formattedCitation":"\\super 30\\nosupersub{}","plainCitation":"30","noteIndex":0},"citationItems":[{"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delInstrText>
        </w:r>
        <w:r w:rsidR="007C2B01" w:rsidRPr="00262C6C" w:rsidDel="00B91EDB">
          <w:fldChar w:fldCharType="separate"/>
        </w:r>
        <w:r w:rsidR="001E0FBA" w:rsidRPr="001E0FBA" w:rsidDel="00B91EDB">
          <w:rPr>
            <w:vertAlign w:val="superscript"/>
          </w:rPr>
          <w:delText>30</w:delText>
        </w:r>
        <w:r w:rsidR="007C2B01" w:rsidRPr="00262C6C" w:rsidDel="00B91EDB">
          <w:fldChar w:fldCharType="end"/>
        </w:r>
        <w:r w:rsidR="007C2B01" w:rsidRPr="00262C6C" w:rsidDel="00B91EDB">
          <w:delText xml:space="preserve"> or associations between subject-specific neural activity and concurrent behavioral outcomes (e.g., </w:delText>
        </w:r>
        <w:r w:rsidR="007C2B01" w:rsidRPr="002947A3" w:rsidDel="00B91EDB">
          <w:fldChar w:fldCharType="begin"/>
        </w:r>
        <w:r w:rsidR="001E0FBA" w:rsidDel="00B91EDB">
          <w:delInstrText xml:space="preserve"> ADDIN ZOTERO_ITEM CSL_CITATION {"citationID":"pAChH5sX","properties":{"formattedCitation":"\\super 28\\nosupersub{}","plainCitation":"28","noteIndex":0},"citationItems":[{"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delInstrText>
        </w:r>
        <w:r w:rsidR="007C2B01" w:rsidRPr="002947A3" w:rsidDel="00B91EDB">
          <w:fldChar w:fldCharType="separate"/>
        </w:r>
        <w:r w:rsidR="001E0FBA" w:rsidRPr="001E0FBA" w:rsidDel="00B91EDB">
          <w:rPr>
            <w:vertAlign w:val="superscript"/>
          </w:rPr>
          <w:delText>28</w:delText>
        </w:r>
        <w:r w:rsidR="007C2B01" w:rsidRPr="002947A3" w:rsidDel="00B91EDB">
          <w:fldChar w:fldCharType="end"/>
        </w:r>
        <w:r w:rsidR="007C2B01" w:rsidRPr="00262C6C" w:rsidDel="00B91EDB">
          <w:delText xml:space="preserve">. </w:delText>
        </w:r>
        <w:r w:rsidR="00A967C5" w:rsidRPr="00262C6C" w:rsidDel="00B91EDB">
          <w:delText>Despite concerns regarding the alteration of neural activity, s</w:delText>
        </w:r>
        <w:r w:rsidRPr="00262C6C" w:rsidDel="00B91EDB">
          <w:delText xml:space="preserve">ubjects who expressively engage with and passively view stimuli appear overwhelmingly similar in physiological </w:delText>
        </w:r>
        <w:r w:rsidR="00364897" w:rsidRPr="00262C6C" w:rsidDel="00B91EDB">
          <w:fldChar w:fldCharType="begin"/>
        </w:r>
        <w:r w:rsidR="00B91EDB" w:rsidDel="00B91EDB">
          <w:delInstrText xml:space="preserve"> ADDIN ZOTERO_ITEM CSL_CITATION {"citationID":"uCe2LQMQ","properties":{"formattedCitation":"\\super 39\\nosupersub{}","plainCitation":"39","noteIndex":0},"citationItems":[{"id":18048,"uris":["http://zotero.org/users/6239255/items/T5AZ76GI"],"itemData":{"id":18048,"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delInstrText>
        </w:r>
        <w:r w:rsidR="00364897" w:rsidRPr="00262C6C" w:rsidDel="00B91EDB">
          <w:fldChar w:fldCharType="separate"/>
        </w:r>
        <w:r w:rsidR="00B91EDB" w:rsidRPr="00B91EDB" w:rsidDel="00B91EDB">
          <w:rPr>
            <w:vertAlign w:val="superscript"/>
          </w:rPr>
          <w:delText>39</w:delText>
        </w:r>
        <w:r w:rsidR="00364897" w:rsidRPr="00262C6C" w:rsidDel="00B91EDB">
          <w:fldChar w:fldCharType="end"/>
        </w:r>
        <w:r w:rsidRPr="00262C6C" w:rsidDel="00B91EDB">
          <w:delText xml:space="preserve"> and experiential </w:delText>
        </w:r>
        <w:r w:rsidR="00364897" w:rsidRPr="00262C6C" w:rsidDel="00B91EDB">
          <w:fldChar w:fldCharType="begin"/>
        </w:r>
        <w:r w:rsidR="00B91EDB" w:rsidDel="00B91EDB">
          <w:delInstrText xml:space="preserve"> ADDIN ZOTERO_ITEM CSL_CITATION {"citationID":"Ahb6aYCz","properties":{"formattedCitation":"\\super 27,40\\nosupersub{}","plainCitation":"27,40","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56,"uris":["http://zotero.org/users/6239255/items/68YBCX72","http://zotero.org/users/6239255/items/8IAQCBQ9"],"itemData":{"id":18056,"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delInstrText>
        </w:r>
        <w:r w:rsidR="00364897" w:rsidRPr="00262C6C" w:rsidDel="00B91EDB">
          <w:fldChar w:fldCharType="separate"/>
        </w:r>
        <w:r w:rsidR="00B91EDB" w:rsidRPr="00B91EDB" w:rsidDel="00B91EDB">
          <w:rPr>
            <w:vertAlign w:val="superscript"/>
          </w:rPr>
          <w:delText>27,40</w:delText>
        </w:r>
        <w:r w:rsidR="00364897" w:rsidRPr="00262C6C" w:rsidDel="00B91EDB">
          <w:fldChar w:fldCharType="end"/>
        </w:r>
        <w:r w:rsidR="00364897" w:rsidRPr="00262C6C" w:rsidDel="00B91EDB">
          <w:delText xml:space="preserve"> </w:delText>
        </w:r>
        <w:r w:rsidRPr="00262C6C" w:rsidDel="00B91EDB">
          <w:delText>representations of events</w:delText>
        </w:r>
        <w:r w:rsidR="000B1B95" w:rsidRPr="00262C6C" w:rsidDel="00B91EDB">
          <w:delText xml:space="preserve">. This </w:delText>
        </w:r>
        <w:r w:rsidR="00A967C5" w:rsidRPr="00262C6C" w:rsidDel="00B91EDB">
          <w:delText xml:space="preserve">suggests that </w:delText>
        </w:r>
        <w:r w:rsidR="000B1B95" w:rsidRPr="00262C6C" w:rsidDel="00B91EDB">
          <w:delText xml:space="preserve">active </w:delText>
        </w:r>
        <w:r w:rsidR="00A967C5" w:rsidRPr="00262C6C" w:rsidDel="00B91EDB">
          <w:delText xml:space="preserve">introspection imposes minimal penalties upon the fidelity of </w:delText>
        </w:r>
        <w:r w:rsidRPr="00262C6C" w:rsidDel="00B91EDB">
          <w:delText xml:space="preserve">recorded </w:delText>
        </w:r>
        <w:r w:rsidR="000B1B95" w:rsidRPr="00262C6C" w:rsidDel="00B91EDB">
          <w:delText>phenomena, but this has yet to be tested directly</w:delText>
        </w:r>
        <w:r w:rsidR="007C2B01" w:rsidDel="00B91EDB">
          <w:delText xml:space="preserve"> in the context of naturalistic neuroimaging</w:delText>
        </w:r>
        <w:r w:rsidRPr="00262C6C" w:rsidDel="00B91EDB">
          <w:delText xml:space="preserve">. </w:delText>
        </w:r>
      </w:del>
    </w:p>
    <w:p w14:paraId="65C4E3FC" w14:textId="644AD6BD" w:rsidR="00F663DD" w:rsidRPr="002947A3" w:rsidRDefault="00F663DD" w:rsidP="00B91EDB">
      <w:pPr>
        <w:spacing w:line="240" w:lineRule="auto"/>
        <w:jc w:val="both"/>
        <w:pPrChange w:id="466" w:author="Billy Mitchell" w:date="2024-11-14T23:33:00Z" w16du:dateUtc="2024-11-15T04:33:00Z">
          <w:pPr>
            <w:spacing w:line="240" w:lineRule="auto"/>
            <w:ind w:firstLine="540"/>
            <w:jc w:val="both"/>
          </w:pPr>
        </w:pPrChange>
      </w:pPr>
      <w:r>
        <w:t xml:space="preserve">We propose that expressive active viewing will likely be comprised of two distinct categories of experience. The first is </w:t>
      </w:r>
      <w:r w:rsidRPr="002947A3">
        <w:rPr>
          <w:i/>
          <w:iCs/>
        </w:rPr>
        <w:t>expressive rating</w:t>
      </w:r>
      <w:r w:rsidRPr="002947A3">
        <w:t xml:space="preserve">, in which subjects have the option to express their </w:t>
      </w:r>
      <w:proofErr w:type="gramStart"/>
      <w:r w:rsidRPr="002947A3">
        <w:t>ratings</w:t>
      </w:r>
      <w:proofErr w:type="gramEnd"/>
      <w:r w:rsidRPr="002947A3">
        <w:t xml:space="preserve"> and an event or information did result in an update to their assessments. Expressive </w:t>
      </w:r>
      <w:proofErr w:type="gramStart"/>
      <w:r w:rsidRPr="002947A3">
        <w:t>rating</w:t>
      </w:r>
      <w:proofErr w:type="gramEnd"/>
      <w:r w:rsidRPr="002947A3">
        <w:t xml:space="preserve"> likely </w:t>
      </w:r>
      <w:proofErr w:type="gramStart"/>
      <w:r w:rsidRPr="002947A3">
        <w:t>recruits</w:t>
      </w:r>
      <w:proofErr w:type="gramEnd"/>
      <w:r w:rsidRPr="002947A3">
        <w:t xml:space="preserve"> regions associated with interoception, like the anterior cingulate cortex (ACC) and anterior insula (AI), and quantification, such as the intraparietal sulcus (IPS), in order to maintain awareness of one’s evaluations and to continually pinpoint where those evaluations exist relative to other points on a numeric continuum. The act of rating may also lead people to engage with the narrative more (i.e., superior parietal lobe (SPL)), relative to reflective viewing, to better inform their ratings.</w:t>
      </w:r>
      <w:r>
        <w:t xml:space="preserve"> </w:t>
      </w:r>
      <w:r w:rsidRPr="002947A3">
        <w:t xml:space="preserve">The </w:t>
      </w:r>
      <w:r>
        <w:t xml:space="preserve">second </w:t>
      </w:r>
      <w:r w:rsidRPr="002947A3">
        <w:t xml:space="preserve">category is </w:t>
      </w:r>
      <w:r w:rsidRPr="002947A3">
        <w:rPr>
          <w:i/>
          <w:iCs/>
        </w:rPr>
        <w:t xml:space="preserve">expressive non-rating, </w:t>
      </w:r>
      <w:r w:rsidRPr="002947A3">
        <w:t xml:space="preserve">in which subjects have the option to express their </w:t>
      </w:r>
      <w:proofErr w:type="gramStart"/>
      <w:r w:rsidRPr="002947A3">
        <w:t>ratings</w:t>
      </w:r>
      <w:proofErr w:type="gramEnd"/>
      <w:r w:rsidRPr="002947A3">
        <w:t xml:space="preserve"> but stimulus events were presumably not salient enough to warrant a rating change (e.g., a seemingly irrelevant or uninformative action is depicted). Even when subjects are not rating in an expressive engagement design, they may be recruiting more task-related circuitry and less default mode circuitry, relative to reflective </w:t>
      </w:r>
      <w:r>
        <w:t>viewing</w:t>
      </w:r>
      <w:r w:rsidRPr="002947A3">
        <w:t>, to identify events and information salient to rating.</w:t>
      </w:r>
      <w:r>
        <w:t xml:space="preserve"> </w:t>
      </w:r>
      <w:r w:rsidRPr="002947A3">
        <w:t>These changes in engagement may also lead expressively engaged viewers to demonstrate greater sensory processing (i.e., superior temporal gyrus (STG), occipital lobe (Occ)) and social-emotional responding (i.e., temporoparietal junction (TPJ)/posterior superior temporal sulcus (</w:t>
      </w:r>
      <w:proofErr w:type="spellStart"/>
      <w:proofErr w:type="gramStart"/>
      <w:r w:rsidRPr="002947A3">
        <w:t>pSTS</w:t>
      </w:r>
      <w:proofErr w:type="spellEnd"/>
      <w:proofErr w:type="gramEnd"/>
      <w:r w:rsidRPr="002947A3">
        <w:t xml:space="preserve">), fusiform face area (FFG)), as well. </w:t>
      </w:r>
    </w:p>
    <w:p w14:paraId="4D6B2E29" w14:textId="46EF1D37" w:rsidR="00F663DD" w:rsidDel="00F663DD" w:rsidRDefault="00F663DD" w:rsidP="00F663DD">
      <w:pPr>
        <w:spacing w:line="240" w:lineRule="auto"/>
        <w:ind w:firstLine="540"/>
        <w:jc w:val="both"/>
        <w:rPr>
          <w:del w:id="467" w:author="Chelsea Helion" w:date="2024-10-25T11:09:00Z"/>
        </w:rPr>
      </w:pPr>
      <w:r w:rsidRPr="002947A3">
        <w:tab/>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Pr="002947A3">
        <w:fldChar w:fldCharType="begin"/>
      </w:r>
      <w:r w:rsidR="00F27DDF">
        <w:instrText xml:space="preserve"> ADDIN ZOTERO_ITEM CSL_CITATION {"citationID":"v4u7fzeB","properties":{"formattedCitation":"\\super 28\\nosupersub{}","plainCitation":"28","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Pr="002947A3">
        <w:fldChar w:fldCharType="separate"/>
      </w:r>
      <w:r w:rsidR="00F27DDF" w:rsidRPr="00F27DDF">
        <w:rPr>
          <w:vertAlign w:val="superscript"/>
        </w:rPr>
        <w:t>28</w:t>
      </w:r>
      <w:r w:rsidRPr="002947A3">
        <w:fldChar w:fldCharType="end"/>
      </w:r>
      <w:r w:rsidRPr="002947A3">
        <w:t xml:space="preserve">. Although the studies included likely use the term in a broader sense than how we have used the term thus far, an association test (n studies </w:t>
      </w:r>
      <w:r w:rsidRPr="002947A3">
        <w:lastRenderedPageBreak/>
        <w:t xml:space="preserve">= 207) of the term ‘rating’ generated using the Neurosynth </w:t>
      </w:r>
      <w:r w:rsidRPr="002947A3">
        <w:fldChar w:fldCharType="begin"/>
      </w:r>
      <w:r w:rsidR="00F27DDF">
        <w:instrText xml:space="preserve"> ADDIN ZOTERO_ITEM CSL_CITATION {"citationID":"HYzfx3F5","properties":{"formattedCitation":"\\super 42\\nosupersub{}","plainCitation":"42","noteIndex":0},"citationItems":[{"id":8977,"uris":["http://zotero.org/users/6239255/items/AYYWX7P9"],"itemData":{"id":8977,"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Pr="002947A3">
        <w:fldChar w:fldCharType="separate"/>
      </w:r>
      <w:r w:rsidR="00F27DDF" w:rsidRPr="00F27DDF">
        <w:rPr>
          <w:vertAlign w:val="superscript"/>
        </w:rPr>
        <w:t>42</w:t>
      </w:r>
      <w:r w:rsidRPr="002947A3">
        <w:fldChar w:fldCharType="end"/>
      </w:r>
      <w:r w:rsidRPr="002947A3">
        <w:t xml:space="preserve"> database found clusters in the left and right medial prefrontal cortex (</w:t>
      </w:r>
      <w:proofErr w:type="spellStart"/>
      <w:r w:rsidRPr="002947A3">
        <w:t>mPFC</w:t>
      </w:r>
      <w:proofErr w:type="spellEnd"/>
      <w:r w:rsidRPr="002947A3">
        <w:t xml:space="preserve">), right  pregenual and left </w:t>
      </w:r>
      <w:proofErr w:type="spellStart"/>
      <w:r w:rsidRPr="002947A3">
        <w:t>subgenual</w:t>
      </w:r>
      <w:proofErr w:type="spellEnd"/>
      <w:r w:rsidRPr="002947A3">
        <w:t xml:space="preserve"> ACC, right SPL, right medial temporal pole (</w:t>
      </w:r>
      <w:proofErr w:type="spellStart"/>
      <w:r w:rsidRPr="002947A3">
        <w:t>mTP</w:t>
      </w:r>
      <w:proofErr w:type="spellEnd"/>
      <w:r w:rsidRPr="002947A3">
        <w:t xml:space="preserve">), right IPS, and left AI. These regions are common components in the default mode, dorsal attention, and salience networks, and thus, their activation during rating may represent altered levels of attention, interoception, and sensory processing. </w:t>
      </w:r>
    </w:p>
    <w:p w14:paraId="6BD0A175" w14:textId="77777777" w:rsidR="00F663DD" w:rsidRDefault="00F663DD" w:rsidP="00F663DD">
      <w:pPr>
        <w:spacing w:line="240" w:lineRule="auto"/>
        <w:jc w:val="both"/>
      </w:pPr>
    </w:p>
    <w:p w14:paraId="37916987" w14:textId="52A71A83" w:rsidR="00F663DD" w:rsidRPr="007C2B01" w:rsidDel="00F663DD" w:rsidRDefault="00F663DD">
      <w:pPr>
        <w:spacing w:line="240" w:lineRule="auto"/>
        <w:ind w:firstLine="540"/>
        <w:jc w:val="both"/>
        <w:rPr>
          <w:del w:id="468" w:author="Chelsea Helion" w:date="2024-10-25T11:09:00Z"/>
        </w:rPr>
      </w:pPr>
      <w:r w:rsidRPr="002947A3">
        <w:rPr>
          <w:b/>
          <w:bCs/>
        </w:rPr>
        <w:t xml:space="preserve">Leveraging inter-subject synchrony to yield new insights. </w:t>
      </w:r>
      <w:r w:rsidRPr="002947A3">
        <w:t xml:space="preserve">Traditional univariate contrasts among reflective non-rating, expressive non-rating, and expressive rating would highlight differences in the average magnitude of neural activity that subjects recruit when engaging reflective, focused, and evaluative cognitive states, respectively. However, expressive and reflective engagement may also differ in how consistently neural activity fluctuates over time. As “naturalistic” stimuli </w:t>
      </w:r>
      <w:proofErr w:type="gramStart"/>
      <w:r w:rsidRPr="002947A3">
        <w:t>has</w:t>
      </w:r>
      <w:proofErr w:type="gramEnd"/>
      <w:r w:rsidRPr="002947A3">
        <w:t xml:space="preserve"> become increasingly more popular in the literature, Expressive raters may demonstrate greater synchrony than reflective non-raters in interoceptive (i.e., ACC, AI) and quantitative (i.e., IPS) regions. If engagement does differ between expressive raters and reflective non-raters, we may also expect less synchrony from expressive raters than reflective non-raters in default mode network associated regions (i.e., </w:t>
      </w:r>
      <w:proofErr w:type="spellStart"/>
      <w:r w:rsidRPr="002947A3">
        <w:t>pCUN</w:t>
      </w:r>
      <w:proofErr w:type="spellEnd"/>
      <w:r w:rsidRPr="002947A3">
        <w:t xml:space="preserve">, IPL, </w:t>
      </w:r>
      <w:proofErr w:type="spellStart"/>
      <w:r w:rsidRPr="002947A3">
        <w:t>mPFC</w:t>
      </w:r>
      <w:proofErr w:type="spellEnd"/>
      <w:r w:rsidRPr="002947A3">
        <w:t xml:space="preserve">). </w:t>
      </w:r>
    </w:p>
    <w:p w14:paraId="2BB28EFE" w14:textId="77777777" w:rsidR="00F663DD" w:rsidRDefault="00F663DD" w:rsidP="00F663DD">
      <w:pPr>
        <w:spacing w:line="240" w:lineRule="auto"/>
        <w:ind w:firstLine="540"/>
        <w:jc w:val="both"/>
      </w:pPr>
    </w:p>
    <w:p w14:paraId="237A48C3" w14:textId="044F6C50" w:rsidR="00624342" w:rsidRDefault="00ED22D8" w:rsidP="00624342">
      <w:pPr>
        <w:spacing w:line="240" w:lineRule="auto"/>
        <w:ind w:firstLine="540"/>
        <w:jc w:val="both"/>
      </w:pPr>
      <w:r>
        <w:rPr>
          <w:b/>
          <w:bCs/>
        </w:rPr>
        <w:t>Examining the downstream impact of expressive</w:t>
      </w:r>
      <w:r w:rsidR="00F663DD">
        <w:rPr>
          <w:b/>
          <w:bCs/>
        </w:rPr>
        <w:t xml:space="preserve"> and reflective</w:t>
      </w:r>
      <w:r>
        <w:rPr>
          <w:b/>
          <w:bCs/>
        </w:rPr>
        <w:t xml:space="preserve"> active viewing on higher order cognition</w:t>
      </w:r>
      <w:r w:rsidR="00E135C6">
        <w:t xml:space="preserve"> </w:t>
      </w:r>
      <w:proofErr w:type="gramStart"/>
      <w:r w:rsidR="00624342">
        <w:t>To</w:t>
      </w:r>
      <w:proofErr w:type="gramEnd"/>
      <w:r w:rsidR="00624342">
        <w:t xml:space="preserve"> examine the impact of expressive active and reflective active viewing on cognition, it is necessary to collect measures that assess diverse aspects of information processing. Here, we focus on two — memory formation and person perception — that have been extensively studied in the literature. Turning first to memory formation, prior work using naturalistic stimuli has largely focused on passive viewing (i.e., viewing without rating or a concrete goal in mind while viewing), occasionally paired with free recall, or a period wherein participants are tasked with recalling as much of the stimuli as they can, and in whatever order they can. This work has been illuminating in terms of identifying how complex information is structured in memory</w:t>
      </w:r>
      <w:ins w:id="469" w:author="Billy Mitchell" w:date="2024-11-05T22:27:00Z" w16du:dateUtc="2024-11-06T03:27:00Z">
        <w:r w:rsidR="00A736DA">
          <w:t xml:space="preserve"> </w:t>
        </w:r>
      </w:ins>
      <w:r w:rsidR="00A736DA">
        <w:fldChar w:fldCharType="begin"/>
      </w:r>
      <w:r w:rsidR="00CD69CB">
        <w:instrText xml:space="preserve"> ADDIN ZOTERO_ITEM CSL_CITATION {"citationID":"rW2sWDSm","properties":{"formattedCitation":"\\super 21\\nosupersub{}","plainCitation":"21","noteIndex":0},"citationItems":[{"id":18227,"uris":["http://zotero.org/users/6239255/items/Q58GD3LR"],"itemData":{"id":18227,"type":"article-journal","abstract":"During realistic, continuous perception, humans automatically segment experiences into discrete events. Using a novel model of cortical event dynamics, we investigate how cortical structures generate event representations during narrative perception and how these events are stored to and retrieved from memory. Our data-driven approach allows us to detect event boundaries as shifts between stable patterns of brain activity without relying on stimulus annotations and reveals a nested hierarchy from short events in sensory regions to long events in highorder areas (including angular gyrus and posterior medial cortex), which represent abstract, multimodal situation models. High-order event boundaries are coupled to increases in hippocampal activity, which predict pattern reinstatement during later free recall. These areas also show evidence of anticipatory reinstatement as subjects listen to a familiar narrative. Based on these results, we propose that brain activity is naturally structured into nested events, which form the basis of long-term memory representations.","container-title":"Neuron","DOI":"10.1016/j.neuron.2017.06.041","ISSN":"08966273","issue":"3","journalAbbreviation":"Neuron","language":"en","page":"709-721.e5","source":"DOI.org (Crossref)","title":"Discovering Event Structure in Continuous Narrative Perception and Memory","volume":"95","author":[{"family":"Baldassano","given":"Christopher"},{"family":"Chen","given":"Janice"},{"family":"Zadbood","given":"Asieh"},{"family":"Pillow","given":"Jonathan W."},{"family":"Hasson","given":"Uri"},{"family":"Norman","given":"Kenneth A."}],"issued":{"date-parts":[["2017",8]]}}}],"schema":"https://github.com/citation-style-language/schema/raw/master/csl-citation.json"} </w:instrText>
      </w:r>
      <w:r w:rsidR="00A736DA">
        <w:fldChar w:fldCharType="separate"/>
      </w:r>
      <w:r w:rsidR="00CD69CB" w:rsidRPr="00CD69CB">
        <w:rPr>
          <w:vertAlign w:val="superscript"/>
        </w:rPr>
        <w:t>21</w:t>
      </w:r>
      <w:r w:rsidR="00A736DA">
        <w:fldChar w:fldCharType="end"/>
      </w:r>
      <w:del w:id="470" w:author="Billy Mitchell" w:date="2024-11-05T21:59:00Z" w16du:dateUtc="2024-11-06T02:59:00Z">
        <w:r w:rsidR="00624342" w:rsidDel="00535BB8">
          <w:delText xml:space="preserve"> </w:delText>
        </w:r>
        <w:r w:rsidR="00624342" w:rsidRPr="00125F01" w:rsidDel="00535BB8">
          <w:rPr>
            <w:highlight w:val="yellow"/>
            <w:rPrChange w:id="471" w:author="Billy Mitchell" w:date="2024-11-05T18:39:00Z" w16du:dateUtc="2024-11-05T23:39:00Z">
              <w:rPr/>
            </w:rPrChange>
          </w:rPr>
          <w:delText>(cite)</w:delText>
        </w:r>
      </w:del>
      <w:r w:rsidR="00624342">
        <w:t>, the extent to which narrative comprehension is shared across individuals</w:t>
      </w:r>
      <w:ins w:id="472" w:author="Billy Mitchell" w:date="2024-11-05T22:28:00Z" w16du:dateUtc="2024-11-06T03:28:00Z">
        <w:r w:rsidR="00A736DA">
          <w:t xml:space="preserve"> </w:t>
        </w:r>
      </w:ins>
      <w:r w:rsidR="00A736DA">
        <w:fldChar w:fldCharType="begin"/>
      </w:r>
      <w:r w:rsidR="00CD69CB">
        <w:instrText xml:space="preserve"> ADDIN ZOTERO_ITEM CSL_CITATION {"citationID":"WntBndik","properties":{"formattedCitation":"\\super 12\\nosupersub{}","plainCitation":"12","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A736DA">
        <w:fldChar w:fldCharType="separate"/>
      </w:r>
      <w:r w:rsidR="006724E1" w:rsidRPr="006724E1">
        <w:rPr>
          <w:vertAlign w:val="superscript"/>
        </w:rPr>
        <w:t>12</w:t>
      </w:r>
      <w:r w:rsidR="00A736DA">
        <w:fldChar w:fldCharType="end"/>
      </w:r>
      <w:r w:rsidR="00624342">
        <w:t xml:space="preserve">, and the extent to which neural activity during experience is predictive of neural activity during recall </w:t>
      </w:r>
      <w:r w:rsidR="00A736DA">
        <w:fldChar w:fldCharType="begin"/>
      </w:r>
      <w:r w:rsidR="00F27DDF">
        <w:instrText xml:space="preserve"> ADDIN ZOTERO_ITEM CSL_CITATION {"citationID":"XqcI9WkF","properties":{"formattedCitation":"\\super 43\\nosupersub{}","plainCitation":"43","noteIndex":0},"citationItems":[{"id":18226,"uris":["http://zotero.org/users/6239255/items/MYM9FA8Y"],"itemData":{"id":18226,"type":"article-journal","abstract":"Abstract\n            When we remember events, we often do not only recall individual events, but also the connections between them. However, extant research has focused on how humans segment and remember discrete events from continuous input, with far less attention given to how the structure of connections between events impacts memory. Here we conduct a functional magnetic resonance imaging study in which participants watch and recall a series of realistic audiovisual narratives. By transforming narratives into networks of events, we demonstrate that more central events—those with stronger semantic or causal connections to other events—are better remembered. During encoding, central events evoke larger hippocampal event boundary responses associated with memory formation. During recall, high centrality is associated with stronger activation in cortical areas involved in episodic recollection, and more similar neural representations across individuals. Together, these results suggest that when humans encode and retrieve complex real-world experiences, the reliability and accessibility of memory representations is shaped by their location within a network of events.","container-title":"Nature Communications","DOI":"10.1038/s41467-022-31965-2","ISSN":"2041-1723","issue":"1","journalAbbreviation":"Nat Commun","language":"en","page":"4235","source":"DOI.org (Crossref)","title":"Predicting memory from the network structure of naturalistic events","volume":"13","author":[{"family":"Lee","given":"Hongmi"},{"family":"Chen","given":"Janice"}],"issued":{"date-parts":[["2022",7,22]]}}}],"schema":"https://github.com/citation-style-language/schema/raw/master/csl-citation.json"} </w:instrText>
      </w:r>
      <w:r w:rsidR="00A736DA">
        <w:fldChar w:fldCharType="separate"/>
      </w:r>
      <w:r w:rsidR="00F27DDF" w:rsidRPr="00F27DDF">
        <w:rPr>
          <w:vertAlign w:val="superscript"/>
        </w:rPr>
        <w:t>43</w:t>
      </w:r>
      <w:r w:rsidR="00A736DA">
        <w:fldChar w:fldCharType="end"/>
      </w:r>
      <w:del w:id="473" w:author="Billy Mitchell" w:date="2024-11-05T22:29:00Z" w16du:dateUtc="2024-11-06T03:29:00Z">
        <w:r w:rsidR="00535BB8" w:rsidDel="00A736DA">
          <w:fldChar w:fldCharType="begin"/>
        </w:r>
        <w:r w:rsidR="00535BB8" w:rsidDel="00A736DA">
          <w:delInstrText xml:space="preserve"> ADDIN ZOTERO_ITEM CSL_CITATION {"citationID":"xOvJ36z5","properties":{"formattedCitation":"\\super 8\\nosupersub{}","plainCitation":"8","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00535BB8" w:rsidDel="00A736DA">
          <w:fldChar w:fldCharType="separate"/>
        </w:r>
        <w:r w:rsidR="00535BB8" w:rsidRPr="00535BB8" w:rsidDel="00A736DA">
          <w:rPr>
            <w:vertAlign w:val="superscript"/>
          </w:rPr>
          <w:delText>8</w:delText>
        </w:r>
        <w:r w:rsidR="00535BB8" w:rsidDel="00A736DA">
          <w:fldChar w:fldCharType="end"/>
        </w:r>
      </w:del>
      <w:del w:id="474" w:author="Billy Mitchell" w:date="2024-11-05T21:59:00Z" w16du:dateUtc="2024-11-06T02:59:00Z">
        <w:r w:rsidR="00624342" w:rsidRPr="00125F01" w:rsidDel="00535BB8">
          <w:rPr>
            <w:highlight w:val="yellow"/>
            <w:rPrChange w:id="475" w:author="Billy Mitchell" w:date="2024-11-05T18:40:00Z" w16du:dateUtc="2024-11-05T23:40:00Z">
              <w:rPr/>
            </w:rPrChange>
          </w:rPr>
          <w:delText>(cite)</w:delText>
        </w:r>
      </w:del>
      <w:r w:rsidR="00624342">
        <w:t>. Thus, in the present research, we utilized a free recall paradigm to assess whether there were between subject differences in the proportion of scenes recalled between rated (i.e., expressively viewed) and un-rated (i.e., reflectively viewed) film segments. If there are differences in the proportion of scenes recalled between rated and unrated film segments, this would indicate that the act of rating (rather than just considering an active viewing goal) in and of itself may influence how information is attended to, processed, and later retrieved. We predicted that there would not be differences in the proportion of recalled scenes between the two conditions, given the presence of the same active goal — rating certainty in a social outcome — in both viewing conditions.</w:t>
      </w:r>
    </w:p>
    <w:p w14:paraId="62B5639A" w14:textId="6FC8442E" w:rsidR="00D71BE0" w:rsidRPr="00E5335E" w:rsidRDefault="00624342" w:rsidP="00624342">
      <w:pPr>
        <w:spacing w:line="240" w:lineRule="auto"/>
        <w:jc w:val="both"/>
        <w:rPr>
          <w:ins w:id="476" w:author="Chelsea Helion" w:date="2024-10-22T13:55:00Z"/>
        </w:rPr>
      </w:pPr>
      <w:commentRangeStart w:id="477"/>
      <w:r>
        <w:t xml:space="preserve">Turning next to person perception, we focused on this construct as building a representation of another person is a multi-faceted process. Some work in social psychology indicates that individuals can get a “gist” of an individual relatively quickly </w:t>
      </w:r>
      <w:r w:rsidR="00DF7FAC">
        <w:rPr>
          <w:highlight w:val="yellow"/>
        </w:rPr>
        <w:fldChar w:fldCharType="begin"/>
      </w:r>
      <w:r w:rsidR="00F27DDF">
        <w:rPr>
          <w:highlight w:val="yellow"/>
        </w:rPr>
        <w:instrText xml:space="preserve"> ADDIN ZOTERO_ITEM CSL_CITATION {"citationID":"elac3RXU","properties":{"formattedCitation":"\\super 44\\nosupersub{}","plainCitation":"44","noteIndex":0},"citationItems":[{"id":18225,"uris":["http://zotero.org/users/6239255/items/7BD9W4V2"],"itemData":{"id":18225,"type":"article-journal","abstract":"A meta-analysis was conducted on the accuracy of predictions of various objective outcomes in the areas of clinical and social psychology from short observations of expressive behavior (under 5 min). The overall effect size for the accuracy of predictions for 38 different results was .39. Studies using longer periods of behavioral observation did not yield greater predictive accuracy; predictions based on observations under 0.5 min in length did not differ significantly from predictions based on 4- and 5-min observations. The type of behavioral channel (such as the face, speech, the body, tone of voice) on which the ratings were based was not related to the accuracy of predictions. Accuracy did not vary significantly between behaviors manipulated in a laboratory and more naturally occurring behavior. Last, effect sizes did not differ significantly for predictions in the areas of clinical psychology, social psychology, and the accuracy of detecting deception. (PsycINFO Database Record (c) 2016 APA, all rights reserved)","container-title":"Psychological Bulletin","DOI":"10.1037/0033-2909.111.2.256","ISSN":"1939-1455(Electronic),0033-2909(Print)","issue":"2","note":"publisher-place: US\npublisher: American Psychological Association","page":"256-274","title":"Thin slices of expressive behavior as predictors of interpersonal consequences: A meta-analysis.","volume":"111","author":[{"family":"Ambady","given":"Nalini"},{"family":"Rosenthal","given":"Robert"}],"issued":{"date-parts":[["1992"]]}}}],"schema":"https://github.com/citation-style-language/schema/raw/master/csl-citation.json"} </w:instrText>
      </w:r>
      <w:r w:rsidR="00DF7FAC">
        <w:rPr>
          <w:highlight w:val="yellow"/>
        </w:rPr>
        <w:fldChar w:fldCharType="separate"/>
      </w:r>
      <w:r w:rsidR="00F27DDF" w:rsidRPr="00F27DDF">
        <w:rPr>
          <w:vertAlign w:val="superscript"/>
        </w:rPr>
        <w:t>44</w:t>
      </w:r>
      <w:r w:rsidR="00DF7FAC">
        <w:rPr>
          <w:highlight w:val="yellow"/>
        </w:rPr>
        <w:fldChar w:fldCharType="end"/>
      </w:r>
      <w:r>
        <w:t xml:space="preserve">, and that this gist is predictive of assessments made on longer time scales (i.e., those where individuals have access to more information to integrate into their assessment). Other work has instead argued that attitudes towards others can shift based on relevant information, and that individuals are actively engaged in a cognitive updating process when it comes to assessing others’ traits </w:t>
      </w:r>
      <w:r w:rsidR="00DF7FAC">
        <w:rPr>
          <w:highlight w:val="yellow"/>
        </w:rPr>
        <w:fldChar w:fldCharType="begin"/>
      </w:r>
      <w:r w:rsidR="00F27DDF">
        <w:rPr>
          <w:highlight w:val="yellow"/>
        </w:rPr>
        <w:instrText xml:space="preserve"> ADDIN ZOTERO_ITEM CSL_CITATION {"citationID":"4h89VlpH","properties":{"formattedCitation":"\\super 45,46\\nosupersub{}","plainCitation":"45,46","noteIndex":0},"citationItems":[{"id":18223,"uris":["http://zotero.org/users/6239255/items/YBBSM6PY"],"itemData":{"id":18223,"type":"chapter","abstract":"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PsycInfo Database Record (c) 2022 APA, all rights reserved)","collection-title":"Advances in experimental social psychology.","container-title":"Advances in experimental social psychology.","event-place":"San Diego,  CA,  US","ISBN":"978-0-12-812120-7","note":"DOI: 10.1016/bs.aesp.2017.03.001","page":"131-199","publisher":"Elsevier Academic Press","publisher-place":"San Diego,  CA,  US","title":"Changing our implicit minds: How, when, and why implicit evaluations can be rapidly revised.","author":[{"family":"Cone","given":"Jeremy"},{"family":"Mann","given":"Thomas C."},{"family":"Ferguson","given":"Melissa J."}],"issued":{"date-parts":[["2017"]]}}},{"id":18224,"uris":["http://zotero.org/users/6239255/items/SNZQCGF8"],"itemData":{"id":18224,"type":"article-journal","abstract":"Human perceivers continually react to the social world implicitly?that is, spontaneously and rapidly. Earlier research suggested that implicit impressions of other people are slower to change than self-reported impressions in the face of contradictory evidence, often leaving them miscalibrated from what one learns to be true. Recent work, however, has identified conditions under which implicit impressions can be rapidly updated. Here, we review three lines of work showing that implicit impressions are responsive to information that is highly diagnostic, believable, or reframes earlier experience. These findings complement ongoing research on mechanisms of changing implicit impressions in a wider variety of groups, from real people to robots, and provide support for theoretical frameworks that embrace greater unity in the factors that can impact implicit and explicit social cognition.","container-title":"Current Directions in Psychological Science","DOI":"10.1177/0963721419835206","ISSN":"0963-7214","issue":"4","journalAbbreviation":"Curr Dir Psychol Sci","note":"publisher: SAGE Publications Inc","page":"331-336","title":"When and How Implicit First Impressions Can Be Updated","volume":"28","author":[{"family":"Ferguson","given":"Melissa J."},{"family":"Mann","given":"Thomas C."},{"family":"Cone","given":"Jeremy"},{"family":"Shen","given":"Xi"}],"issued":{"date-parts":[["2019",8,1]]}}}],"schema":"https://github.com/citation-style-language/schema/raw/master/csl-citation.json"} </w:instrText>
      </w:r>
      <w:r w:rsidR="00DF7FAC">
        <w:rPr>
          <w:highlight w:val="yellow"/>
        </w:rPr>
        <w:fldChar w:fldCharType="separate"/>
      </w:r>
      <w:r w:rsidR="00F27DDF" w:rsidRPr="00F27DDF">
        <w:rPr>
          <w:vertAlign w:val="superscript"/>
        </w:rPr>
        <w:t>45,46</w:t>
      </w:r>
      <w:r w:rsidR="00DF7FAC">
        <w:rPr>
          <w:highlight w:val="yellow"/>
        </w:rPr>
        <w:fldChar w:fldCharType="end"/>
      </w:r>
      <w:r>
        <w:t>. Taken together, this indicates that arriving at a comprehensive assessment of what individuals are like requires some element of observation and information integration, a process that may be disrupted by the act of rating. If there are no differences between reflective and expressive viewing, this could indicate that stable assessments of others are made even in the presence of both an active goal (both reflective and expressive viewing) and when individuals are tasked with actively tracking their position on that goal (expressive viewing).</w:t>
      </w:r>
      <w:commentRangeEnd w:id="477"/>
      <w:r>
        <w:rPr>
          <w:rStyle w:val="CommentReference"/>
        </w:rPr>
        <w:commentReference w:id="477"/>
      </w:r>
    </w:p>
    <w:p w14:paraId="01120E27" w14:textId="63E00DDF" w:rsidR="002D4039" w:rsidRPr="00E5335E" w:rsidDel="00F663DD" w:rsidRDefault="002D4039" w:rsidP="002D4039">
      <w:pPr>
        <w:spacing w:line="240" w:lineRule="auto"/>
        <w:ind w:firstLine="540"/>
        <w:jc w:val="both"/>
        <w:rPr>
          <w:del w:id="478" w:author="Chelsea Helion" w:date="2024-10-25T11:25:00Z"/>
        </w:rPr>
      </w:pPr>
      <w:commentRangeStart w:id="479"/>
    </w:p>
    <w:p w14:paraId="46C4CF67" w14:textId="1BD6179A" w:rsidR="00AF6336" w:rsidRPr="00B53FEE" w:rsidDel="00E82062" w:rsidRDefault="00000000" w:rsidP="00321805">
      <w:pPr>
        <w:spacing w:line="240" w:lineRule="auto"/>
        <w:ind w:firstLine="540"/>
        <w:jc w:val="both"/>
        <w:rPr>
          <w:del w:id="480" w:author="Billy Mitchell" w:date="2024-11-05T19:12:00Z" w16du:dateUtc="2024-11-06T00:12:00Z"/>
        </w:rPr>
      </w:pPr>
      <w:r w:rsidRPr="00E5335E">
        <w:rPr>
          <w:b/>
          <w:bCs/>
        </w:rPr>
        <w:t>The Present Research.</w:t>
      </w:r>
      <w:r w:rsidRPr="00E5335E">
        <w:t xml:space="preserve"> </w:t>
      </w:r>
      <w:commentRangeEnd w:id="479"/>
      <w:r w:rsidR="00624342">
        <w:rPr>
          <w:rStyle w:val="CommentReference"/>
        </w:rPr>
        <w:commentReference w:id="479"/>
      </w:r>
      <w:r w:rsidRPr="00E5335E">
        <w:t xml:space="preserve">To test these hypotheses directly, in the present </w:t>
      </w:r>
      <w:proofErr w:type="gramStart"/>
      <w:r w:rsidRPr="00E5335E">
        <w:t>research,  participants</w:t>
      </w:r>
      <w:proofErr w:type="gramEnd"/>
      <w:r w:rsidRPr="00E5335E">
        <w:t xml:space="preserve"> watched video stimuli (a television episode) while being given </w:t>
      </w:r>
      <w:r w:rsidR="00EB5818" w:rsidRPr="00E5335E">
        <w:t>instructions</w:t>
      </w:r>
      <w:r w:rsidRPr="00E5335E">
        <w:t xml:space="preserve"> (</w:t>
      </w:r>
      <w:r w:rsidR="00EB5818" w:rsidRPr="00E5335E">
        <w:t xml:space="preserve">evaluate </w:t>
      </w:r>
      <w:r w:rsidRPr="00E5335E">
        <w:t xml:space="preserve">their certainty that a character </w:t>
      </w:r>
      <w:r w:rsidR="00EB5818" w:rsidRPr="00E5335E">
        <w:t>was guilty or innocent of</w:t>
      </w:r>
      <w:r w:rsidRPr="00E5335E">
        <w:t xml:space="preserve"> commit</w:t>
      </w:r>
      <w:r w:rsidR="00EB5818" w:rsidRPr="00E5335E">
        <w:t>ting</w:t>
      </w:r>
      <w:r w:rsidRPr="00E5335E">
        <w:t xml:space="preserve"> a </w:t>
      </w:r>
      <w:r w:rsidR="00EB5818" w:rsidRPr="00E5335E">
        <w:t xml:space="preserve">specific </w:t>
      </w:r>
      <w:r w:rsidRPr="00E5335E">
        <w:t>crime). In one half of the episode, participants did not give explicit ratings related to the evaluation</w:t>
      </w:r>
      <w:r w:rsidR="00EB5818" w:rsidRPr="00E5335E">
        <w:t xml:space="preserve"> (i.e., reflective </w:t>
      </w:r>
      <w:r w:rsidR="008F5F9D" w:rsidRPr="00E5335E">
        <w:lastRenderedPageBreak/>
        <w:t xml:space="preserve">active </w:t>
      </w:r>
      <w:r w:rsidR="009623C0">
        <w:t>viewing</w:t>
      </w:r>
      <w:r w:rsidR="00EB5818" w:rsidRPr="00E5335E">
        <w:t>)</w:t>
      </w:r>
      <w:r w:rsidR="00321805">
        <w:t>.</w:t>
      </w:r>
      <w:r w:rsidRPr="00B53FEE">
        <w:t xml:space="preserve"> </w:t>
      </w:r>
      <w:r w:rsidR="00321805">
        <w:t xml:space="preserve">For </w:t>
      </w:r>
      <w:r w:rsidRPr="00E5335E">
        <w:t>the other half, participants gave explicit ratings for the evaluation</w:t>
      </w:r>
      <w:r w:rsidR="00EB5818" w:rsidRPr="00E5335E">
        <w:t xml:space="preserve"> </w:t>
      </w:r>
      <w:r w:rsidR="00321805">
        <w:t xml:space="preserve">using </w:t>
      </w:r>
      <w:r w:rsidR="00321805" w:rsidRPr="002947A3">
        <w:t xml:space="preserve">a bipolar, </w:t>
      </w:r>
      <w:proofErr w:type="gramStart"/>
      <w:r w:rsidR="00321805" w:rsidRPr="002947A3">
        <w:t>horizontally-positioned</w:t>
      </w:r>
      <w:proofErr w:type="gramEnd"/>
      <w:r w:rsidR="00321805" w:rsidRPr="002947A3">
        <w:t xml:space="preserve"> scale </w:t>
      </w:r>
      <w:r w:rsidR="00321805">
        <w:t>positioned</w:t>
      </w:r>
      <w:r w:rsidR="00321805" w:rsidRPr="002947A3">
        <w:t xml:space="preserve"> below the video stimulus</w:t>
      </w:r>
      <w:r w:rsidR="00321805">
        <w:t>, initially set to 0%</w:t>
      </w:r>
      <w:r w:rsidR="00321805" w:rsidRPr="002947A3">
        <w:t xml:space="preserve"> certainty</w:t>
      </w:r>
      <w:r w:rsidR="00321805">
        <w:t>, with -100% reflecting complete certainty about the character’s guilt and +100% indicated complete certainty in the character’s innocence</w:t>
      </w:r>
      <w:r w:rsidR="00321805" w:rsidRPr="002947A3">
        <w:t>.</w:t>
      </w:r>
      <w:r w:rsidR="00126307">
        <w:t xml:space="preserve"> The order of the viewing </w:t>
      </w:r>
      <w:proofErr w:type="gramStart"/>
      <w:r w:rsidR="00126307">
        <w:t>condition</w:t>
      </w:r>
      <w:proofErr w:type="gramEnd"/>
      <w:r w:rsidR="00126307">
        <w:t xml:space="preserve"> varied across participants, such that some participants expressively viewed (i.e., rated) the first half and reflectively viewed the second, or vice versa.</w:t>
      </w:r>
      <w:r w:rsidR="00321805" w:rsidRPr="002947A3">
        <w:t xml:space="preserve"> </w:t>
      </w:r>
      <w:r w:rsidRPr="00E5335E">
        <w:t>As such, we were able to more directly isolate the neural effects of rating than the previously noted works</w:t>
      </w:r>
      <w:r w:rsidR="008F5F9D" w:rsidRPr="00E5335E">
        <w:t xml:space="preserve">, both within- </w:t>
      </w:r>
      <w:r w:rsidR="008F5F9D" w:rsidRPr="00E5335E">
        <w:rPr>
          <w:i/>
          <w:iCs/>
        </w:rPr>
        <w:t>and</w:t>
      </w:r>
      <w:r w:rsidR="008F5F9D" w:rsidRPr="00E5335E">
        <w:t xml:space="preserve"> between-participants</w:t>
      </w:r>
      <w:r w:rsidRPr="00E5335E">
        <w:t xml:space="preserve">. </w:t>
      </w:r>
      <w:r w:rsidR="009623C0">
        <w:t>Following the episode viewing, participants were instructed to freely recall the episode contents while still in the scanner (</w:t>
      </w:r>
      <w:commentRangeStart w:id="481"/>
      <w:r w:rsidR="009623C0" w:rsidRPr="00775A24">
        <w:rPr>
          <w:b/>
          <w:bCs/>
          <w:rPrChange w:id="482" w:author="Billy Mitchell" w:date="2024-11-06T08:35:00Z" w16du:dateUtc="2024-11-06T13:35:00Z">
            <w:rPr/>
          </w:rPrChange>
        </w:rPr>
        <w:t>Fig</w:t>
      </w:r>
      <w:ins w:id="483" w:author="Billy Mitchell" w:date="2024-11-06T08:35:00Z" w16du:dateUtc="2024-11-06T13:35:00Z">
        <w:r w:rsidR="00775A24" w:rsidRPr="00775A24">
          <w:rPr>
            <w:b/>
            <w:bCs/>
            <w:rPrChange w:id="484" w:author="Billy Mitchell" w:date="2024-11-06T08:35:00Z" w16du:dateUtc="2024-11-06T13:35:00Z">
              <w:rPr/>
            </w:rPrChange>
          </w:rPr>
          <w:t>ure</w:t>
        </w:r>
      </w:ins>
      <w:r w:rsidR="009623C0" w:rsidRPr="00775A24">
        <w:rPr>
          <w:b/>
          <w:bCs/>
          <w:rPrChange w:id="485" w:author="Billy Mitchell" w:date="2024-11-06T08:35:00Z" w16du:dateUtc="2024-11-06T13:35:00Z">
            <w:rPr/>
          </w:rPrChange>
        </w:rPr>
        <w:t xml:space="preserve"> 2</w:t>
      </w:r>
      <w:commentRangeEnd w:id="481"/>
      <w:r w:rsidR="009623C0">
        <w:rPr>
          <w:rStyle w:val="CommentReference"/>
        </w:rPr>
        <w:commentReference w:id="481"/>
      </w:r>
      <w:r w:rsidR="009623C0">
        <w:t xml:space="preserve">). To assess potential differences in person perception as a function of expressive viewing, a subset of participants rated the main characters on a number of dimensions that have been previously used in the literature to assess complex individuals </w:t>
      </w:r>
      <w:r w:rsidR="00DF2BA1">
        <w:rPr>
          <w:highlight w:val="yellow"/>
        </w:rPr>
        <w:fldChar w:fldCharType="begin"/>
      </w:r>
      <w:r w:rsidR="00F27DDF">
        <w:rPr>
          <w:highlight w:val="yellow"/>
        </w:rPr>
        <w:instrText xml:space="preserve"> ADDIN ZOTERO_ITEM CSL_CITATION {"citationID":"njPmGes8","properties":{"formattedCitation":"\\super 47\\nosupersub{}","plainCitation":"47","noteIndex":0},"citationItems":[{"id":8989,"uris":["http://zotero.org/users/6239255/items/G2NY84W3"],"itemData":{"id":8989,"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DF2BA1">
        <w:rPr>
          <w:highlight w:val="yellow"/>
        </w:rPr>
        <w:fldChar w:fldCharType="separate"/>
      </w:r>
      <w:r w:rsidR="00F27DDF" w:rsidRPr="00F27DDF">
        <w:rPr>
          <w:vertAlign w:val="superscript"/>
        </w:rPr>
        <w:t>47</w:t>
      </w:r>
      <w:r w:rsidR="00DF2BA1">
        <w:rPr>
          <w:highlight w:val="yellow"/>
        </w:rPr>
        <w:fldChar w:fldCharType="end"/>
      </w:r>
      <w:r w:rsidR="009623C0">
        <w:t>. W</w:t>
      </w:r>
      <w:r w:rsidRPr="00B53FEE">
        <w:t>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sidRPr="00B53FEE">
        <w:t xml:space="preserve"> activity</w:t>
      </w:r>
      <w:r w:rsidRPr="00B53FEE">
        <w:t xml:space="preserve"> modulated neural activity. </w:t>
      </w:r>
      <w:r w:rsidR="00EB5818" w:rsidRPr="00B53FEE">
        <w:t>U</w:t>
      </w:r>
      <w:r w:rsidRPr="00B53FEE">
        <w:t>nivariate</w:t>
      </w:r>
      <w:r w:rsidR="00EB5818" w:rsidRPr="00B53FEE">
        <w:t xml:space="preserve"> contrasts</w:t>
      </w:r>
      <w:r w:rsidRPr="00B53FEE">
        <w:t xml:space="preserve"> allowed us to identify specific brain regions which demonstrate differential activation when</w:t>
      </w:r>
      <w:r w:rsidR="00EB5818" w:rsidRPr="00B53FEE">
        <w:t xml:space="preserve"> different cognitive states </w:t>
      </w:r>
      <w:r w:rsidRPr="00B53FEE">
        <w:t xml:space="preserve">are engaged. </w:t>
      </w:r>
      <w:r w:rsidR="0034534F" w:rsidRPr="00B53FEE">
        <w:t xml:space="preserve">An </w:t>
      </w:r>
      <w:r w:rsidRPr="00B53FEE">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sidRPr="00B53FEE">
        <w:t>to match</w:t>
      </w:r>
      <w:r w:rsidRPr="00B53FEE">
        <w:t xml:space="preserve"> the multidimensional nature of the task and stimuli. This comprehensive approach enhances the reliability and depth of our findings and provides a comprehensive understanding of the neural mechanisms underlying subjective rating.</w:t>
      </w:r>
      <w:bookmarkStart w:id="486" w:name="_ykmmu6nyrsmv" w:colFirst="0" w:colLast="0"/>
      <w:bookmarkEnd w:id="486"/>
    </w:p>
    <w:p w14:paraId="73CF35B1" w14:textId="77777777" w:rsidR="00AF6336" w:rsidRPr="00E5335E" w:rsidRDefault="00AF6336">
      <w:pPr>
        <w:spacing w:line="240" w:lineRule="auto"/>
        <w:ind w:firstLine="540"/>
        <w:jc w:val="both"/>
        <w:pPrChange w:id="487" w:author="Billy Mitchell" w:date="2024-11-05T19:12:00Z" w16du:dateUtc="2024-11-06T00:12:00Z">
          <w:pPr>
            <w:pStyle w:val="Heading2"/>
            <w:spacing w:before="0" w:after="0" w:line="240" w:lineRule="auto"/>
            <w:ind w:firstLine="720"/>
            <w:jc w:val="both"/>
          </w:pPr>
        </w:pPrChange>
      </w:pPr>
    </w:p>
    <w:p w14:paraId="07D7E55E" w14:textId="77777777" w:rsidR="00FE3980" w:rsidRPr="00E5335E" w:rsidDel="00E82062" w:rsidRDefault="00FE3980">
      <w:pPr>
        <w:rPr>
          <w:del w:id="488" w:author="Billy Mitchell" w:date="2024-11-05T19:12:00Z" w16du:dateUtc="2024-11-06T00:12:00Z"/>
          <w:b/>
          <w:bCs/>
        </w:rPr>
      </w:pPr>
      <w:r w:rsidRPr="00E5335E">
        <w:rPr>
          <w:b/>
          <w:bCs/>
        </w:rPr>
        <w:br w:type="page"/>
      </w:r>
    </w:p>
    <w:p w14:paraId="641B40D3" w14:textId="7FD213BD" w:rsidR="003F613E" w:rsidRPr="00E5335E" w:rsidDel="00662B7D" w:rsidRDefault="003F613E" w:rsidP="001B3DD2">
      <w:pPr>
        <w:spacing w:line="240" w:lineRule="auto"/>
        <w:jc w:val="both"/>
        <w:rPr>
          <w:moveFrom w:id="489" w:author="Billy Mitchell" w:date="2024-11-05T19:01:00Z" w16du:dateUtc="2024-11-06T00:01:00Z"/>
        </w:rPr>
      </w:pPr>
      <w:moveFromRangeStart w:id="490" w:author="Billy Mitchell" w:date="2024-11-05T19:01:00Z" w:name="move181725684"/>
      <w:commentRangeStart w:id="491"/>
      <w:moveFrom w:id="492" w:author="Billy Mitchell" w:date="2024-11-05T19:01:00Z" w16du:dateUtc="2024-11-06T00:01:00Z">
        <w:r w:rsidRPr="00E5335E" w:rsidDel="00662B7D">
          <w:rPr>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491"/>
        <w:r w:rsidR="00321805" w:rsidDel="00662B7D">
          <w:rPr>
            <w:rStyle w:val="CommentReference"/>
          </w:rPr>
          <w:commentReference w:id="491"/>
        </w:r>
      </w:moveFrom>
    </w:p>
    <w:p w14:paraId="0492D92A" w14:textId="3A57DC00" w:rsidR="003F613E" w:rsidRPr="00E5335E" w:rsidDel="00662B7D" w:rsidRDefault="003F613E" w:rsidP="001B3DD2">
      <w:pPr>
        <w:spacing w:line="240" w:lineRule="auto"/>
        <w:jc w:val="both"/>
        <w:rPr>
          <w:moveFrom w:id="493" w:author="Billy Mitchell" w:date="2024-11-05T19:01:00Z" w16du:dateUtc="2024-11-06T00:01:00Z"/>
        </w:rPr>
      </w:pPr>
      <w:moveFrom w:id="494" w:author="Billy Mitchell" w:date="2024-11-05T19:01:00Z" w16du:dateUtc="2024-11-06T00:01:00Z">
        <w:r w:rsidRPr="00E5335E" w:rsidDel="00662B7D">
          <w:t>Figure 2. Task design.</w:t>
        </w:r>
      </w:moveFrom>
    </w:p>
    <w:moveFromRangeEnd w:id="490"/>
    <w:p w14:paraId="0F1DFB38" w14:textId="4291DC2B" w:rsidR="00A565EC" w:rsidRDefault="00A565EC">
      <w:pPr>
        <w:spacing w:line="240" w:lineRule="auto"/>
        <w:jc w:val="both"/>
        <w:rPr>
          <w:ins w:id="495" w:author="Billy Mitchell" w:date="2024-11-06T01:43:00Z" w16du:dateUtc="2024-11-06T06:43:00Z"/>
          <w:b/>
        </w:rPr>
      </w:pPr>
      <w:ins w:id="496" w:author="Billy Mitchell" w:date="2024-10-30T09:47:00Z" w16du:dateUtc="2024-10-30T13:47:00Z">
        <w:r>
          <w:rPr>
            <w:b/>
          </w:rPr>
          <w:t>RESULTS</w:t>
        </w:r>
      </w:ins>
    </w:p>
    <w:p w14:paraId="39052514" w14:textId="77777777" w:rsidR="00DE3DC3" w:rsidRDefault="00DE3DC3">
      <w:pPr>
        <w:spacing w:line="240" w:lineRule="auto"/>
        <w:jc w:val="both"/>
        <w:rPr>
          <w:ins w:id="497" w:author="Billy Mitchell" w:date="2024-10-30T09:47:00Z" w16du:dateUtc="2024-10-30T13:47:00Z"/>
          <w:b/>
        </w:rPr>
        <w:pPrChange w:id="498" w:author="Billy Mitchell" w:date="2024-10-30T09:47:00Z" w16du:dateUtc="2024-10-30T13:47:00Z">
          <w:pPr>
            <w:spacing w:line="240" w:lineRule="auto"/>
            <w:ind w:firstLine="720"/>
            <w:jc w:val="both"/>
          </w:pPr>
        </w:pPrChange>
      </w:pPr>
    </w:p>
    <w:p w14:paraId="5ACBD264" w14:textId="206904B0" w:rsidR="00FE3980" w:rsidRPr="00E5335E" w:rsidDel="00E82062" w:rsidRDefault="00FE3980">
      <w:pPr>
        <w:rPr>
          <w:del w:id="499" w:author="Billy Mitchell" w:date="2024-11-05T19:12:00Z" w16du:dateUtc="2024-11-06T00:12:00Z"/>
          <w:b/>
          <w:bCs/>
        </w:rPr>
      </w:pPr>
    </w:p>
    <w:p w14:paraId="4C4B07B5" w14:textId="1E2994C6" w:rsidR="00126307" w:rsidDel="00E82062" w:rsidRDefault="00321805">
      <w:pPr>
        <w:rPr>
          <w:del w:id="500" w:author="Billy Mitchell" w:date="2024-11-05T19:12:00Z" w16du:dateUtc="2024-11-06T00:12:00Z"/>
          <w:b/>
          <w:bCs/>
        </w:rPr>
        <w:pPrChange w:id="501" w:author="Billy Mitchell" w:date="2024-11-05T19:12:00Z" w16du:dateUtc="2024-11-06T00:12:00Z">
          <w:pPr>
            <w:pStyle w:val="Heading1"/>
            <w:spacing w:before="0" w:after="0" w:line="240" w:lineRule="auto"/>
            <w:jc w:val="both"/>
          </w:pPr>
        </w:pPrChange>
      </w:pPr>
      <w:r>
        <w:rPr>
          <w:b/>
          <w:bCs/>
        </w:rPr>
        <w:t>Behavioral task performance</w:t>
      </w:r>
    </w:p>
    <w:p w14:paraId="381EA158" w14:textId="42685702" w:rsidR="0076279C" w:rsidRPr="00E5335E" w:rsidRDefault="00126307">
      <w:pPr>
        <w:pPrChange w:id="502" w:author="Billy Mitchell" w:date="2024-11-05T19:12:00Z" w16du:dateUtc="2024-11-06T00:12:00Z">
          <w:pPr>
            <w:pStyle w:val="Heading1"/>
            <w:spacing w:before="0" w:after="0" w:line="240" w:lineRule="auto"/>
            <w:jc w:val="both"/>
          </w:pPr>
        </w:pPrChange>
      </w:pPr>
      <w:del w:id="503" w:author="Billy Mitchell" w:date="2024-11-05T19:09:00Z" w16du:dateUtc="2024-11-06T00:09:00Z">
        <w:r w:rsidRPr="006E54B4" w:rsidDel="00E82062">
          <w:rPr>
            <w:noProof/>
          </w:rPr>
          <w:drawing>
            <wp:anchor distT="0" distB="0" distL="114300" distR="114300" simplePos="0" relativeHeight="251657215" behindDoc="0" locked="0" layoutInCell="1" allowOverlap="1" wp14:anchorId="4FDC3904" wp14:editId="37DECC48">
              <wp:simplePos x="0" y="0"/>
              <wp:positionH relativeFrom="margin">
                <wp:posOffset>0</wp:posOffset>
              </wp:positionH>
              <wp:positionV relativeFrom="paragraph">
                <wp:posOffset>499955</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del>
    </w:p>
    <w:p w14:paraId="63D78C4F" w14:textId="793CE1D6" w:rsidR="00DE0869" w:rsidRPr="00E5335E" w:rsidRDefault="00126307" w:rsidP="00FE3980">
      <w:pPr>
        <w:spacing w:line="240" w:lineRule="auto"/>
        <w:ind w:firstLine="720"/>
        <w:jc w:val="both"/>
      </w:pPr>
      <w:bookmarkStart w:id="504" w:name="_l89pprm7u1jz" w:colFirst="0" w:colLast="0"/>
      <w:bookmarkEnd w:id="504"/>
      <w:r>
        <w:rPr>
          <w:b/>
          <w:bCs/>
        </w:rPr>
        <w:t xml:space="preserve">Participants in both viewing orders exhibited similar levels of rating frequency. </w:t>
      </w:r>
      <w:commentRangeStart w:id="505"/>
      <w:del w:id="506" w:author="Billy Mitchell" w:date="2024-11-05T21:01:00Z" w16du:dateUtc="2024-11-06T02:01:00Z">
        <w:r w:rsidRPr="006E54B4" w:rsidDel="00FB7334">
          <w:rPr>
            <w:rPrChange w:id="507" w:author="Chelsea Helion" w:date="2024-10-23T10:53:00Z">
              <w:rPr>
                <w:rFonts w:ascii="Aptos" w:hAnsi="Aptos"/>
              </w:rPr>
            </w:rPrChange>
          </w:rPr>
          <w:delText xml:space="preserve"> </w:delText>
        </w:r>
      </w:del>
      <w:commentRangeEnd w:id="505"/>
      <w:r w:rsidR="00400CBA" w:rsidRPr="006E54B4">
        <w:rPr>
          <w:rStyle w:val="CommentReference"/>
        </w:rPr>
        <w:commentReference w:id="505"/>
      </w:r>
      <w:r w:rsidR="00400CBA" w:rsidRPr="00E5335E">
        <w:t xml:space="preserve">No significant differences were observed between run 1 </w:t>
      </w:r>
      <w:r w:rsidRPr="00E5335E">
        <w:t>(mean Run 1 = 22.6 ± 22.7 button presses) and run 2 (mean Run 2 = 25.9 ± 27.6 button presses) regarding the average volume of buttons presses per subject (95% CI = (-21.</w:t>
      </w:r>
      <w:proofErr w:type="gramStart"/>
      <w:r w:rsidRPr="00E5335E">
        <w:t>3 ,</w:t>
      </w:r>
      <w:proofErr w:type="gramEnd"/>
      <w:r w:rsidRPr="00E5335E">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6731F628" w14:textId="27EACCC0" w:rsidR="00950C6D" w:rsidRDefault="001D1567" w:rsidP="00FE3980">
      <w:pPr>
        <w:spacing w:line="240" w:lineRule="auto"/>
        <w:ind w:firstLine="720"/>
        <w:jc w:val="both"/>
        <w:rPr>
          <w:ins w:id="508" w:author="Chelsea Helion" w:date="2024-10-25T19:02:00Z"/>
        </w:rPr>
      </w:pPr>
      <w:r w:rsidRPr="00E5335E">
        <w:rPr>
          <w:b/>
          <w:bCs/>
        </w:rPr>
        <w:t>Subjects report</w:t>
      </w:r>
      <w:r w:rsidR="00950C6D">
        <w:rPr>
          <w:b/>
          <w:bCs/>
        </w:rPr>
        <w:t>ed</w:t>
      </w:r>
      <w:r w:rsidRPr="00E5335E">
        <w:rPr>
          <w:b/>
          <w:bCs/>
        </w:rPr>
        <w:t xml:space="preserve"> high engagement and plot comprehension.</w:t>
      </w:r>
      <w:r w:rsidRPr="00E5335E">
        <w:t xml:space="preserve"> </w:t>
      </w:r>
      <w:r w:rsidR="00DC2666" w:rsidRPr="00E5335E">
        <w:t>To identify potential i</w:t>
      </w:r>
      <w:r w:rsidRPr="00E5335E">
        <w:t xml:space="preserve">mpediments to stimulus engagement and comprehension </w:t>
      </w:r>
      <w:r w:rsidR="00DC2666" w:rsidRPr="00E5335E">
        <w:t xml:space="preserve">of our stimuli given its length and narrative complexity, </w:t>
      </w:r>
      <w:r w:rsidRPr="00E5335E">
        <w:t xml:space="preserve">we </w:t>
      </w:r>
      <w:r w:rsidR="00DC2666" w:rsidRPr="00E5335E">
        <w:t xml:space="preserve">collected a series of </w:t>
      </w:r>
      <w:r w:rsidR="00126307">
        <w:t>post</w:t>
      </w:r>
      <w:ins w:id="509" w:author="Billy Mitchell" w:date="2024-11-06T10:36:00Z" w16du:dateUtc="2024-11-06T15:36:00Z">
        <w:r w:rsidR="00D96ECC">
          <w:t>-</w:t>
        </w:r>
      </w:ins>
      <w:r w:rsidR="00126307">
        <w:t xml:space="preserve">scan </w:t>
      </w:r>
      <w:r w:rsidR="00DC2666" w:rsidRPr="00E5335E">
        <w:t xml:space="preserve">self-report measures about participants’ viewing experiences. </w:t>
      </w:r>
      <w:r w:rsidRPr="00E5335E">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E5335E">
        <w:t>r(</w:t>
      </w:r>
      <w:proofErr w:type="gramEnd"/>
      <w:r w:rsidRPr="00E5335E">
        <w:t>32) = -0.55, p &lt; 0.001).</w:t>
      </w:r>
    </w:p>
    <w:p w14:paraId="765FCE8A" w14:textId="4EC78382" w:rsidR="0036567C" w:rsidRDefault="00FB7334" w:rsidP="0036567C">
      <w:pPr>
        <w:spacing w:line="240" w:lineRule="auto"/>
        <w:ind w:firstLine="720"/>
        <w:jc w:val="both"/>
        <w:rPr>
          <w:ins w:id="510" w:author="Billy Mitchell" w:date="2024-11-06T00:58:00Z" w16du:dateUtc="2024-11-06T05:58:00Z"/>
        </w:rPr>
      </w:pPr>
      <w:ins w:id="511" w:author="Billy Mitchell" w:date="2024-11-05T21:02:00Z" w16du:dateUtc="2024-11-06T02:02:00Z">
        <w:r>
          <w:rPr>
            <w:b/>
            <w:bCs/>
          </w:rPr>
          <w:t>Scene recall did not differ between rating co</w:t>
        </w:r>
      </w:ins>
      <w:ins w:id="512" w:author="Billy Mitchell" w:date="2024-11-05T21:03:00Z" w16du:dateUtc="2024-11-06T02:03:00Z">
        <w:r>
          <w:rPr>
            <w:b/>
            <w:bCs/>
          </w:rPr>
          <w:t>nditions.</w:t>
        </w:r>
      </w:ins>
      <w:ins w:id="513" w:author="Billy Mitchell" w:date="2024-11-05T21:16:00Z" w16du:dateUtc="2024-11-06T02:16:00Z">
        <w:r w:rsidR="00396705">
          <w:rPr>
            <w:b/>
            <w:bCs/>
          </w:rPr>
          <w:t xml:space="preserve"> </w:t>
        </w:r>
      </w:ins>
      <w:ins w:id="514" w:author="Billy Mitchell" w:date="2024-11-06T01:16:00Z" w16du:dateUtc="2024-11-06T06:16:00Z">
        <w:r w:rsidR="00F26708">
          <w:t>Twenty-eight</w:t>
        </w:r>
      </w:ins>
      <w:ins w:id="515" w:author="Billy Mitchell" w:date="2024-11-06T01:17:00Z" w16du:dateUtc="2024-11-06T06:17:00Z">
        <w:r w:rsidR="001E33D0">
          <w:t xml:space="preserve"> (n = 28)</w:t>
        </w:r>
      </w:ins>
      <w:ins w:id="516" w:author="Billy Mitchell" w:date="2024-11-06T01:16:00Z" w16du:dateUtc="2024-11-06T06:16:00Z">
        <w:r w:rsidR="00F26708">
          <w:t xml:space="preserve"> of the thirty-five subjects used in neural analyses completed post-exposure free recall of the stimulus which was able to be transcribed and analyzed</w:t>
        </w:r>
      </w:ins>
      <w:ins w:id="517" w:author="Billy Mitchell" w:date="2024-11-06T01:17:00Z" w16du:dateUtc="2024-11-06T06:17:00Z">
        <w:r w:rsidR="001E33D0">
          <w:t xml:space="preserve">. </w:t>
        </w:r>
      </w:ins>
      <w:ins w:id="518" w:author="Billy Mitchell" w:date="2024-11-06T00:58:00Z" w16du:dateUtc="2024-11-06T05:58:00Z">
        <w:r w:rsidR="0036567C">
          <w:t>A paired samples t-test found no differences</w:t>
        </w:r>
      </w:ins>
      <w:ins w:id="519" w:author="Billy Mitchell" w:date="2024-11-06T01:01:00Z" w16du:dateUtc="2024-11-06T06:01:00Z">
        <w:r w:rsidR="0036567C">
          <w:t xml:space="preserve"> (mean difference = 0.04)</w:t>
        </w:r>
      </w:ins>
      <w:ins w:id="520" w:author="Billy Mitchell" w:date="2024-11-06T00:58:00Z" w16du:dateUtc="2024-11-06T05:58:00Z">
        <w:r w:rsidR="0036567C">
          <w:t xml:space="preserve"> in the </w:t>
        </w:r>
      </w:ins>
      <w:ins w:id="521" w:author="Billy Mitchell" w:date="2024-11-06T01:06:00Z" w16du:dateUtc="2024-11-06T06:06:00Z">
        <w:r w:rsidR="00F26708">
          <w:t>magnitude</w:t>
        </w:r>
      </w:ins>
      <w:ins w:id="522" w:author="Billy Mitchell" w:date="2024-11-06T00:58:00Z" w16du:dateUtc="2024-11-06T05:58:00Z">
        <w:r w:rsidR="0036567C">
          <w:t xml:space="preserve"> of scenes recalled </w:t>
        </w:r>
      </w:ins>
      <w:ins w:id="523" w:author="Billy Mitchell" w:date="2024-11-06T01:06:00Z" w16du:dateUtc="2024-11-06T06:06:00Z">
        <w:r w:rsidR="00F26708">
          <w:t>within</w:t>
        </w:r>
      </w:ins>
      <w:ins w:id="524" w:author="Billy Mitchell" w:date="2024-11-06T00:58:00Z" w16du:dateUtc="2024-11-06T05:58:00Z">
        <w:r w:rsidR="0036567C">
          <w:t xml:space="preserve"> subject while expressively rating and </w:t>
        </w:r>
      </w:ins>
      <w:ins w:id="525" w:author="Billy Mitchell" w:date="2024-11-06T00:59:00Z" w16du:dateUtc="2024-11-06T05:59:00Z">
        <w:r w:rsidR="0036567C">
          <w:t>reflectively not-rating the video</w:t>
        </w:r>
      </w:ins>
      <w:ins w:id="526" w:author="Billy Mitchell" w:date="2024-11-06T01:00:00Z" w16du:dateUtc="2024-11-06T06:00:00Z">
        <w:r w:rsidR="0036567C">
          <w:t xml:space="preserve"> </w:t>
        </w:r>
        <w:r w:rsidR="0036567C" w:rsidRPr="00E5335E">
          <w:t>(95% CI = (-</w:t>
        </w:r>
        <w:r w:rsidR="0036567C">
          <w:t>0</w:t>
        </w:r>
        <w:r w:rsidR="0036567C" w:rsidRPr="00E5335E">
          <w:t>.</w:t>
        </w:r>
        <w:proofErr w:type="gramStart"/>
        <w:r w:rsidR="0036567C">
          <w:t>03</w:t>
        </w:r>
        <w:r w:rsidR="0036567C" w:rsidRPr="00E5335E">
          <w:t xml:space="preserve"> ,</w:t>
        </w:r>
        <w:proofErr w:type="gramEnd"/>
        <w:r w:rsidR="0036567C" w:rsidRPr="00E5335E">
          <w:t xml:space="preserve"> </w:t>
        </w:r>
        <w:r w:rsidR="0036567C">
          <w:t>0.11</w:t>
        </w:r>
        <w:r w:rsidR="0036567C" w:rsidRPr="00E5335E">
          <w:t xml:space="preserve">), t(27) = </w:t>
        </w:r>
        <w:r w:rsidR="0036567C">
          <w:t>1.17</w:t>
        </w:r>
        <w:r w:rsidR="0036567C" w:rsidRPr="00E5335E">
          <w:t>, p = 0.</w:t>
        </w:r>
        <w:r w:rsidR="0036567C">
          <w:t>3</w:t>
        </w:r>
        <w:r w:rsidR="0036567C" w:rsidRPr="00E5335E">
          <w:t>)</w:t>
        </w:r>
      </w:ins>
      <w:ins w:id="527" w:author="Billy Mitchell" w:date="2024-11-06T00:59:00Z" w16du:dateUtc="2024-11-06T05:59:00Z">
        <w:r w:rsidR="0036567C">
          <w:t>.</w:t>
        </w:r>
      </w:ins>
      <w:ins w:id="528" w:author="Billy Mitchell" w:date="2024-11-06T01:03:00Z" w16du:dateUtc="2024-11-06T06:03:00Z">
        <w:r w:rsidR="0036567C">
          <w:t xml:space="preserve"> We could alternatively use a chi-square test to determine if there is a relationship </w:t>
        </w:r>
      </w:ins>
      <w:proofErr w:type="gramStart"/>
      <w:ins w:id="529" w:author="Billy Mitchell" w:date="2024-11-06T01:04:00Z" w16du:dateUtc="2024-11-06T06:04:00Z">
        <w:r w:rsidR="0036567C">
          <w:t>among</w:t>
        </w:r>
        <w:proofErr w:type="gramEnd"/>
        <w:r w:rsidR="0036567C">
          <w:t xml:space="preserve"> the proportion of scenes recalled and not recalled</w:t>
        </w:r>
      </w:ins>
      <w:ins w:id="530" w:author="Billy Mitchell" w:date="2024-11-06T01:05:00Z" w16du:dateUtc="2024-11-06T06:05:00Z">
        <w:r w:rsidR="0036567C">
          <w:t xml:space="preserve"> while expressively rating and reflectively not rating</w:t>
        </w:r>
      </w:ins>
      <w:ins w:id="531" w:author="Billy Mitchell" w:date="2024-11-06T01:07:00Z" w16du:dateUtc="2024-11-06T06:07:00Z">
        <w:r w:rsidR="00F26708">
          <w:t xml:space="preserve"> between subjects</w:t>
        </w:r>
      </w:ins>
      <w:ins w:id="532" w:author="Billy Mitchell" w:date="2024-11-06T01:05:00Z" w16du:dateUtc="2024-11-06T06:05:00Z">
        <w:r w:rsidR="0036567C">
          <w:t xml:space="preserve">. This approach also failed to </w:t>
        </w:r>
      </w:ins>
      <w:ins w:id="533" w:author="Billy Mitchell" w:date="2024-11-06T01:07:00Z" w16du:dateUtc="2024-11-06T06:07:00Z">
        <w:r w:rsidR="00F26708">
          <w:t>identify significant differences (</w:t>
        </w:r>
      </w:ins>
      <w:ins w:id="534" w:author="Billy Mitchell" w:date="2024-11-06T01:12:00Z" w16du:dateUtc="2024-11-06T06:12:00Z">
        <w:r w:rsidR="00F26708" w:rsidRPr="00F26708">
          <w:t>χ2(1, N</w:t>
        </w:r>
      </w:ins>
      <w:ins w:id="535" w:author="Billy Mitchell" w:date="2024-11-06T01:17:00Z" w16du:dateUtc="2024-11-06T06:17:00Z">
        <w:r w:rsidR="001E33D0">
          <w:t xml:space="preserve"> </w:t>
        </w:r>
      </w:ins>
      <w:ins w:id="536" w:author="Billy Mitchell" w:date="2024-11-06T01:12:00Z" w16du:dateUtc="2024-11-06T06:12:00Z">
        <w:r w:rsidR="00F26708" w:rsidRPr="00F26708">
          <w:t>=</w:t>
        </w:r>
      </w:ins>
      <w:ins w:id="537" w:author="Billy Mitchell" w:date="2024-11-06T01:17:00Z" w16du:dateUtc="2024-11-06T06:17:00Z">
        <w:r w:rsidR="001E33D0">
          <w:t xml:space="preserve"> </w:t>
        </w:r>
      </w:ins>
      <w:ins w:id="538" w:author="Billy Mitchell" w:date="2024-11-06T01:12:00Z" w16du:dateUtc="2024-11-06T06:12:00Z">
        <w:r w:rsidR="00F26708">
          <w:t>28</w:t>
        </w:r>
        <w:r w:rsidR="00F26708" w:rsidRPr="00F26708">
          <w:t>) = 0.</w:t>
        </w:r>
      </w:ins>
      <w:ins w:id="539" w:author="Billy Mitchell" w:date="2024-11-06T01:18:00Z" w16du:dateUtc="2024-11-06T06:18:00Z">
        <w:r w:rsidR="001E33D0">
          <w:t>85</w:t>
        </w:r>
      </w:ins>
      <w:ins w:id="540" w:author="Billy Mitchell" w:date="2024-11-06T01:12:00Z" w16du:dateUtc="2024-11-06T06:12:00Z">
        <w:r w:rsidR="00F26708" w:rsidRPr="00F26708">
          <w:t>, p = 0.</w:t>
        </w:r>
      </w:ins>
      <w:ins w:id="541" w:author="Billy Mitchell" w:date="2024-11-06T01:17:00Z" w16du:dateUtc="2024-11-06T06:17:00Z">
        <w:r w:rsidR="001E33D0">
          <w:t>36</w:t>
        </w:r>
      </w:ins>
      <w:ins w:id="542" w:author="Billy Mitchell" w:date="2024-11-06T01:07:00Z" w16du:dateUtc="2024-11-06T06:07:00Z">
        <w:r w:rsidR="00F26708">
          <w:t xml:space="preserve">). </w:t>
        </w:r>
      </w:ins>
      <w:ins w:id="543" w:author="Billy Mitchell" w:date="2024-11-06T01:40:00Z" w16du:dateUtc="2024-11-06T06:40:00Z">
        <w:r w:rsidR="00DE3DC3" w:rsidRPr="00DE3DC3">
          <w:t>It is possible that relying solely on summary statistics to detect differences in multivariate data may overlook more nuanced patterns. To address this, we constructed dissimilarity matrices using Spearman rank correlations across subjects based on scene recall. We then employed bootstrapped permutation testing (n = 5000) to assess whether the strength of these correlations varied depending on which half of the session subjects engaged in expressive rating versus reflective non-rating. Our analysis revealed no statistically significant difference between the rating conditions (mean difference = -0.02, p = 0.20).</w:t>
        </w:r>
      </w:ins>
    </w:p>
    <w:p w14:paraId="4A942A2C" w14:textId="1BFCCF50" w:rsidR="00FB7334" w:rsidDel="00DE3DC3" w:rsidRDefault="00950C6D" w:rsidP="0016388E">
      <w:pPr>
        <w:spacing w:line="240" w:lineRule="auto"/>
        <w:ind w:firstLine="720"/>
        <w:jc w:val="both"/>
        <w:rPr>
          <w:del w:id="544" w:author="Billy Mitchell" w:date="2024-11-05T21:09:00Z" w16du:dateUtc="2024-11-06T02:09:00Z"/>
        </w:rPr>
      </w:pPr>
      <w:ins w:id="545" w:author="Chelsea Helion" w:date="2024-10-25T19:02:00Z">
        <w:del w:id="546" w:author="Billy Mitchell" w:date="2024-11-05T21:02:00Z" w16du:dateUtc="2024-11-06T02:02:00Z">
          <w:r w:rsidDel="00FB7334">
            <w:rPr>
              <w:b/>
              <w:bCs/>
            </w:rPr>
            <w:delText>Insert memory results.</w:delText>
          </w:r>
        </w:del>
      </w:ins>
      <w:ins w:id="547" w:author="Billy Mitchell" w:date="2024-11-05T21:03:00Z" w16du:dateUtc="2024-11-06T02:03:00Z">
        <w:r w:rsidR="00FB7334">
          <w:rPr>
            <w:b/>
            <w:bCs/>
          </w:rPr>
          <w:t xml:space="preserve">Character </w:t>
        </w:r>
      </w:ins>
      <w:ins w:id="548" w:author="Billy Mitchell" w:date="2024-11-05T21:08:00Z" w16du:dateUtc="2024-11-06T02:08:00Z">
        <w:r w:rsidR="00FB7334">
          <w:rPr>
            <w:b/>
            <w:bCs/>
          </w:rPr>
          <w:t>representations did not differ between rating cond</w:t>
        </w:r>
      </w:ins>
      <w:ins w:id="549" w:author="Billy Mitchell" w:date="2024-11-05T21:09:00Z" w16du:dateUtc="2024-11-06T02:09:00Z">
        <w:r w:rsidR="00FB7334">
          <w:rPr>
            <w:b/>
            <w:bCs/>
          </w:rPr>
          <w:t xml:space="preserve">itions. </w:t>
        </w:r>
      </w:ins>
      <w:ins w:id="550" w:author="Billy Mitchell" w:date="2024-11-06T01:37:00Z" w16du:dateUtc="2024-11-06T06:37:00Z">
        <w:r w:rsidR="00DE3DC3">
          <w:t xml:space="preserve">We again used </w:t>
        </w:r>
      </w:ins>
      <w:ins w:id="551" w:author="Billy Mitchell" w:date="2024-11-06T01:40:00Z" w16du:dateUtc="2024-11-06T06:40:00Z">
        <w:r w:rsidR="00DE3DC3">
          <w:t>dissimilarity matrices</w:t>
        </w:r>
      </w:ins>
      <w:ins w:id="552" w:author="Billy Mitchell" w:date="2024-11-06T01:38:00Z" w16du:dateUtc="2024-11-06T06:38:00Z">
        <w:r w:rsidR="00DE3DC3">
          <w:t xml:space="preserve"> to</w:t>
        </w:r>
      </w:ins>
      <w:ins w:id="553" w:author="Billy Mitchell" w:date="2024-11-06T01:41:00Z" w16du:dateUtc="2024-11-06T06:41:00Z">
        <w:r w:rsidR="00DE3DC3">
          <w:t xml:space="preserve"> determine whether rating </w:t>
        </w:r>
        <w:proofErr w:type="gramStart"/>
        <w:r w:rsidR="00DE3DC3">
          <w:t>condition</w:t>
        </w:r>
        <w:proofErr w:type="gramEnd"/>
        <w:r w:rsidR="00DE3DC3">
          <w:t xml:space="preserve"> yielded observable differences in character asses</w:t>
        </w:r>
      </w:ins>
      <w:ins w:id="554" w:author="Billy Mitchell" w:date="2024-11-06T01:42:00Z" w16du:dateUtc="2024-11-06T06:42:00Z">
        <w:r w:rsidR="00DE3DC3">
          <w:t>sments. Using</w:t>
        </w:r>
        <w:r w:rsidR="00DE3DC3" w:rsidRPr="00DE3DC3">
          <w:t xml:space="preserve"> bootstrapped permutation testing (n = 5000)</w:t>
        </w:r>
        <w:r w:rsidR="00DE3DC3">
          <w:t xml:space="preserve">, we did not find any statistically significant </w:t>
        </w:r>
        <w:r w:rsidR="00DE3DC3" w:rsidRPr="00DE3DC3">
          <w:t>difference</w:t>
        </w:r>
        <w:r w:rsidR="00DE3DC3">
          <w:t>s</w:t>
        </w:r>
        <w:r w:rsidR="00DE3DC3" w:rsidRPr="00DE3DC3">
          <w:t xml:space="preserve"> between the rating conditions (mean difference = </w:t>
        </w:r>
      </w:ins>
      <w:ins w:id="555" w:author="Billy Mitchell" w:date="2024-11-06T01:43:00Z" w16du:dateUtc="2024-11-06T06:43:00Z">
        <w:r w:rsidR="00DE3DC3">
          <w:t>0.01</w:t>
        </w:r>
      </w:ins>
      <w:ins w:id="556" w:author="Billy Mitchell" w:date="2024-11-06T01:42:00Z" w16du:dateUtc="2024-11-06T06:42:00Z">
        <w:r w:rsidR="00DE3DC3" w:rsidRPr="00DE3DC3">
          <w:t>, p = 0.</w:t>
        </w:r>
      </w:ins>
      <w:ins w:id="557" w:author="Billy Mitchell" w:date="2024-11-06T01:43:00Z" w16du:dateUtc="2024-11-06T06:43:00Z">
        <w:r w:rsidR="00DE3DC3">
          <w:t>56</w:t>
        </w:r>
      </w:ins>
      <w:ins w:id="558" w:author="Billy Mitchell" w:date="2024-11-06T01:42:00Z" w16du:dateUtc="2024-11-06T06:42:00Z">
        <w:r w:rsidR="00DE3DC3" w:rsidRPr="00DE3DC3">
          <w:t>).</w:t>
        </w:r>
      </w:ins>
    </w:p>
    <w:p w14:paraId="31450340" w14:textId="77777777" w:rsidR="00DE3DC3" w:rsidRDefault="00DE3DC3" w:rsidP="00DE3DC3">
      <w:pPr>
        <w:spacing w:line="240" w:lineRule="auto"/>
        <w:ind w:firstLine="720"/>
        <w:jc w:val="both"/>
        <w:rPr>
          <w:ins w:id="559" w:author="Billy Mitchell" w:date="2024-11-06T01:43:00Z" w16du:dateUtc="2024-11-06T06:43:00Z"/>
          <w:b/>
          <w:bCs/>
        </w:rPr>
      </w:pPr>
    </w:p>
    <w:p w14:paraId="55262788" w14:textId="667E9360" w:rsidR="00950C6D" w:rsidDel="00E82062" w:rsidRDefault="00950C6D">
      <w:pPr>
        <w:spacing w:line="240" w:lineRule="auto"/>
        <w:ind w:firstLine="720"/>
        <w:jc w:val="both"/>
        <w:rPr>
          <w:ins w:id="560" w:author="Chelsea Helion" w:date="2024-10-25T19:02:00Z"/>
          <w:del w:id="561" w:author="Billy Mitchell" w:date="2024-11-05T19:12:00Z" w16du:dateUtc="2024-11-06T00:12:00Z"/>
          <w:b/>
          <w:bCs/>
        </w:rPr>
      </w:pPr>
      <w:ins w:id="562" w:author="Chelsea Helion" w:date="2024-10-25T19:02:00Z">
        <w:del w:id="563" w:author="Billy Mitchell" w:date="2024-11-05T21:09:00Z" w16du:dateUtc="2024-11-06T02:09:00Z">
          <w:r w:rsidDel="00FB7334">
            <w:rPr>
              <w:b/>
              <w:bCs/>
            </w:rPr>
            <w:delText>Insert person perception results.</w:delText>
          </w:r>
        </w:del>
      </w:ins>
    </w:p>
    <w:p w14:paraId="5F2EA7E3" w14:textId="7FD623BE" w:rsidR="00DE0869" w:rsidRPr="00E5335E" w:rsidRDefault="001D1567" w:rsidP="0016388E">
      <w:pPr>
        <w:spacing w:line="240" w:lineRule="auto"/>
        <w:ind w:firstLine="720"/>
        <w:jc w:val="both"/>
      </w:pPr>
      <w:del w:id="564" w:author="Billy Mitchell" w:date="2024-11-05T19:12:00Z" w16du:dateUtc="2024-11-06T00:12:00Z">
        <w:r w:rsidRPr="006E54B4" w:rsidDel="00E82062">
          <w:rPr>
            <w:noProof/>
          </w:rPr>
          <w:delText xml:space="preserve"> </w:delText>
        </w:r>
      </w:del>
    </w:p>
    <w:p w14:paraId="16CE7B58" w14:textId="6B2BE704" w:rsidR="00950C6D" w:rsidRPr="006E54B4" w:rsidDel="00E82062" w:rsidRDefault="00950C6D" w:rsidP="00CF2D02">
      <w:pPr>
        <w:spacing w:line="240" w:lineRule="auto"/>
        <w:jc w:val="both"/>
        <w:rPr>
          <w:ins w:id="565" w:author="Chelsea Helion" w:date="2024-10-25T19:02:00Z"/>
          <w:del w:id="566" w:author="Billy Mitchell" w:date="2024-11-05T19:12:00Z" w16du:dateUtc="2024-11-06T00:12:00Z"/>
          <w:rPrChange w:id="567" w:author="Chelsea Helion" w:date="2024-10-23T10:53:00Z">
            <w:rPr>
              <w:ins w:id="568" w:author="Chelsea Helion" w:date="2024-10-25T19:02:00Z"/>
              <w:del w:id="569" w:author="Billy Mitchell" w:date="2024-11-05T19:12:00Z" w16du:dateUtc="2024-11-06T00:12:00Z"/>
              <w:rFonts w:ascii="Aptos" w:hAnsi="Aptos"/>
            </w:rPr>
          </w:rPrChange>
        </w:rPr>
      </w:pPr>
      <w:r>
        <w:rPr>
          <w:b/>
          <w:bCs/>
        </w:rPr>
        <w:t>Neuroimaging results</w:t>
      </w:r>
      <w:ins w:id="570" w:author="Billy Mitchell" w:date="2024-11-05T22:07:00Z" w16du:dateUtc="2024-11-06T03:07:00Z">
        <w:r w:rsidR="00535BB8">
          <w:rPr>
            <w:b/>
            <w:bCs/>
          </w:rPr>
          <w:t xml:space="preserve">. </w:t>
        </w:r>
      </w:ins>
    </w:p>
    <w:p w14:paraId="643BEAD1" w14:textId="77777777" w:rsidR="00CF2D02" w:rsidRPr="006E54B4" w:rsidRDefault="00CF2D02" w:rsidP="00CF2D02">
      <w:pPr>
        <w:spacing w:line="240" w:lineRule="auto"/>
        <w:jc w:val="both"/>
        <w:rPr>
          <w:rPrChange w:id="571" w:author="Chelsea Helion" w:date="2024-10-23T10:53:00Z">
            <w:rPr>
              <w:rFonts w:ascii="Aptos" w:hAnsi="Aptos"/>
            </w:rPr>
          </w:rPrChange>
        </w:rPr>
      </w:pPr>
    </w:p>
    <w:p w14:paraId="367DC151" w14:textId="7EDA408B" w:rsidR="00DE0869" w:rsidRPr="006E54B4" w:rsidDel="00E82062" w:rsidRDefault="00950C6D">
      <w:pPr>
        <w:spacing w:line="240" w:lineRule="auto"/>
        <w:ind w:firstLine="720"/>
        <w:jc w:val="both"/>
        <w:rPr>
          <w:del w:id="572" w:author="Billy Mitchell" w:date="2024-11-05T19:10:00Z" w16du:dateUtc="2024-11-06T00:10:00Z"/>
          <w:rPrChange w:id="573" w:author="Chelsea Helion" w:date="2024-10-23T10:53:00Z">
            <w:rPr>
              <w:del w:id="574" w:author="Billy Mitchell" w:date="2024-11-05T19:10:00Z" w16du:dateUtc="2024-11-06T00:10:00Z"/>
              <w:rFonts w:ascii="Aptos" w:hAnsi="Aptos"/>
            </w:rPr>
          </w:rPrChange>
        </w:rPr>
      </w:pPr>
      <w:r>
        <w:rPr>
          <w:b/>
          <w:bCs/>
        </w:rPr>
        <w:t>Increased rating frequency was positively associated with</w:t>
      </w:r>
      <w:r w:rsidR="00EF26B5" w:rsidRPr="00E5335E">
        <w:rPr>
          <w:b/>
          <w:bCs/>
        </w:rPr>
        <w:t xml:space="preserve"> </w:t>
      </w:r>
      <w:r w:rsidR="00C64A9F" w:rsidRPr="00E5335E">
        <w:rPr>
          <w:b/>
          <w:bCs/>
        </w:rPr>
        <w:t xml:space="preserve">activation of neural circuitry implicated in </w:t>
      </w:r>
      <w:r w:rsidR="00EF26B5" w:rsidRPr="00E5335E">
        <w:rPr>
          <w:b/>
          <w:bCs/>
        </w:rPr>
        <w:t>sensory integration, attention, and self-monitoring.</w:t>
      </w:r>
      <w:r w:rsidR="00EF26B5" w:rsidRPr="00E5335E">
        <w:t xml:space="preserve"> We used parametric modulation to identify regions sensitive to variability in rating behavior. </w:t>
      </w:r>
      <w:r w:rsidR="00FE3980" w:rsidRPr="00E5335E">
        <w:t>T</w:t>
      </w:r>
      <w:r w:rsidR="00EF26B5" w:rsidRPr="00E5335E">
        <w:t>he frequency of our rating proxy (i.e., button presses</w:t>
      </w:r>
      <w:r>
        <w:t xml:space="preserve"> per TR</w:t>
      </w:r>
      <w:r w:rsidR="00EF26B5" w:rsidRPr="00E5335E">
        <w:t xml:space="preserve">) </w:t>
      </w:r>
      <w:r w:rsidR="00FE3980" w:rsidRPr="00E5335E">
        <w:t xml:space="preserve">was used </w:t>
      </w:r>
      <w:r w:rsidR="00EF26B5" w:rsidRPr="00E5335E">
        <w:t>as a regressor applied to data from each subject’s expressive engagement run</w:t>
      </w:r>
      <w:r>
        <w:t>. This</w:t>
      </w:r>
      <w:r w:rsidR="00EF26B5" w:rsidRPr="00E5335E">
        <w:t xml:space="preserve"> revealed significant activation clusters, primarily in the left hemisphere (</w:t>
      </w:r>
      <w:r w:rsidR="00EF26B5" w:rsidRPr="00E5335E">
        <w:rPr>
          <w:b/>
          <w:bCs/>
        </w:rPr>
        <w:t>Figure 3</w:t>
      </w:r>
      <w:r w:rsidR="00EF26B5" w:rsidRPr="00E5335E">
        <w:t>). Notable activations include</w:t>
      </w:r>
      <w:r w:rsidR="00DC2666" w:rsidRPr="00E5335E">
        <w:t>d</w:t>
      </w:r>
      <w:r w:rsidR="00EF26B5" w:rsidRPr="00E5335E">
        <w:t xml:space="preserve"> the left postcentral gyrus (</w:t>
      </w:r>
      <w:proofErr w:type="spellStart"/>
      <w:r w:rsidR="00EF26B5" w:rsidRPr="00E5335E">
        <w:t>PoCG</w:t>
      </w:r>
      <w:proofErr w:type="spellEnd"/>
      <w:r w:rsidR="00EF26B5" w:rsidRPr="00E5335E">
        <w:t>) extending into the precentral gyrus (</w:t>
      </w:r>
      <w:proofErr w:type="spellStart"/>
      <w:r w:rsidR="00EF26B5" w:rsidRPr="00E5335E">
        <w:t>PrCG</w:t>
      </w:r>
      <w:proofErr w:type="spellEnd"/>
      <w:r w:rsidR="00EF26B5" w:rsidRPr="00E5335E">
        <w:t xml:space="preserve">), the anterior cingulate cortex (ACC) extending into the mid-cingulate cortex, the Rolandic operculum (ROL) extending into the supramarginal gyrus (SMG), and the supplementary motor area (SMA). Additional activations were observed in the </w:t>
      </w:r>
      <w:r w:rsidR="00EF26B5" w:rsidRPr="00E5335E">
        <w:lastRenderedPageBreak/>
        <w:t xml:space="preserve">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sidRPr="00E5335E">
        <w:fldChar w:fldCharType="begin"/>
      </w:r>
      <w:r w:rsidR="00F27DDF">
        <w:instrText xml:space="preserve"> ADDIN ZOTERO_ITEM CSL_CITATION {"citationID":"FGPrz7Cy","properties":{"formattedCitation":"\\super 48,49\\nosupersub{}","plainCitation":"48,49","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F27DDF" w:rsidRPr="00F27DDF">
        <w:rPr>
          <w:vertAlign w:val="superscript"/>
        </w:rPr>
        <w:t>48,49</w:t>
      </w:r>
      <w:r w:rsidR="008926E2" w:rsidRPr="00E5335E">
        <w:fldChar w:fldCharType="end"/>
      </w:r>
      <w:r w:rsidR="00EF26B5" w:rsidRPr="00E5335E">
        <w:t>. The clusters observed suggest that rating frequency modulated activity in regions associated with attention and sensory integration (</w:t>
      </w:r>
      <w:proofErr w:type="spellStart"/>
      <w:r w:rsidR="00EF26B5" w:rsidRPr="00E5335E">
        <w:t>dACC</w:t>
      </w:r>
      <w:proofErr w:type="spellEnd"/>
      <w:r w:rsidR="00EF26B5" w:rsidRPr="00E5335E">
        <w:t>, IPL, ROL), motor control (</w:t>
      </w:r>
      <w:proofErr w:type="spellStart"/>
      <w:r w:rsidR="00EF26B5" w:rsidRPr="00E5335E">
        <w:t>PoCG</w:t>
      </w:r>
      <w:proofErr w:type="spellEnd"/>
      <w:r w:rsidR="00EF26B5" w:rsidRPr="00E5335E">
        <w:t xml:space="preserve">, SMA, </w:t>
      </w:r>
      <w:proofErr w:type="spellStart"/>
      <w:r w:rsidR="00EF26B5" w:rsidRPr="00E5335E">
        <w:t>Cereb</w:t>
      </w:r>
      <w:proofErr w:type="spellEnd"/>
      <w:r w:rsidR="00EF26B5" w:rsidRPr="00E5335E">
        <w:t>), and self-monitoring (</w:t>
      </w:r>
      <w:proofErr w:type="spellStart"/>
      <w:r w:rsidR="00EF26B5" w:rsidRPr="00E5335E">
        <w:t>dACC</w:t>
      </w:r>
      <w:proofErr w:type="spellEnd"/>
      <w:r w:rsidR="00EF26B5" w:rsidRPr="00E5335E">
        <w:t xml:space="preserve">, IPL, </w:t>
      </w:r>
      <w:del w:id="575" w:author="Billy Mitchell" w:date="2024-11-05T19:10:00Z" w16du:dateUtc="2024-11-06T00:10:00Z">
        <w:r w:rsidR="001D1567" w:rsidRPr="006E54B4" w:rsidDel="00E82062">
          <w:rPr>
            <w:noProof/>
          </w:rPr>
          <w:drawing>
            <wp:anchor distT="0" distB="0" distL="114300" distR="114300" simplePos="0" relativeHeight="251656190" behindDoc="0" locked="0" layoutInCell="1" allowOverlap="1" wp14:anchorId="4B2DDFA7" wp14:editId="39B78FFE">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EF26B5" w:rsidRPr="00E5335E">
        <w:t>AI).</w:t>
      </w:r>
      <w:del w:id="576" w:author="Billy Mitchell" w:date="2024-11-05T19:10:00Z" w16du:dateUtc="2024-11-06T00:10:00Z">
        <w:r w:rsidR="001D1567" w:rsidRPr="006E54B4" w:rsidDel="00E82062">
          <w:delText xml:space="preserve"> </w:delText>
        </w:r>
      </w:del>
    </w:p>
    <w:p w14:paraId="0C6B9370" w14:textId="3EE2ABA8" w:rsidR="00CF2D02" w:rsidRPr="006E54B4" w:rsidDel="00E82062" w:rsidRDefault="00CF2D02">
      <w:pPr>
        <w:spacing w:line="240" w:lineRule="auto"/>
        <w:ind w:firstLine="720"/>
        <w:jc w:val="both"/>
        <w:rPr>
          <w:del w:id="577" w:author="Billy Mitchell" w:date="2024-11-05T19:10:00Z" w16du:dateUtc="2024-11-06T00:10:00Z"/>
          <w:rPrChange w:id="578" w:author="Chelsea Helion" w:date="2024-10-23T10:53:00Z">
            <w:rPr>
              <w:del w:id="579" w:author="Billy Mitchell" w:date="2024-11-05T19:10:00Z" w16du:dateUtc="2024-11-06T00:10:00Z"/>
              <w:rFonts w:ascii="Aptos" w:hAnsi="Aptos"/>
            </w:rPr>
          </w:rPrChange>
        </w:rPr>
        <w:pPrChange w:id="580" w:author="Billy Mitchell" w:date="2024-11-06T01:43:00Z" w16du:dateUtc="2024-11-06T06:43:00Z">
          <w:pPr>
            <w:spacing w:line="240" w:lineRule="auto"/>
            <w:jc w:val="both"/>
          </w:pPr>
        </w:pPrChange>
      </w:pPr>
      <w:del w:id="581" w:author="Billy Mitchell" w:date="2024-11-05T19:10:00Z" w16du:dateUtc="2024-11-06T00:10:00Z">
        <w:r w:rsidRPr="006E54B4" w:rsidDel="00E82062">
          <w:rPr>
            <w:rPrChange w:id="582" w:author="Chelsea Helion" w:date="2024-10-23T10:53:00Z">
              <w:rPr>
                <w:rFonts w:ascii="Aptos" w:hAnsi="Aptos"/>
              </w:rPr>
            </w:rPrChange>
          </w:rPr>
          <w:delText>Figure 4. Expressive versus reflective rating.</w:delText>
        </w:r>
      </w:del>
    </w:p>
    <w:p w14:paraId="4A014114" w14:textId="77777777" w:rsidR="00CF2D02" w:rsidRPr="006E54B4" w:rsidRDefault="00CF2D02">
      <w:pPr>
        <w:spacing w:line="240" w:lineRule="auto"/>
        <w:ind w:firstLine="720"/>
        <w:jc w:val="both"/>
        <w:rPr>
          <w:b/>
          <w:bCs/>
          <w:rPrChange w:id="583" w:author="Chelsea Helion" w:date="2024-10-23T10:53:00Z">
            <w:rPr>
              <w:rFonts w:ascii="Aptos" w:hAnsi="Aptos"/>
              <w:b/>
              <w:bCs/>
            </w:rPr>
          </w:rPrChange>
        </w:rPr>
        <w:pPrChange w:id="584" w:author="Billy Mitchell" w:date="2024-11-06T01:43:00Z" w16du:dateUtc="2024-11-06T06:43:00Z">
          <w:pPr>
            <w:spacing w:line="240" w:lineRule="auto"/>
            <w:jc w:val="both"/>
          </w:pPr>
        </w:pPrChange>
      </w:pPr>
    </w:p>
    <w:p w14:paraId="4973A30C" w14:textId="05FD4597" w:rsidR="00DE0869" w:rsidRPr="00E5335E" w:rsidRDefault="0001532D" w:rsidP="00FE3980">
      <w:pPr>
        <w:spacing w:line="240" w:lineRule="auto"/>
        <w:ind w:firstLine="720"/>
        <w:jc w:val="both"/>
      </w:pPr>
      <w:r>
        <w:rPr>
          <w:b/>
          <w:bCs/>
        </w:rPr>
        <w:t>Expressive rating</w:t>
      </w:r>
      <w:r w:rsidR="00510A8A">
        <w:rPr>
          <w:b/>
          <w:bCs/>
        </w:rPr>
        <w:t xml:space="preserve"> </w:t>
      </w:r>
      <w:r w:rsidRPr="00E5335E">
        <w:rPr>
          <w:b/>
          <w:bCs/>
        </w:rPr>
        <w:t>elicits greater activation from attention, sensation, and control regions</w:t>
      </w:r>
      <w:r w:rsidR="00510A8A">
        <w:rPr>
          <w:b/>
          <w:bCs/>
        </w:rPr>
        <w:t xml:space="preserve"> relative to </w:t>
      </w:r>
      <w:r>
        <w:rPr>
          <w:b/>
          <w:bCs/>
        </w:rPr>
        <w:t xml:space="preserve">expressive non-rating and </w:t>
      </w:r>
      <w:r w:rsidR="00510A8A">
        <w:rPr>
          <w:b/>
          <w:bCs/>
        </w:rPr>
        <w:t>reflective viewing</w:t>
      </w:r>
      <w:r w:rsidR="00AF6336" w:rsidRPr="00E5335E">
        <w:rPr>
          <w:b/>
          <w:bCs/>
        </w:rPr>
        <w:t xml:space="preserve">. </w:t>
      </w:r>
      <w:r w:rsidRPr="00E5335E">
        <w:t xml:space="preserve">To examine the effects of rating during expressive </w:t>
      </w:r>
      <w:r>
        <w:t>viewing</w:t>
      </w:r>
      <w:r w:rsidRPr="00E5335E">
        <w:t xml:space="preserve">, we conducted two types of contrasts: </w:t>
      </w:r>
      <w:commentRangeStart w:id="585"/>
      <w:r w:rsidRPr="00E5335E">
        <w:t xml:space="preserve">1) </w:t>
      </w:r>
      <w:r w:rsidR="00EF3E33" w:rsidRPr="00E5335E">
        <w:t xml:space="preserve">a contrast comparing rated TRs while expressively </w:t>
      </w:r>
      <w:r>
        <w:t>viewing</w:t>
      </w:r>
      <w:r w:rsidRPr="00E5335E">
        <w:t xml:space="preserve"> </w:t>
      </w:r>
      <w:r w:rsidR="00EF3E33" w:rsidRPr="00E5335E">
        <w:t xml:space="preserve">to non-rated TRs while expressively </w:t>
      </w:r>
      <w:r>
        <w:t>viewing</w:t>
      </w:r>
      <w:r w:rsidRPr="00E5335E">
        <w:t xml:space="preserve"> </w:t>
      </w:r>
      <w:r w:rsidR="00EF3E33" w:rsidRPr="00E5335E">
        <w:t>(i.e., within subject</w:t>
      </w:r>
      <w:r w:rsidR="00950C6D">
        <w:t>, within the same stimulus run</w:t>
      </w:r>
      <w:r w:rsidR="00EF3E33" w:rsidRPr="00E5335E">
        <w:t xml:space="preserve">), and 2) </w:t>
      </w:r>
      <w:r w:rsidRPr="00E5335E">
        <w:t xml:space="preserve">a contrast comparing rated TRs while expressively </w:t>
      </w:r>
      <w:r>
        <w:t>viewing</w:t>
      </w:r>
      <w:r w:rsidRPr="00E5335E">
        <w:t xml:space="preserve"> to non-rated TRs while reflectively engaged</w:t>
      </w:r>
      <w:r w:rsidR="00EF3E33" w:rsidRPr="00E5335E">
        <w:t xml:space="preserve"> (i.e., between subjects</w:t>
      </w:r>
      <w:r w:rsidR="00950C6D">
        <w:t>, within the same stimulus run</w:t>
      </w:r>
      <w:r w:rsidR="00EF3E33" w:rsidRPr="00E5335E">
        <w:t>)</w:t>
      </w:r>
      <w:r w:rsidRPr="00E5335E">
        <w:t xml:space="preserve">. </w:t>
      </w:r>
      <w:commentRangeEnd w:id="585"/>
      <w:r w:rsidR="00E75ABA">
        <w:rPr>
          <w:rStyle w:val="CommentReference"/>
        </w:rPr>
        <w:commentReference w:id="585"/>
      </w:r>
      <w:r w:rsidR="00EF3E33" w:rsidRPr="00E5335E">
        <w:t xml:space="preserve">Contrasting all three task components allows us to identify which neural circuitry is engaged when task demands are more (i.e., expressive non-rating) or less (i.e., reflective </w:t>
      </w:r>
      <w:r w:rsidR="00950C6D">
        <w:t>viewing</w:t>
      </w:r>
      <w:r w:rsidR="00EF3E33" w:rsidRPr="00E5335E">
        <w:t xml:space="preserve">) </w:t>
      </w:r>
      <w:proofErr w:type="gramStart"/>
      <w:r w:rsidR="00EF3E33" w:rsidRPr="00E5335E">
        <w:t>similar to</w:t>
      </w:r>
      <w:proofErr w:type="gramEnd"/>
      <w:r w:rsidR="00EF3E33" w:rsidRPr="00E5335E">
        <w:t xml:space="preserve"> expressive rating, thereby offering insights into how </w:t>
      </w:r>
      <w:r w:rsidR="00950C6D">
        <w:t>the act of explicitly rating subjective experience</w:t>
      </w:r>
      <w:r w:rsidR="00950C6D" w:rsidRPr="00E5335E">
        <w:t xml:space="preserve"> </w:t>
      </w:r>
      <w:r w:rsidR="00EF3E33" w:rsidRPr="00E5335E">
        <w:t>modulates brain responses</w:t>
      </w:r>
      <w:r w:rsidR="00950C6D">
        <w:t xml:space="preserve"> when the viewing goal is held constant </w:t>
      </w:r>
      <w:r w:rsidRPr="00E5335E">
        <w:t>(</w:t>
      </w:r>
      <w:r w:rsidRPr="00E5335E">
        <w:rPr>
          <w:b/>
        </w:rPr>
        <w:t>Figure 4</w:t>
      </w:r>
      <w:r w:rsidRPr="00E5335E">
        <w:t>).</w:t>
      </w:r>
    </w:p>
    <w:p w14:paraId="2501B31B" w14:textId="615B523A" w:rsidR="00950C6D" w:rsidRDefault="00000000" w:rsidP="00FE3980">
      <w:pPr>
        <w:spacing w:line="240" w:lineRule="auto"/>
        <w:ind w:firstLine="720"/>
        <w:jc w:val="both"/>
      </w:pPr>
      <w:r w:rsidRPr="00E5335E">
        <w:t xml:space="preserve">Both contrasts </w:t>
      </w:r>
      <w:r w:rsidR="00C64A9F" w:rsidRPr="00E5335E">
        <w:t>indicated</w:t>
      </w:r>
      <w:r w:rsidRPr="00E5335E">
        <w:t xml:space="preserve"> significant activations primarily in parietal, frontal, and occipital regions, but more extensive frontal activation was observed within the expressive</w:t>
      </w:r>
      <w:r w:rsidR="00C64A9F" w:rsidRPr="00E5335E">
        <w:t xml:space="preserve"> rating – </w:t>
      </w:r>
      <w:r w:rsidRPr="00E5335E">
        <w:t>reflective</w:t>
      </w:r>
      <w:r w:rsidR="00C64A9F" w:rsidRPr="00E5335E">
        <w:t xml:space="preserve"> </w:t>
      </w:r>
      <w:r w:rsidR="00950C6D">
        <w:t xml:space="preserve">viewing </w:t>
      </w:r>
      <w:r w:rsidRPr="00E5335E">
        <w:t>contrast.</w:t>
      </w:r>
      <w:r w:rsidR="00950C6D">
        <w:t xml:space="preserve"> </w:t>
      </w:r>
      <w:r w:rsidR="00950C6D" w:rsidRPr="002947A3">
        <w:t xml:space="preserve">Major activations in the expressive rating – reflective </w:t>
      </w:r>
      <w:r w:rsidR="00950C6D">
        <w:t>viewing</w:t>
      </w:r>
      <w:r w:rsidR="00950C6D" w:rsidRPr="002947A3">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t>
      </w:r>
    </w:p>
    <w:p w14:paraId="41D6DA19" w14:textId="0FFA4177" w:rsidR="00DE0869" w:rsidRPr="00E5335E" w:rsidDel="00E82062" w:rsidRDefault="00000000" w:rsidP="00FE3980">
      <w:pPr>
        <w:spacing w:line="240" w:lineRule="auto"/>
        <w:ind w:firstLine="720"/>
        <w:jc w:val="both"/>
        <w:rPr>
          <w:del w:id="586" w:author="Billy Mitchell" w:date="2024-11-05T19:12:00Z" w16du:dateUtc="2024-11-06T00:12:00Z"/>
        </w:rPr>
      </w:pPr>
      <w:r w:rsidRPr="00E5335E">
        <w:t>Key clusters of the expressive</w:t>
      </w:r>
      <w:r w:rsidR="00950C6D">
        <w:t xml:space="preserve"> rating</w:t>
      </w:r>
      <w:r w:rsidRPr="00E5335E">
        <w:t xml:space="preserve">-expressive </w:t>
      </w:r>
      <w:r w:rsidR="00950C6D">
        <w:t xml:space="preserve">non-rating </w:t>
      </w:r>
      <w:r w:rsidRPr="00E5335E">
        <w:t>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sidRPr="00E5335E">
        <w:t>,</w:t>
      </w:r>
      <w:r w:rsidRPr="00E5335E">
        <w:t xml:space="preserve"> and bilateral anterior cingulate cortex. Major activations in the expressive</w:t>
      </w:r>
      <w:r w:rsidR="00C64A9F" w:rsidRPr="00E5335E">
        <w:t xml:space="preserve"> rating – </w:t>
      </w:r>
      <w:r w:rsidRPr="00E5335E">
        <w:t>reflective</w:t>
      </w:r>
      <w:r w:rsidR="00C64A9F" w:rsidRPr="00E5335E">
        <w:t xml:space="preserve"> non-rating</w:t>
      </w:r>
      <w:r w:rsidRPr="00E5335E">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w:t>
      </w:r>
      <w:r w:rsidR="00D611D6">
        <w:t xml:space="preserve"> </w:t>
      </w:r>
      <w:r w:rsidRPr="00E5335E">
        <w:t>While precise spatial coordinates varied slightly between contrasts, almost all regions activated by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were activated by the expressive</w:t>
      </w:r>
      <w:r w:rsidR="00C64A9F" w:rsidRPr="00E5335E">
        <w:t xml:space="preserve"> rating </w:t>
      </w:r>
      <w:r w:rsidRPr="00E5335E">
        <w:t>-</w:t>
      </w:r>
      <w:r w:rsidR="00C64A9F" w:rsidRPr="00E5335E">
        <w:t xml:space="preserve"> </w:t>
      </w:r>
      <w:r w:rsidRPr="00E5335E">
        <w:t xml:space="preserve">reflective </w:t>
      </w:r>
      <w:r w:rsidR="00D611D6">
        <w:t xml:space="preserve">viewing </w:t>
      </w:r>
      <w:r w:rsidRPr="00E5335E">
        <w:t>contrast. However, expressive</w:t>
      </w:r>
      <w:r w:rsidR="00C64A9F" w:rsidRPr="00E5335E">
        <w:t xml:space="preserve"> rating – </w:t>
      </w:r>
      <w:r w:rsidRPr="00E5335E">
        <w:t>reflective</w:t>
      </w:r>
      <w:r w:rsidR="00C64A9F" w:rsidRPr="00E5335E">
        <w:t xml:space="preserve"> </w:t>
      </w:r>
      <w:r w:rsidR="00D611D6">
        <w:t>viewing</w:t>
      </w:r>
      <w:r w:rsidRPr="00E5335E">
        <w:t xml:space="preserve"> contrasts</w:t>
      </w:r>
      <w:r w:rsidR="00D611D6">
        <w:t xml:space="preserve"> uniquely</w:t>
      </w:r>
      <w:r w:rsidRPr="00E5335E">
        <w:t xml:space="preserve"> </w:t>
      </w:r>
      <w:r w:rsidR="00C64A9F" w:rsidRPr="00E5335E">
        <w:t>indicated</w:t>
      </w:r>
      <w:r w:rsidRPr="00E5335E">
        <w:t xml:space="preserve"> activation in the bilateral fusiform gyri, bilateral hippocampi, and motor regions such as the supplementary motor area and precentral gyrus, none of which achieved significance in the expressive</w:t>
      </w:r>
      <w:r w:rsidR="00C64A9F" w:rsidRPr="00E5335E">
        <w:t xml:space="preserve"> rating </w:t>
      </w:r>
      <w:r w:rsidRPr="00E5335E">
        <w:t>-</w:t>
      </w:r>
      <w:r w:rsidR="00C64A9F" w:rsidRPr="00E5335E">
        <w:t xml:space="preserve"> </w:t>
      </w:r>
      <w:r w:rsidRPr="00E5335E">
        <w:t xml:space="preserve">expressive </w:t>
      </w:r>
      <w:r w:rsidR="00C64A9F" w:rsidRPr="00E5335E">
        <w:t xml:space="preserve">non-rating </w:t>
      </w:r>
      <w:r w:rsidRPr="00E5335E">
        <w:t>contrast. T</w:t>
      </w:r>
      <w:r w:rsidR="00D611D6">
        <w:t>aken together, these results</w:t>
      </w:r>
      <w:del w:id="587" w:author="Billy Mitchell" w:date="2024-11-05T19:11:00Z" w16du:dateUtc="2024-11-06T00:11:00Z">
        <w:r w:rsidR="001D1567" w:rsidRPr="006E54B4" w:rsidDel="00E82062">
          <w:rPr>
            <w:noProof/>
          </w:rPr>
          <w:drawing>
            <wp:anchor distT="0" distB="0" distL="114300" distR="114300" simplePos="0" relativeHeight="251663360" behindDoc="0" locked="0" layoutInCell="1" allowOverlap="1" wp14:anchorId="65CDB3EA" wp14:editId="1DC6FC82">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del>
      <w:r w:rsidRPr="00E5335E">
        <w:t xml:space="preserve"> indicate recruitment of attentional, sensory, and motor processes during rating</w:t>
      </w:r>
      <w:r w:rsidR="00D611D6">
        <w:t xml:space="preserve"> relative to non-rating, even in the context of a similar viewing goal</w:t>
      </w:r>
      <w:r w:rsidRPr="00E5335E">
        <w:t>.</w:t>
      </w:r>
    </w:p>
    <w:p w14:paraId="5C691287" w14:textId="281A1529" w:rsidR="001D1567" w:rsidRPr="00E5335E" w:rsidDel="00E82062" w:rsidRDefault="001D1567" w:rsidP="00CF2D02">
      <w:pPr>
        <w:spacing w:line="240" w:lineRule="auto"/>
        <w:jc w:val="both"/>
        <w:rPr>
          <w:del w:id="588" w:author="Billy Mitchell" w:date="2024-11-05T19:11:00Z" w16du:dateUtc="2024-11-06T00:11:00Z"/>
          <w:bCs/>
        </w:rPr>
      </w:pPr>
    </w:p>
    <w:p w14:paraId="174AE305" w14:textId="27E7AD33" w:rsidR="00CF2D02" w:rsidRPr="00E5335E" w:rsidDel="00E82062" w:rsidRDefault="00CF2D02" w:rsidP="00CF2D02">
      <w:pPr>
        <w:spacing w:line="240" w:lineRule="auto"/>
        <w:jc w:val="both"/>
        <w:rPr>
          <w:del w:id="589" w:author="Billy Mitchell" w:date="2024-11-05T19:11:00Z" w16du:dateUtc="2024-11-06T00:11:00Z"/>
          <w:bCs/>
        </w:rPr>
      </w:pPr>
      <w:del w:id="590" w:author="Billy Mitchell" w:date="2024-11-05T19:11:00Z" w16du:dateUtc="2024-11-06T00:11:00Z">
        <w:r w:rsidRPr="00E5335E" w:rsidDel="00E82062">
          <w:rPr>
            <w:bCs/>
          </w:rPr>
          <w:delText>Figure 5. Reflective versus expressive rating.</w:delText>
        </w:r>
      </w:del>
    </w:p>
    <w:p w14:paraId="60CE95A1" w14:textId="77777777" w:rsidR="00CF2D02" w:rsidRPr="00E5335E" w:rsidRDefault="00CF2D02">
      <w:pPr>
        <w:spacing w:line="240" w:lineRule="auto"/>
        <w:ind w:firstLine="720"/>
        <w:jc w:val="both"/>
        <w:rPr>
          <w:b/>
        </w:rPr>
        <w:pPrChange w:id="591" w:author="Billy Mitchell" w:date="2024-11-05T19:12:00Z" w16du:dateUtc="2024-11-06T00:12:00Z">
          <w:pPr>
            <w:spacing w:line="240" w:lineRule="auto"/>
            <w:jc w:val="both"/>
          </w:pPr>
        </w:pPrChange>
      </w:pPr>
    </w:p>
    <w:p w14:paraId="7836EC6A" w14:textId="4AFC1CAC" w:rsidR="00D611D6" w:rsidRDefault="00000000" w:rsidP="00E5335E">
      <w:pPr>
        <w:spacing w:line="240" w:lineRule="auto"/>
        <w:ind w:firstLine="720"/>
        <w:jc w:val="both"/>
      </w:pPr>
      <w:r w:rsidRPr="00E5335E">
        <w:rPr>
          <w:b/>
        </w:rPr>
        <w:t xml:space="preserve">Reflective </w:t>
      </w:r>
      <w:r w:rsidR="00D611D6">
        <w:rPr>
          <w:b/>
        </w:rPr>
        <w:t>viewing</w:t>
      </w:r>
      <w:r w:rsidRPr="00E5335E">
        <w:rPr>
          <w:b/>
        </w:rPr>
        <w:t xml:space="preserve">, relative to expressive rating, elicits greater activation from default mode network. </w:t>
      </w:r>
      <w:r w:rsidRPr="00E5335E">
        <w:t xml:space="preserve">When examining regions which demonstrated greater activation while not rating, we </w:t>
      </w:r>
      <w:r w:rsidR="00405EA4" w:rsidRPr="00E5335E">
        <w:t xml:space="preserve">identified </w:t>
      </w:r>
      <w:r w:rsidRPr="00E5335E">
        <w:t>a similar pattern: both contrasts i</w:t>
      </w:r>
      <w:r w:rsidR="00405EA4" w:rsidRPr="00E5335E">
        <w:t>ndicated</w:t>
      </w:r>
      <w:r w:rsidRPr="00E5335E">
        <w:t xml:space="preserve"> significant activation in default mode network regions, but </w:t>
      </w:r>
      <w:r w:rsidR="00D611D6">
        <w:t xml:space="preserve">the </w:t>
      </w:r>
      <w:r w:rsidRPr="00E5335E">
        <w:t>reflective</w:t>
      </w:r>
      <w:r w:rsidR="00D611D6">
        <w:t xml:space="preserve"> viewing </w:t>
      </w:r>
      <w:r w:rsidRPr="00E5335E">
        <w:t xml:space="preserve">-expressive </w:t>
      </w:r>
      <w:r w:rsidR="00405EA4" w:rsidRPr="00E5335E">
        <w:t xml:space="preserve">rating </w:t>
      </w:r>
      <w:r w:rsidRPr="00E5335E">
        <w:t>differences were more extensive and robust (</w:t>
      </w:r>
      <w:r w:rsidRPr="00E5335E">
        <w:rPr>
          <w:b/>
        </w:rPr>
        <w:t>Figure 5</w:t>
      </w:r>
      <w:r w:rsidRPr="00E5335E">
        <w:t>). We specifically observed engagement of the bilateral precuneus (</w:t>
      </w:r>
      <w:proofErr w:type="spellStart"/>
      <w:r w:rsidRPr="00E5335E">
        <w:t>pCUN</w:t>
      </w:r>
      <w:proofErr w:type="spellEnd"/>
      <w:r w:rsidRPr="00E5335E">
        <w:t>), cuneus (CUN), calcarine cortex, temporoparietal junction (TPJ), middle temporal gyrus (MTG), the temporal poles (TP), and superior temporal sulcus (STS) across both designs.</w:t>
      </w:r>
      <w:r w:rsidR="00D611D6">
        <w:t xml:space="preserve"> We also found increased activation in regions associated with sensory processing (see Supplemental Materials for full activation details). </w:t>
      </w:r>
    </w:p>
    <w:p w14:paraId="304EDBD1" w14:textId="5B55FA9C" w:rsidR="0034534F" w:rsidRPr="00E5335E" w:rsidRDefault="00000000" w:rsidP="00FE3980">
      <w:pPr>
        <w:spacing w:line="240" w:lineRule="auto"/>
        <w:ind w:firstLine="720"/>
        <w:jc w:val="both"/>
      </w:pPr>
      <w:r w:rsidRPr="00E5335E">
        <w:rPr>
          <w:b/>
        </w:rPr>
        <w:t xml:space="preserve">Reflective </w:t>
      </w:r>
      <w:r w:rsidR="00D611D6">
        <w:rPr>
          <w:b/>
        </w:rPr>
        <w:t>viewing</w:t>
      </w:r>
      <w:r w:rsidRPr="00E5335E">
        <w:rPr>
          <w:b/>
        </w:rPr>
        <w:t>, relative to expressive non-rating, recruited greater default mode network activation</w:t>
      </w:r>
      <w:r w:rsidRPr="00E5335E">
        <w:t xml:space="preserve">. The two types of non-rating behavior captured within this study may represent fundamentally different cognitive phenomena. In the former, subjects were able to more </w:t>
      </w:r>
      <w:r w:rsidRPr="00E5335E">
        <w:lastRenderedPageBreak/>
        <w:t xml:space="preserve">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sidRPr="00E5335E">
        <w:t xml:space="preserve">examine </w:t>
      </w:r>
      <w:r w:rsidRPr="00E5335E">
        <w:t xml:space="preserve">how reflective and expressive engagement alter viewing experiences, we contrasted non-rating activity during reflective </w:t>
      </w:r>
      <w:r w:rsidR="00FE49C0">
        <w:t xml:space="preserve">viewing </w:t>
      </w:r>
      <w:r w:rsidRPr="00E5335E">
        <w:t xml:space="preserve">runs with non-rating activity during expressive </w:t>
      </w:r>
      <w:r w:rsidR="00FE49C0">
        <w:t xml:space="preserve">viewing </w:t>
      </w:r>
      <w:r w:rsidRPr="00E5335E">
        <w:t xml:space="preserve">runs. </w:t>
      </w:r>
    </w:p>
    <w:p w14:paraId="523D917E" w14:textId="4FF861AA" w:rsidR="00A77E81" w:rsidRDefault="00167DA6" w:rsidP="00A77E81">
      <w:pPr>
        <w:spacing w:line="240" w:lineRule="auto"/>
        <w:ind w:firstLine="720"/>
        <w:jc w:val="both"/>
      </w:pPr>
      <w:r w:rsidRPr="00E5335E">
        <w:t xml:space="preserve">Subjects who reflectively watched the video stimuli demonstrated activation clusters of a </w:t>
      </w:r>
      <w:commentRangeStart w:id="592"/>
      <w:r w:rsidRPr="00E5335E">
        <w:t xml:space="preserve">greater magnitude </w:t>
      </w:r>
      <w:commentRangeEnd w:id="592"/>
      <w:r w:rsidR="00FE49C0">
        <w:rPr>
          <w:rStyle w:val="CommentReference"/>
        </w:rPr>
        <w:commentReference w:id="592"/>
      </w:r>
      <w:r w:rsidRPr="00E5335E">
        <w:t xml:space="preserve">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sidRPr="00E5335E">
        <w:fldChar w:fldCharType="begin"/>
      </w:r>
      <w:r w:rsidR="00F27DDF">
        <w:instrText xml:space="preserve"> ADDIN ZOTERO_ITEM CSL_CITATION {"citationID":"Em62Ysuq","properties":{"formattedCitation":"\\super 48,49\\nosupersub{}","plainCitation":"48,49","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sidRPr="00E5335E">
        <w:fldChar w:fldCharType="separate"/>
      </w:r>
      <w:r w:rsidR="00F27DDF" w:rsidRPr="00F27DDF">
        <w:rPr>
          <w:vertAlign w:val="superscript"/>
        </w:rPr>
        <w:t>48,49</w:t>
      </w:r>
      <w:r w:rsidR="008926E2" w:rsidRPr="00E5335E">
        <w:fldChar w:fldCharType="end"/>
      </w:r>
      <w:r w:rsidRPr="00E5335E">
        <w:t xml:space="preserve">. Although many of the structures which appeared significant are typically also considered part of the default mode network (i.e., </w:t>
      </w:r>
      <w:proofErr w:type="spellStart"/>
      <w:r w:rsidRPr="00E5335E">
        <w:t>pCUN</w:t>
      </w:r>
      <w:proofErr w:type="spellEnd"/>
      <w:r w:rsidRPr="00E5335E">
        <w:t xml:space="preserve">, </w:t>
      </w:r>
      <w:proofErr w:type="spellStart"/>
      <w:r w:rsidRPr="00E5335E">
        <w:t>mPFC</w:t>
      </w:r>
      <w:proofErr w:type="spellEnd"/>
      <w:r w:rsidRPr="00E5335E">
        <w:t>, IPL), under the Schaefer-Kong functional parcellation schema</w:t>
      </w:r>
      <w:ins w:id="593" w:author="Billy Mitchell" w:date="2024-11-05T18:42:00Z" w16du:dateUtc="2024-11-05T23:42:00Z">
        <w:r w:rsidR="00125F01">
          <w:t xml:space="preserve"> </w:t>
        </w:r>
      </w:ins>
      <w:del w:id="594" w:author="Billy Mitchell" w:date="2024-11-05T18:41:00Z" w16du:dateUtc="2024-11-05T23:41:00Z">
        <w:r w:rsidRPr="006E54B4" w:rsidDel="00125F01">
          <w:rPr>
            <w:rPrChange w:id="595" w:author="Chelsea Helion" w:date="2024-10-23T10:53:00Z">
              <w:rPr>
                <w:rFonts w:ascii="Aptos" w:hAnsi="Aptos"/>
              </w:rPr>
            </w:rPrChange>
          </w:rPr>
          <w:delText xml:space="preserve"> </w:delText>
        </w:r>
      </w:del>
      <w:r w:rsidR="00125F01">
        <w:fldChar w:fldCharType="begin"/>
      </w:r>
      <w:r w:rsidR="00F27DDF">
        <w:instrText xml:space="preserve"> ADDIN ZOTERO_ITEM CSL_CITATION {"citationID":"5siKOWMb","properties":{"formattedCitation":"\\super 48\\nosupersub{}","plainCitation":"4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125F01">
        <w:fldChar w:fldCharType="separate"/>
      </w:r>
      <w:r w:rsidR="00F27DDF" w:rsidRPr="00F27DDF">
        <w:rPr>
          <w:vertAlign w:val="superscript"/>
        </w:rPr>
        <w:t>48</w:t>
      </w:r>
      <w:r w:rsidR="00125F01">
        <w:fldChar w:fldCharType="end"/>
      </w:r>
      <w:del w:id="596" w:author="Billy Mitchell" w:date="2024-11-05T18:41:00Z" w16du:dateUtc="2024-11-05T23:41:00Z">
        <w:r w:rsidRPr="006E54B4" w:rsidDel="00125F01">
          <w:rPr>
            <w:rPrChange w:id="597" w:author="Chelsea Helion" w:date="2024-10-23T10:53:00Z">
              <w:rPr>
                <w:rFonts w:ascii="Aptos" w:hAnsi="Aptos"/>
              </w:rPr>
            </w:rPrChange>
          </w:rPr>
          <w:delText>(2022)</w:delText>
        </w:r>
      </w:del>
      <w:r w:rsidRPr="006E54B4">
        <w:rPr>
          <w:rPrChange w:id="598" w:author="Chelsea Helion" w:date="2024-10-23T10:53:00Z">
            <w:rPr>
              <w:rFonts w:ascii="Aptos" w:hAnsi="Aptos"/>
            </w:rPr>
          </w:rPrChange>
        </w:rPr>
        <w:t>, their peak activations were within control networks B and C as well as part of the salience / ventral attention network B, in the case of the IPS. Regardless, these results (</w:t>
      </w:r>
      <w:r w:rsidRPr="006E54B4">
        <w:rPr>
          <w:b/>
          <w:bCs/>
          <w:rPrChange w:id="599" w:author="Chelsea Helion" w:date="2024-10-23T10:53:00Z">
            <w:rPr>
              <w:rFonts w:ascii="Aptos" w:hAnsi="Aptos"/>
              <w:b/>
              <w:bCs/>
            </w:rPr>
          </w:rPrChange>
        </w:rPr>
        <w:t>Figure 6</w:t>
      </w:r>
      <w:r w:rsidRPr="006E54B4">
        <w:rPr>
          <w:rPrChange w:id="600" w:author="Chelsea Helion" w:date="2024-10-23T10:53:00Z">
            <w:rPr>
              <w:rFonts w:ascii="Aptos" w:hAnsi="Aptos"/>
            </w:rPr>
          </w:rPrChange>
        </w:rPr>
        <w:t>) may indicate that reflectively engaged watchers demonstrated greater activation of traditional default mode network structures (</w:t>
      </w:r>
      <w:proofErr w:type="spellStart"/>
      <w:r w:rsidRPr="006E54B4">
        <w:rPr>
          <w:rPrChange w:id="601" w:author="Chelsea Helion" w:date="2024-10-23T10:53:00Z">
            <w:rPr>
              <w:rFonts w:ascii="Aptos" w:hAnsi="Aptos"/>
            </w:rPr>
          </w:rPrChange>
        </w:rPr>
        <w:t>pCUN</w:t>
      </w:r>
      <w:proofErr w:type="spellEnd"/>
      <w:r w:rsidRPr="006E54B4">
        <w:rPr>
          <w:rPrChange w:id="602" w:author="Chelsea Helion" w:date="2024-10-23T10:53:00Z">
            <w:rPr>
              <w:rFonts w:ascii="Aptos" w:hAnsi="Aptos"/>
            </w:rPr>
          </w:rPrChange>
        </w:rPr>
        <w:t xml:space="preserve">, </w:t>
      </w:r>
      <w:proofErr w:type="spellStart"/>
      <w:r w:rsidRPr="006E54B4">
        <w:rPr>
          <w:rPrChange w:id="603" w:author="Chelsea Helion" w:date="2024-10-23T10:53:00Z">
            <w:rPr>
              <w:rFonts w:ascii="Aptos" w:hAnsi="Aptos"/>
            </w:rPr>
          </w:rPrChange>
        </w:rPr>
        <w:t>mPFC</w:t>
      </w:r>
      <w:proofErr w:type="spellEnd"/>
      <w:r w:rsidRPr="006E54B4">
        <w:rPr>
          <w:rPrChange w:id="604" w:author="Chelsea Helion" w:date="2024-10-23T10:53:00Z">
            <w:rPr>
              <w:rFonts w:ascii="Aptos" w:hAnsi="Aptos"/>
            </w:rPr>
          </w:rPrChange>
        </w:rPr>
        <w:t xml:space="preserve">, IPL) than expressive watchers, even when </w:t>
      </w:r>
      <w:r w:rsidR="00405EA4" w:rsidRPr="006E54B4">
        <w:rPr>
          <w:rPrChange w:id="605" w:author="Chelsea Helion" w:date="2024-10-23T10:53:00Z">
            <w:rPr>
              <w:rFonts w:ascii="Aptos" w:hAnsi="Aptos"/>
            </w:rPr>
          </w:rPrChange>
        </w:rPr>
        <w:t xml:space="preserve">the latter were </w:t>
      </w:r>
      <w:r w:rsidRPr="006E54B4">
        <w:rPr>
          <w:rPrChange w:id="606" w:author="Chelsea Helion" w:date="2024-10-23T10:53:00Z">
            <w:rPr>
              <w:rFonts w:ascii="Aptos" w:hAnsi="Aptos"/>
            </w:rPr>
          </w:rPrChange>
        </w:rPr>
        <w:t xml:space="preserve">not </w:t>
      </w:r>
      <w:r w:rsidR="00405EA4" w:rsidRPr="006E54B4">
        <w:rPr>
          <w:rPrChange w:id="607" w:author="Chelsea Helion" w:date="2024-10-23T10:53:00Z">
            <w:rPr>
              <w:rFonts w:ascii="Aptos" w:hAnsi="Aptos"/>
            </w:rPr>
          </w:rPrChange>
        </w:rPr>
        <w:t xml:space="preserve">actively providing </w:t>
      </w:r>
      <w:r w:rsidRPr="006E54B4">
        <w:rPr>
          <w:rPrChange w:id="608" w:author="Chelsea Helion" w:date="2024-10-23T10:53:00Z">
            <w:rPr>
              <w:rFonts w:ascii="Aptos" w:hAnsi="Aptos"/>
            </w:rPr>
          </w:rPrChange>
        </w:rPr>
        <w:t>rating</w:t>
      </w:r>
      <w:r w:rsidR="00405EA4" w:rsidRPr="006E54B4">
        <w:rPr>
          <w:rPrChange w:id="609" w:author="Chelsea Helion" w:date="2024-10-23T10:53:00Z">
            <w:rPr>
              <w:rFonts w:ascii="Aptos" w:hAnsi="Aptos"/>
            </w:rPr>
          </w:rPrChange>
        </w:rPr>
        <w:t>s</w:t>
      </w:r>
      <w:r w:rsidRPr="006E54B4">
        <w:rPr>
          <w:rPrChange w:id="610" w:author="Chelsea Helion" w:date="2024-10-23T10:53:00Z">
            <w:rPr>
              <w:rFonts w:ascii="Aptos" w:hAnsi="Aptos"/>
            </w:rPr>
          </w:rPrChange>
        </w:rPr>
        <w:t>.</w:t>
      </w:r>
    </w:p>
    <w:p w14:paraId="15B6D7BC" w14:textId="77777777" w:rsidR="00FE49C0" w:rsidRPr="002947A3" w:rsidRDefault="00FE49C0" w:rsidP="00FE49C0">
      <w:pPr>
        <w:spacing w:line="240" w:lineRule="auto"/>
        <w:ind w:firstLine="720"/>
        <w:jc w:val="both"/>
      </w:pPr>
      <w:r>
        <w:rPr>
          <w:b/>
          <w:bCs/>
        </w:rPr>
        <w:t xml:space="preserve">Having the opportunity to rate may be a distinct mental state, even in the absence of </w:t>
      </w:r>
      <w:proofErr w:type="gramStart"/>
      <w:r>
        <w:rPr>
          <w:b/>
          <w:bCs/>
        </w:rPr>
        <w:t>explicitly rating</w:t>
      </w:r>
      <w:proofErr w:type="gramEnd"/>
      <w:r>
        <w:rPr>
          <w:b/>
          <w:bCs/>
        </w:rPr>
        <w:t xml:space="preserve">. </w:t>
      </w:r>
      <w:r>
        <w:t>Next, we aimed to assess whether being able to rate subjective experience evoked different patterns of neural activity, regardless of whether one was actively rating at the time</w:t>
      </w:r>
      <w:commentRangeStart w:id="611"/>
      <w:r>
        <w:t>. To do so,</w:t>
      </w:r>
      <w:r w:rsidRPr="002947A3">
        <w:t xml:space="preserve"> we matched activation clusters</w:t>
      </w:r>
      <w:r>
        <w:t xml:space="preserve"> in the reflective viewing – expressing rating and expressive non-rating – reflective viewing contrasts</w:t>
      </w:r>
      <w:r w:rsidRPr="002947A3">
        <w:t xml:space="preserve"> by peak voxel coordinates</w:t>
      </w:r>
      <w:r>
        <w:t>.</w:t>
      </w:r>
      <w:r w:rsidRPr="002947A3">
        <w:t xml:space="preserve"> 11 default mode clusters from the expressive non-rating – expressive rating contrast corresponded with 14 in the reflective </w:t>
      </w:r>
      <w:r>
        <w:t>viewing</w:t>
      </w:r>
      <w:r w:rsidRPr="002947A3">
        <w:t xml:space="preserve"> -expressive rating contrast. </w:t>
      </w:r>
      <w:commentRangeEnd w:id="611"/>
      <w:r>
        <w:rPr>
          <w:rStyle w:val="CommentReference"/>
        </w:rPr>
        <w:commentReference w:id="611"/>
      </w:r>
      <w:r w:rsidRPr="002947A3">
        <w:t>However, only two auditory and one language cluster from the expressive non-rating – expressive rating contrast had counterparts, compared to seven auditory, five visual, and two language clusters in the reflective non-rating – expressive rating contrast. Both contrasts also showed activations in the ventromedial prefrontal cortex (</w:t>
      </w:r>
      <w:proofErr w:type="spellStart"/>
      <w:r w:rsidRPr="002947A3">
        <w:t>vmPFC</w:t>
      </w:r>
      <w:proofErr w:type="spellEnd"/>
      <w:r w:rsidRPr="002947A3">
        <w:t>), though these activations were again more extensive in the reflective</w:t>
      </w:r>
      <w:r>
        <w:t xml:space="preserve"> viewing</w:t>
      </w:r>
      <w:r w:rsidRPr="002947A3">
        <w:t xml:space="preserve"> - expressive rating contrast. These findings underscore the consistent involvement of the default mode network in periods of passive engagement. However, these findings also suggest that being in the mental state of rating </w:t>
      </w:r>
      <w:r>
        <w:t xml:space="preserve">in and of itself </w:t>
      </w:r>
      <w:r w:rsidRPr="002947A3">
        <w:t xml:space="preserve">can produce differences in sensory processing, relative to reflective </w:t>
      </w:r>
      <w:r>
        <w:t>viewing</w:t>
      </w:r>
      <w:r w:rsidRPr="002947A3">
        <w:t>, even when the physical act of rating is not actively happening.</w:t>
      </w:r>
    </w:p>
    <w:p w14:paraId="64BDE5D1" w14:textId="1BF20DCA" w:rsidR="00FE49C0" w:rsidRPr="006E54B4" w:rsidDel="00E82062" w:rsidRDefault="00E82062" w:rsidP="00A77E81">
      <w:pPr>
        <w:spacing w:line="240" w:lineRule="auto"/>
        <w:ind w:firstLine="720"/>
        <w:jc w:val="both"/>
        <w:rPr>
          <w:del w:id="612" w:author="Billy Mitchell" w:date="2024-11-05T19:12:00Z" w16du:dateUtc="2024-11-06T00:12:00Z"/>
          <w:rPrChange w:id="613" w:author="Chelsea Helion" w:date="2024-10-23T10:53:00Z">
            <w:rPr>
              <w:del w:id="614" w:author="Billy Mitchell" w:date="2024-11-05T19:12:00Z" w16du:dateUtc="2024-11-06T00:12:00Z"/>
              <w:rFonts w:ascii="Aptos" w:hAnsi="Aptos"/>
            </w:rPr>
          </w:rPrChange>
        </w:rPr>
      </w:pPr>
      <w:ins w:id="615" w:author="Billy Mitchell" w:date="2024-11-05T19:12:00Z" w16du:dateUtc="2024-11-06T00:12:00Z">
        <w:r>
          <w:tab/>
        </w:r>
      </w:ins>
    </w:p>
    <w:p w14:paraId="7F027D4B" w14:textId="1017C097" w:rsidR="001D1567" w:rsidRPr="006E54B4" w:rsidDel="00E82062" w:rsidRDefault="001D1567" w:rsidP="00B53FEE">
      <w:pPr>
        <w:spacing w:line="240" w:lineRule="auto"/>
        <w:jc w:val="both"/>
        <w:rPr>
          <w:del w:id="616" w:author="Billy Mitchell" w:date="2024-11-05T19:11:00Z" w16du:dateUtc="2024-11-06T00:11:00Z"/>
          <w:rPrChange w:id="617" w:author="Chelsea Helion" w:date="2024-10-23T10:53:00Z">
            <w:rPr>
              <w:del w:id="618" w:author="Billy Mitchell" w:date="2024-11-05T19:11:00Z" w16du:dateUtc="2024-11-06T00:11:00Z"/>
              <w:rFonts w:ascii="Aptos" w:hAnsi="Aptos"/>
            </w:rPr>
          </w:rPrChange>
        </w:rPr>
      </w:pPr>
      <w:del w:id="619" w:author="Billy Mitchell" w:date="2024-11-05T19:11:00Z" w16du:dateUtc="2024-11-06T00:11:00Z">
        <w:r w:rsidRPr="006E54B4" w:rsidDel="00E82062">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del>
    </w:p>
    <w:p w14:paraId="5BCA7775" w14:textId="7A441D05" w:rsidR="001D1567" w:rsidRPr="006E54B4" w:rsidDel="00E82062" w:rsidRDefault="001D1567" w:rsidP="00B53FEE">
      <w:pPr>
        <w:spacing w:line="240" w:lineRule="auto"/>
        <w:jc w:val="both"/>
        <w:rPr>
          <w:del w:id="620" w:author="Billy Mitchell" w:date="2024-11-05T19:11:00Z" w16du:dateUtc="2024-11-06T00:11:00Z"/>
          <w:rPrChange w:id="621" w:author="Chelsea Helion" w:date="2024-10-23T10:53:00Z">
            <w:rPr>
              <w:del w:id="622" w:author="Billy Mitchell" w:date="2024-11-05T19:11:00Z" w16du:dateUtc="2024-11-06T00:11:00Z"/>
              <w:rFonts w:ascii="Aptos" w:hAnsi="Aptos"/>
            </w:rPr>
          </w:rPrChange>
        </w:rPr>
      </w:pPr>
    </w:p>
    <w:p w14:paraId="18E07517" w14:textId="260D2086" w:rsidR="00DE0869" w:rsidRPr="006E54B4" w:rsidDel="00E82062" w:rsidRDefault="00A77E81" w:rsidP="00B53FEE">
      <w:pPr>
        <w:spacing w:line="240" w:lineRule="auto"/>
        <w:jc w:val="both"/>
        <w:rPr>
          <w:del w:id="623" w:author="Billy Mitchell" w:date="2024-11-05T19:11:00Z" w16du:dateUtc="2024-11-06T00:11:00Z"/>
          <w:rPrChange w:id="624" w:author="Chelsea Helion" w:date="2024-10-23T10:53:00Z">
            <w:rPr>
              <w:del w:id="625" w:author="Billy Mitchell" w:date="2024-11-05T19:11:00Z" w16du:dateUtc="2024-11-06T00:11:00Z"/>
              <w:rFonts w:ascii="Aptos" w:hAnsi="Aptos"/>
            </w:rPr>
          </w:rPrChange>
        </w:rPr>
      </w:pPr>
      <w:del w:id="626" w:author="Billy Mitchell" w:date="2024-11-05T19:11:00Z" w16du:dateUtc="2024-11-06T00:11:00Z">
        <w:r w:rsidRPr="006E54B4" w:rsidDel="00E82062">
          <w:rPr>
            <w:rPrChange w:id="627" w:author="Chelsea Helion" w:date="2024-10-23T10:53:00Z">
              <w:rPr>
                <w:rFonts w:ascii="Aptos" w:hAnsi="Aptos"/>
              </w:rPr>
            </w:rPrChange>
          </w:rPr>
          <w:delText xml:space="preserve">Figure 6. Comparing non-rating related activation between reflective and expressive viewing. </w:delText>
        </w:r>
        <w:r w:rsidR="00167DA6" w:rsidRPr="006E54B4" w:rsidDel="00E82062">
          <w:rPr>
            <w:rPrChange w:id="628" w:author="Chelsea Helion" w:date="2024-10-23T10:53:00Z">
              <w:rPr>
                <w:rFonts w:ascii="Aptos" w:hAnsi="Aptos"/>
              </w:rPr>
            </w:rPrChange>
          </w:rPr>
          <w:delText xml:space="preserve"> </w:delText>
        </w:r>
      </w:del>
    </w:p>
    <w:p w14:paraId="5F1EBA97" w14:textId="7566E16B" w:rsidR="00A77E81" w:rsidRPr="006E54B4" w:rsidDel="00E82062" w:rsidRDefault="00A77E81">
      <w:pPr>
        <w:spacing w:line="240" w:lineRule="auto"/>
        <w:jc w:val="both"/>
        <w:rPr>
          <w:del w:id="629" w:author="Billy Mitchell" w:date="2024-11-05T19:12:00Z" w16du:dateUtc="2024-11-06T00:12:00Z"/>
          <w:b/>
          <w:rPrChange w:id="630" w:author="Chelsea Helion" w:date="2024-10-23T10:53:00Z">
            <w:rPr>
              <w:del w:id="631" w:author="Billy Mitchell" w:date="2024-11-05T19:12:00Z" w16du:dateUtc="2024-11-06T00:12:00Z"/>
              <w:rFonts w:ascii="Aptos" w:hAnsi="Aptos"/>
              <w:b/>
            </w:rPr>
          </w:rPrChange>
        </w:rPr>
        <w:pPrChange w:id="632" w:author="Billy Mitchell" w:date="2024-11-05T19:12:00Z" w16du:dateUtc="2024-11-06T00:12:00Z">
          <w:pPr>
            <w:spacing w:line="240" w:lineRule="auto"/>
            <w:ind w:firstLine="720"/>
            <w:jc w:val="both"/>
          </w:pPr>
        </w:pPrChange>
      </w:pPr>
    </w:p>
    <w:p w14:paraId="618FE3B4" w14:textId="11380D8A" w:rsidR="00A77E81" w:rsidRPr="006E54B4" w:rsidDel="00E82062" w:rsidRDefault="00A77E81">
      <w:pPr>
        <w:spacing w:line="240" w:lineRule="auto"/>
        <w:jc w:val="both"/>
        <w:rPr>
          <w:del w:id="633" w:author="Billy Mitchell" w:date="2024-11-05T19:12:00Z" w16du:dateUtc="2024-11-06T00:12:00Z"/>
          <w:b/>
          <w:rPrChange w:id="634" w:author="Chelsea Helion" w:date="2024-10-23T10:53:00Z">
            <w:rPr>
              <w:del w:id="635" w:author="Billy Mitchell" w:date="2024-11-05T19:12:00Z" w16du:dateUtc="2024-11-06T00:12:00Z"/>
              <w:rFonts w:ascii="Aptos" w:hAnsi="Aptos"/>
              <w:b/>
            </w:rPr>
          </w:rPrChange>
        </w:rPr>
        <w:pPrChange w:id="636" w:author="Billy Mitchell" w:date="2024-11-05T19:12:00Z" w16du:dateUtc="2024-11-06T00:12:00Z">
          <w:pPr>
            <w:spacing w:line="240" w:lineRule="auto"/>
            <w:ind w:firstLine="720"/>
            <w:jc w:val="both"/>
          </w:pPr>
        </w:pPrChange>
      </w:pPr>
    </w:p>
    <w:p w14:paraId="14865E90" w14:textId="30565664" w:rsidR="00A77E81" w:rsidRPr="006E54B4" w:rsidDel="00E82062" w:rsidRDefault="00A77E81">
      <w:pPr>
        <w:spacing w:line="240" w:lineRule="auto"/>
        <w:jc w:val="both"/>
        <w:rPr>
          <w:del w:id="637" w:author="Billy Mitchell" w:date="2024-11-05T19:12:00Z" w16du:dateUtc="2024-11-06T00:12:00Z"/>
          <w:b/>
          <w:rPrChange w:id="638" w:author="Chelsea Helion" w:date="2024-10-23T10:53:00Z">
            <w:rPr>
              <w:del w:id="639" w:author="Billy Mitchell" w:date="2024-11-05T19:12:00Z" w16du:dateUtc="2024-11-06T00:12:00Z"/>
              <w:rFonts w:ascii="Aptos" w:hAnsi="Aptos"/>
              <w:b/>
            </w:rPr>
          </w:rPrChange>
        </w:rPr>
        <w:pPrChange w:id="640" w:author="Billy Mitchell" w:date="2024-11-05T19:12:00Z" w16du:dateUtc="2024-11-06T00:12:00Z">
          <w:pPr>
            <w:spacing w:line="240" w:lineRule="auto"/>
            <w:ind w:firstLine="720"/>
            <w:jc w:val="both"/>
          </w:pPr>
        </w:pPrChange>
      </w:pPr>
    </w:p>
    <w:p w14:paraId="03532A6D" w14:textId="3FD16107" w:rsidR="00A77E81" w:rsidRPr="006E54B4" w:rsidDel="00E82062" w:rsidRDefault="00A77E81">
      <w:pPr>
        <w:spacing w:line="240" w:lineRule="auto"/>
        <w:jc w:val="both"/>
        <w:rPr>
          <w:del w:id="641" w:author="Billy Mitchell" w:date="2024-11-05T19:12:00Z" w16du:dateUtc="2024-11-06T00:12:00Z"/>
          <w:b/>
          <w:rPrChange w:id="642" w:author="Chelsea Helion" w:date="2024-10-23T10:53:00Z">
            <w:rPr>
              <w:del w:id="643" w:author="Billy Mitchell" w:date="2024-11-05T19:12:00Z" w16du:dateUtc="2024-11-06T00:12:00Z"/>
              <w:rFonts w:ascii="Aptos" w:hAnsi="Aptos"/>
              <w:b/>
            </w:rPr>
          </w:rPrChange>
        </w:rPr>
        <w:pPrChange w:id="644" w:author="Billy Mitchell" w:date="2024-11-05T19:12:00Z" w16du:dateUtc="2024-11-06T00:12:00Z">
          <w:pPr>
            <w:spacing w:line="240" w:lineRule="auto"/>
            <w:ind w:firstLine="720"/>
            <w:jc w:val="both"/>
          </w:pPr>
        </w:pPrChange>
      </w:pPr>
    </w:p>
    <w:p w14:paraId="1AB0728D" w14:textId="628BFD87" w:rsidR="00A77E81" w:rsidRPr="006E54B4" w:rsidDel="00E82062" w:rsidRDefault="00A77E81">
      <w:pPr>
        <w:spacing w:line="240" w:lineRule="auto"/>
        <w:jc w:val="both"/>
        <w:rPr>
          <w:del w:id="645" w:author="Billy Mitchell" w:date="2024-11-05T19:12:00Z" w16du:dateUtc="2024-11-06T00:12:00Z"/>
          <w:b/>
          <w:rPrChange w:id="646" w:author="Chelsea Helion" w:date="2024-10-23T10:53:00Z">
            <w:rPr>
              <w:del w:id="647" w:author="Billy Mitchell" w:date="2024-11-05T19:12:00Z" w16du:dateUtc="2024-11-06T00:12:00Z"/>
              <w:rFonts w:ascii="Aptos" w:hAnsi="Aptos"/>
              <w:b/>
            </w:rPr>
          </w:rPrChange>
        </w:rPr>
        <w:pPrChange w:id="648" w:author="Billy Mitchell" w:date="2024-11-05T19:12:00Z" w16du:dateUtc="2024-11-06T00:12:00Z">
          <w:pPr>
            <w:spacing w:line="240" w:lineRule="auto"/>
            <w:ind w:firstLine="720"/>
            <w:jc w:val="both"/>
          </w:pPr>
        </w:pPrChange>
      </w:pPr>
    </w:p>
    <w:p w14:paraId="45660AA0" w14:textId="0D2A0F62" w:rsidR="00A77E81" w:rsidRPr="006E54B4" w:rsidDel="00E82062" w:rsidRDefault="00A77E81">
      <w:pPr>
        <w:spacing w:line="240" w:lineRule="auto"/>
        <w:jc w:val="both"/>
        <w:rPr>
          <w:del w:id="649" w:author="Billy Mitchell" w:date="2024-11-05T19:12:00Z" w16du:dateUtc="2024-11-06T00:12:00Z"/>
          <w:b/>
          <w:rPrChange w:id="650" w:author="Chelsea Helion" w:date="2024-10-23T10:53:00Z">
            <w:rPr>
              <w:del w:id="651" w:author="Billy Mitchell" w:date="2024-11-05T19:12:00Z" w16du:dateUtc="2024-11-06T00:12:00Z"/>
              <w:rFonts w:ascii="Aptos" w:hAnsi="Aptos"/>
              <w:b/>
            </w:rPr>
          </w:rPrChange>
        </w:rPr>
        <w:pPrChange w:id="652" w:author="Billy Mitchell" w:date="2024-11-05T19:12:00Z" w16du:dateUtc="2024-11-06T00:12:00Z">
          <w:pPr>
            <w:spacing w:line="240" w:lineRule="auto"/>
            <w:ind w:firstLine="720"/>
            <w:jc w:val="both"/>
          </w:pPr>
        </w:pPrChange>
      </w:pPr>
    </w:p>
    <w:p w14:paraId="3969BF20" w14:textId="6CE40840" w:rsidR="00A77E81" w:rsidRPr="006E54B4" w:rsidDel="00E82062" w:rsidRDefault="00A77E81">
      <w:pPr>
        <w:spacing w:line="240" w:lineRule="auto"/>
        <w:jc w:val="both"/>
        <w:rPr>
          <w:del w:id="653" w:author="Billy Mitchell" w:date="2024-11-05T19:12:00Z" w16du:dateUtc="2024-11-06T00:12:00Z"/>
          <w:b/>
          <w:rPrChange w:id="654" w:author="Chelsea Helion" w:date="2024-10-23T10:53:00Z">
            <w:rPr>
              <w:del w:id="655" w:author="Billy Mitchell" w:date="2024-11-05T19:12:00Z" w16du:dateUtc="2024-11-06T00:12:00Z"/>
              <w:rFonts w:ascii="Aptos" w:hAnsi="Aptos"/>
              <w:b/>
            </w:rPr>
          </w:rPrChange>
        </w:rPr>
        <w:pPrChange w:id="656" w:author="Billy Mitchell" w:date="2024-11-05T19:12:00Z" w16du:dateUtc="2024-11-06T00:12:00Z">
          <w:pPr>
            <w:spacing w:line="240" w:lineRule="auto"/>
            <w:ind w:firstLine="720"/>
            <w:jc w:val="both"/>
          </w:pPr>
        </w:pPrChange>
      </w:pPr>
    </w:p>
    <w:p w14:paraId="3415A5AA" w14:textId="385D8F51" w:rsidR="00A77E81" w:rsidRPr="006E54B4" w:rsidDel="00E82062" w:rsidRDefault="00A77E81">
      <w:pPr>
        <w:spacing w:line="240" w:lineRule="auto"/>
        <w:jc w:val="both"/>
        <w:rPr>
          <w:del w:id="657" w:author="Billy Mitchell" w:date="2024-11-05T19:12:00Z" w16du:dateUtc="2024-11-06T00:12:00Z"/>
          <w:b/>
          <w:rPrChange w:id="658" w:author="Chelsea Helion" w:date="2024-10-23T10:53:00Z">
            <w:rPr>
              <w:del w:id="659" w:author="Billy Mitchell" w:date="2024-11-05T19:12:00Z" w16du:dateUtc="2024-11-06T00:12:00Z"/>
              <w:rFonts w:ascii="Aptos" w:hAnsi="Aptos"/>
              <w:b/>
            </w:rPr>
          </w:rPrChange>
        </w:rPr>
        <w:pPrChange w:id="660" w:author="Billy Mitchell" w:date="2024-11-05T19:12:00Z" w16du:dateUtc="2024-11-06T00:12:00Z">
          <w:pPr>
            <w:spacing w:line="240" w:lineRule="auto"/>
            <w:ind w:firstLine="720"/>
            <w:jc w:val="both"/>
          </w:pPr>
        </w:pPrChange>
      </w:pPr>
    </w:p>
    <w:p w14:paraId="22963A3D" w14:textId="4A2CBC67" w:rsidR="00A77E81" w:rsidRPr="006E54B4" w:rsidDel="00E82062" w:rsidRDefault="00A77E81">
      <w:pPr>
        <w:spacing w:line="240" w:lineRule="auto"/>
        <w:jc w:val="both"/>
        <w:rPr>
          <w:del w:id="661" w:author="Billy Mitchell" w:date="2024-11-05T19:12:00Z" w16du:dateUtc="2024-11-06T00:12:00Z"/>
          <w:b/>
          <w:rPrChange w:id="662" w:author="Chelsea Helion" w:date="2024-10-23T10:53:00Z">
            <w:rPr>
              <w:del w:id="663" w:author="Billy Mitchell" w:date="2024-11-05T19:12:00Z" w16du:dateUtc="2024-11-06T00:12:00Z"/>
              <w:rFonts w:ascii="Aptos" w:hAnsi="Aptos"/>
              <w:b/>
            </w:rPr>
          </w:rPrChange>
        </w:rPr>
        <w:pPrChange w:id="664" w:author="Billy Mitchell" w:date="2024-11-05T19:12:00Z" w16du:dateUtc="2024-11-06T00:12:00Z">
          <w:pPr>
            <w:spacing w:line="240" w:lineRule="auto"/>
            <w:ind w:firstLine="720"/>
            <w:jc w:val="both"/>
          </w:pPr>
        </w:pPrChange>
      </w:pPr>
    </w:p>
    <w:p w14:paraId="0B4D2FA5" w14:textId="27F7AF0F" w:rsidR="00A77E81" w:rsidRPr="006E54B4" w:rsidDel="00E82062" w:rsidRDefault="00A77E81">
      <w:pPr>
        <w:spacing w:line="240" w:lineRule="auto"/>
        <w:jc w:val="both"/>
        <w:rPr>
          <w:del w:id="665" w:author="Billy Mitchell" w:date="2024-11-05T19:12:00Z" w16du:dateUtc="2024-11-06T00:12:00Z"/>
          <w:b/>
          <w:rPrChange w:id="666" w:author="Chelsea Helion" w:date="2024-10-23T10:53:00Z">
            <w:rPr>
              <w:del w:id="667" w:author="Billy Mitchell" w:date="2024-11-05T19:12:00Z" w16du:dateUtc="2024-11-06T00:12:00Z"/>
              <w:rFonts w:ascii="Aptos" w:hAnsi="Aptos"/>
              <w:b/>
            </w:rPr>
          </w:rPrChange>
        </w:rPr>
        <w:pPrChange w:id="668" w:author="Billy Mitchell" w:date="2024-11-05T19:12:00Z" w16du:dateUtc="2024-11-06T00:12:00Z">
          <w:pPr>
            <w:spacing w:line="240" w:lineRule="auto"/>
            <w:ind w:firstLine="720"/>
            <w:jc w:val="both"/>
          </w:pPr>
        </w:pPrChange>
      </w:pPr>
    </w:p>
    <w:p w14:paraId="276F0BE9" w14:textId="4D2770DF" w:rsidR="001D1567" w:rsidRPr="006E54B4" w:rsidDel="00E82062" w:rsidRDefault="001D1567" w:rsidP="00B53FEE">
      <w:pPr>
        <w:spacing w:line="240" w:lineRule="auto"/>
        <w:jc w:val="both"/>
        <w:rPr>
          <w:del w:id="669" w:author="Billy Mitchell" w:date="2024-11-05T19:12:00Z" w16du:dateUtc="2024-11-06T00:12:00Z"/>
          <w:bCs/>
          <w:noProof/>
          <w:rPrChange w:id="670" w:author="Chelsea Helion" w:date="2024-10-23T10:53:00Z">
            <w:rPr>
              <w:del w:id="671" w:author="Billy Mitchell" w:date="2024-11-05T19:12:00Z" w16du:dateUtc="2024-11-06T00:12:00Z"/>
              <w:rFonts w:ascii="Aptos" w:hAnsi="Aptos"/>
              <w:bCs/>
              <w:noProof/>
            </w:rPr>
          </w:rPrChange>
        </w:rPr>
      </w:pPr>
    </w:p>
    <w:p w14:paraId="6FDA7571" w14:textId="0B6C1D8A" w:rsidR="00A77E81" w:rsidRPr="00E5335E" w:rsidDel="00E82062" w:rsidRDefault="001D1567" w:rsidP="00B53FEE">
      <w:pPr>
        <w:spacing w:line="240" w:lineRule="auto"/>
        <w:jc w:val="both"/>
        <w:rPr>
          <w:moveFrom w:id="672" w:author="Billy Mitchell" w:date="2024-11-05T19:11:00Z" w16du:dateUtc="2024-11-06T00:11:00Z"/>
          <w:bCs/>
        </w:rPr>
      </w:pPr>
      <w:moveFromRangeStart w:id="673" w:author="Billy Mitchell" w:date="2024-11-05T19:11:00Z" w:name="move181726332"/>
      <w:moveFrom w:id="674" w:author="Billy Mitchell" w:date="2024-11-05T19:11:00Z" w16du:dateUtc="2024-11-06T00:11:00Z">
        <w:r w:rsidRPr="006E54B4" w:rsidDel="00E82062">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E5335E" w:rsidDel="00E82062">
          <w:rPr>
            <w:bCs/>
          </w:rPr>
          <w:t>Figure 7. Differences in neural synchrony during expressive and reflective rating.</w:t>
        </w:r>
      </w:moveFrom>
    </w:p>
    <w:moveFromRangeEnd w:id="673"/>
    <w:p w14:paraId="48802B97" w14:textId="5C5964EF" w:rsidR="00A77E81" w:rsidRPr="00E5335E" w:rsidDel="00E82062" w:rsidRDefault="00A77E81">
      <w:pPr>
        <w:spacing w:line="240" w:lineRule="auto"/>
        <w:jc w:val="both"/>
        <w:rPr>
          <w:del w:id="675" w:author="Billy Mitchell" w:date="2024-11-05T19:12:00Z" w16du:dateUtc="2024-11-06T00:12:00Z"/>
          <w:b/>
        </w:rPr>
        <w:pPrChange w:id="676" w:author="Billy Mitchell" w:date="2024-11-05T19:12:00Z" w16du:dateUtc="2024-11-06T00:12:00Z">
          <w:pPr>
            <w:spacing w:line="240" w:lineRule="auto"/>
            <w:ind w:firstLine="720"/>
            <w:jc w:val="both"/>
          </w:pPr>
        </w:pPrChange>
      </w:pPr>
    </w:p>
    <w:p w14:paraId="75F8A0D5" w14:textId="0A6A6459" w:rsidR="00DE0869" w:rsidRPr="00E5335E" w:rsidRDefault="00FE49C0">
      <w:pPr>
        <w:spacing w:line="240" w:lineRule="auto"/>
        <w:jc w:val="both"/>
        <w:rPr>
          <w:b/>
        </w:rPr>
        <w:pPrChange w:id="677" w:author="Billy Mitchell" w:date="2024-11-05T19:12:00Z" w16du:dateUtc="2024-11-06T00:12:00Z">
          <w:pPr>
            <w:spacing w:line="240" w:lineRule="auto"/>
            <w:ind w:firstLine="720"/>
            <w:jc w:val="both"/>
          </w:pPr>
        </w:pPrChange>
      </w:pPr>
      <w:r w:rsidRPr="00E5335E">
        <w:rPr>
          <w:b/>
        </w:rPr>
        <w:t>Rat</w:t>
      </w:r>
      <w:r>
        <w:rPr>
          <w:b/>
        </w:rPr>
        <w:t>ing was associated with increased</w:t>
      </w:r>
      <w:r w:rsidRPr="00E5335E">
        <w:rPr>
          <w:b/>
        </w:rPr>
        <w:t xml:space="preserve"> </w:t>
      </w:r>
      <w:r>
        <w:rPr>
          <w:b/>
        </w:rPr>
        <w:t xml:space="preserve">inter-subject </w:t>
      </w:r>
      <w:r w:rsidR="00167DA6" w:rsidRPr="00E5335E">
        <w:rPr>
          <w:b/>
        </w:rPr>
        <w:t>synchroniz</w:t>
      </w:r>
      <w:r>
        <w:rPr>
          <w:b/>
        </w:rPr>
        <w:t>ation</w:t>
      </w:r>
      <w:r w:rsidR="00167DA6" w:rsidRPr="00E5335E">
        <w:rPr>
          <w:b/>
        </w:rPr>
        <w:t xml:space="preserve"> in control networks, while non-rat</w:t>
      </w:r>
      <w:r>
        <w:rPr>
          <w:b/>
        </w:rPr>
        <w:t>ing was associated with increased</w:t>
      </w:r>
      <w:r w:rsidR="00167DA6" w:rsidRPr="00E5335E">
        <w:rPr>
          <w:b/>
        </w:rPr>
        <w:t xml:space="preserve"> synchron</w:t>
      </w:r>
      <w:r>
        <w:rPr>
          <w:b/>
        </w:rPr>
        <w:t>y</w:t>
      </w:r>
      <w:r w:rsidR="00167DA6" w:rsidRPr="00E5335E">
        <w:rPr>
          <w:b/>
        </w:rPr>
        <w:t xml:space="preserve"> in attention and default mode networks. </w:t>
      </w:r>
      <w:r w:rsidR="00167DA6" w:rsidRPr="00E5335E">
        <w:rPr>
          <w:bCs/>
        </w:rPr>
        <w:t xml:space="preserve">The results of our ISC analysis, which examined intra-condition synchrony during expressive rating and reflective </w:t>
      </w:r>
      <w:r>
        <w:rPr>
          <w:bCs/>
        </w:rPr>
        <w:t>viewing</w:t>
      </w:r>
      <w:r w:rsidR="00167DA6" w:rsidRPr="00E5335E">
        <w:rPr>
          <w:bCs/>
        </w:rPr>
        <w:t>, followed trends seen in previous analyses (</w:t>
      </w:r>
      <w:r w:rsidR="00167DA6" w:rsidRPr="00E5335E">
        <w:rPr>
          <w:b/>
        </w:rPr>
        <w:t>Figure 7</w:t>
      </w:r>
      <w:r w:rsidR="00167DA6" w:rsidRPr="00E5335E">
        <w:rPr>
          <w:bCs/>
        </w:rPr>
        <w:t>). When subjects were reflectively engaged with a stimulus, they demonstrated significantly greater synchrony (i.e., neural dynamics) than</w:t>
      </w:r>
      <w:r w:rsidR="00A57B68" w:rsidRPr="00E5335E">
        <w:rPr>
          <w:bCs/>
        </w:rPr>
        <w:t xml:space="preserve"> expressive</w:t>
      </w:r>
      <w:r w:rsidR="00167DA6" w:rsidRPr="00E5335E">
        <w:rPr>
          <w:bCs/>
        </w:rPr>
        <w:t xml:space="preserve"> raters in the right </w:t>
      </w:r>
      <w:proofErr w:type="spellStart"/>
      <w:r w:rsidR="00167DA6" w:rsidRPr="00E5335E">
        <w:rPr>
          <w:bCs/>
        </w:rPr>
        <w:t>pCUN</w:t>
      </w:r>
      <w:proofErr w:type="spellEnd"/>
      <w:r w:rsidR="00167DA6" w:rsidRPr="00E5335E">
        <w:rPr>
          <w:bCs/>
        </w:rPr>
        <w:t xml:space="preserve"> (Schaefer-Kong parcellation 225 of 400), </w:t>
      </w:r>
      <w:r w:rsidR="00405EA4" w:rsidRPr="00E5335E">
        <w:rPr>
          <w:bCs/>
        </w:rPr>
        <w:t xml:space="preserve">and </w:t>
      </w:r>
      <w:r w:rsidR="00167DA6" w:rsidRPr="00E5335E">
        <w:rPr>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sidRPr="00E5335E">
        <w:rPr>
          <w:bCs/>
        </w:rPr>
        <w:t xml:space="preserve">expressive </w:t>
      </w:r>
      <w:r w:rsidR="00167DA6" w:rsidRPr="00E5335E">
        <w:rPr>
          <w:bCs/>
        </w:rPr>
        <w:t xml:space="preserve">raters demonstrated greater synchrony than </w:t>
      </w:r>
      <w:r w:rsidR="00A57B68" w:rsidRPr="00E5335E">
        <w:rPr>
          <w:bCs/>
        </w:rPr>
        <w:t xml:space="preserve">reflective </w:t>
      </w:r>
      <w:r w:rsidR="00167DA6" w:rsidRPr="00E5335E">
        <w:rPr>
          <w:bCs/>
        </w:rPr>
        <w:t>non-raters in the left AI (Schaefer-Kong parcellation 56 of 400) and right IPS (Schaefer-Kong parcellation 248 of 400). Both are considered part of the control network (A).</w:t>
      </w:r>
      <w:r w:rsidR="00167DA6" w:rsidRPr="00E5335E">
        <w:rPr>
          <w:b/>
        </w:rPr>
        <w:t xml:space="preserve"> </w:t>
      </w:r>
    </w:p>
    <w:p w14:paraId="366B5A97" w14:textId="77777777" w:rsidR="00FE3980" w:rsidRPr="006E54B4" w:rsidDel="00B53FEE" w:rsidRDefault="00FE3980">
      <w:pPr>
        <w:rPr>
          <w:del w:id="678" w:author="Billy Mitchell" w:date="2024-11-05T22:49:00Z" w16du:dateUtc="2024-11-06T03:49:00Z"/>
          <w:b/>
          <w:bCs/>
        </w:rPr>
      </w:pPr>
      <w:bookmarkStart w:id="679" w:name="_ff7ui3r811kl" w:colFirst="0" w:colLast="0"/>
      <w:bookmarkEnd w:id="679"/>
      <w:r w:rsidRPr="006E54B4">
        <w:rPr>
          <w:b/>
          <w:bCs/>
        </w:rPr>
        <w:br w:type="page"/>
      </w:r>
    </w:p>
    <w:p w14:paraId="3524B403" w14:textId="1BB97FDF" w:rsidR="00DE0869" w:rsidRPr="006E54B4" w:rsidRDefault="00000000" w:rsidP="00FE3980">
      <w:pPr>
        <w:rPr>
          <w:b/>
          <w:bCs/>
        </w:rPr>
      </w:pPr>
      <w:r w:rsidRPr="006E54B4">
        <w:rPr>
          <w:b/>
          <w:bCs/>
        </w:rPr>
        <w:t>Discussion</w:t>
      </w:r>
    </w:p>
    <w:p w14:paraId="4E7EA768" w14:textId="09E7FE9E" w:rsidR="00DE3855" w:rsidRPr="00FE49C0" w:rsidRDefault="00DE3855" w:rsidP="00DE3855">
      <w:pPr>
        <w:spacing w:line="240" w:lineRule="auto"/>
        <w:ind w:firstLine="720"/>
        <w:jc w:val="both"/>
        <w:rPr>
          <w:rFonts w:eastAsia="Times New Roman"/>
          <w:color w:val="000000"/>
          <w:lang w:val="en-US"/>
        </w:rPr>
      </w:pPr>
      <w:commentRangeStart w:id="680"/>
      <w:r w:rsidRPr="00FE49C0">
        <w:t xml:space="preserve">The present study aimed to characterize how neural activity differed while continuously rating or not rating a video stimulus under otherwise identical instructional conditions and focal topics. </w:t>
      </w:r>
      <w:commentRangeEnd w:id="680"/>
      <w:r w:rsidR="00297C72">
        <w:rPr>
          <w:rStyle w:val="CommentReference"/>
        </w:rPr>
        <w:commentReference w:id="680"/>
      </w:r>
      <w:r w:rsidRPr="00FE49C0">
        <w:t>We sought to answer this question comprehensively, examining</w:t>
      </w:r>
      <w:r w:rsidR="00167DA6" w:rsidRPr="00FE49C0">
        <w:t>:</w:t>
      </w:r>
      <w:r w:rsidRPr="00FE49C0">
        <w:t xml:space="preserve"> </w:t>
      </w:r>
      <w:r w:rsidR="00167DA6" w:rsidRPr="00FE49C0">
        <w:t xml:space="preserve">1) </w:t>
      </w:r>
      <w:r w:rsidRPr="00FE49C0">
        <w:t>differences in average activity magnitude between discrete engagement states</w:t>
      </w:r>
      <w:r w:rsidR="00167DA6" w:rsidRPr="00FE49C0">
        <w:t xml:space="preserve">, </w:t>
      </w:r>
      <w:commentRangeStart w:id="681"/>
      <w:r w:rsidR="00167DA6" w:rsidRPr="00FE49C0">
        <w:t>2)</w:t>
      </w:r>
      <w:r w:rsidRPr="00FE49C0">
        <w:t xml:space="preserve"> variations in activity that correlated with variations </w:t>
      </w:r>
      <w:r w:rsidR="00167DA6" w:rsidRPr="00FE49C0">
        <w:t xml:space="preserve">in </w:t>
      </w:r>
      <w:r w:rsidRPr="00FE49C0">
        <w:t>rating behavior</w:t>
      </w:r>
      <w:r w:rsidR="00167DA6" w:rsidRPr="00FE49C0">
        <w:t>,</w:t>
      </w:r>
      <w:r w:rsidRPr="00FE49C0">
        <w:t xml:space="preserve"> and</w:t>
      </w:r>
      <w:r w:rsidR="00167DA6" w:rsidRPr="00FE49C0">
        <w:t xml:space="preserve"> 3) differences in</w:t>
      </w:r>
      <w:r w:rsidRPr="00FE49C0">
        <w:t xml:space="preserve"> intragroup </w:t>
      </w:r>
      <w:r w:rsidR="00167DA6" w:rsidRPr="00FE49C0">
        <w:t xml:space="preserve">neural </w:t>
      </w:r>
      <w:r w:rsidRPr="00FE49C0">
        <w:t xml:space="preserve">synchrony. </w:t>
      </w:r>
      <w:commentRangeEnd w:id="681"/>
      <w:r w:rsidR="00297C72">
        <w:rPr>
          <w:rStyle w:val="CommentReference"/>
        </w:rPr>
        <w:commentReference w:id="681"/>
      </w:r>
      <w:r w:rsidRPr="00FE49C0">
        <w:t xml:space="preserve">In doing so, this study extends </w:t>
      </w:r>
      <w:r w:rsidR="00297C72">
        <w:t xml:space="preserve">prior </w:t>
      </w:r>
      <w:r w:rsidRPr="00FE49C0">
        <w:t>results</w:t>
      </w:r>
      <w:r w:rsidR="00297C72">
        <w:t xml:space="preserve"> examining studies that exclusively examined passive viewing </w:t>
      </w:r>
      <w:r w:rsidR="00902099">
        <w:rPr>
          <w:highlight w:val="yellow"/>
        </w:rPr>
        <w:fldChar w:fldCharType="begin"/>
      </w:r>
      <w:r w:rsidR="00CD69CB">
        <w:rPr>
          <w:highlight w:val="yellow"/>
        </w:rPr>
        <w:instrText xml:space="preserve"> ADDIN ZOTERO_ITEM CSL_CITATION {"citationID":"KKN3dyUc","properties":{"formattedCitation":"\\super 4,22,23\\nosupersub{}","plainCitation":"4,22,23","noteIndex":0},"citationItems":[{"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9120,"uris":["http://zotero.org/users/6239255/items/4A6X6BHL"],"itemData":{"id":9120,"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02099">
        <w:rPr>
          <w:highlight w:val="yellow"/>
        </w:rPr>
        <w:fldChar w:fldCharType="separate"/>
      </w:r>
      <w:r w:rsidR="00CD69CB" w:rsidRPr="00CD69CB">
        <w:rPr>
          <w:vertAlign w:val="superscript"/>
        </w:rPr>
        <w:t>4,22,23</w:t>
      </w:r>
      <w:r w:rsidR="00902099">
        <w:rPr>
          <w:highlight w:val="yellow"/>
        </w:rPr>
        <w:fldChar w:fldCharType="end"/>
      </w:r>
      <w:r w:rsidR="00297C72">
        <w:t xml:space="preserve">, or contrasted passive and expressive viewing without maintaining goal </w:t>
      </w:r>
      <w:del w:id="682" w:author="Billy Mitchell" w:date="2024-11-08T11:52:00Z" w16du:dateUtc="2024-11-08T16:52:00Z">
        <w:r w:rsidR="00297C72" w:rsidDel="00902099">
          <w:delText>congurency</w:delText>
        </w:r>
      </w:del>
      <w:ins w:id="683" w:author="Billy Mitchell" w:date="2024-11-08T11:52:00Z" w16du:dateUtc="2024-11-08T16:52:00Z">
        <w:r w:rsidR="00902099">
          <w:t>congruence</w:t>
        </w:r>
      </w:ins>
      <w:r w:rsidR="00297C72">
        <w:t xml:space="preserve"> </w:t>
      </w:r>
      <w:r w:rsidR="00902099">
        <w:rPr>
          <w:highlight w:val="yellow"/>
        </w:rPr>
        <w:fldChar w:fldCharType="begin"/>
      </w:r>
      <w:r w:rsidR="00F27DDF">
        <w:rPr>
          <w:highlight w:val="yellow"/>
        </w:rPr>
        <w:instrText xml:space="preserve"> ADDIN ZOTERO_ITEM CSL_CITATION {"citationID":"59FnPC5c","properties":{"formattedCitation":"\\super 28\\nosupersub{}","plainCitation":"28","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902099">
        <w:rPr>
          <w:highlight w:val="yellow"/>
        </w:rPr>
        <w:fldChar w:fldCharType="separate"/>
      </w:r>
      <w:r w:rsidR="00F27DDF" w:rsidRPr="00F27DDF">
        <w:rPr>
          <w:vertAlign w:val="superscript"/>
        </w:rPr>
        <w:t>28</w:t>
      </w:r>
      <w:r w:rsidR="00902099">
        <w:rPr>
          <w:highlight w:val="yellow"/>
        </w:rPr>
        <w:fldChar w:fldCharType="end"/>
      </w:r>
      <w:r w:rsidR="00297C72">
        <w:t xml:space="preserve">. </w:t>
      </w:r>
      <w:commentRangeStart w:id="684"/>
      <w:r w:rsidRPr="00FE49C0">
        <w:rPr>
          <w:rFonts w:eastAsia="Times New Roman"/>
          <w:color w:val="000000"/>
          <w:lang w:val="en-US"/>
        </w:rPr>
        <w:t>Based upon this previous work and supplemental priors from an automated meta-analysis, we expected rating to demonstrate increased activity in</w:t>
      </w:r>
      <w:r w:rsidR="00297C72">
        <w:rPr>
          <w:rFonts w:eastAsia="Times New Roman"/>
          <w:color w:val="000000"/>
          <w:lang w:val="en-US"/>
        </w:rPr>
        <w:t xml:space="preserve"> circuitry associated with </w:t>
      </w:r>
      <w:r w:rsidR="00297C72" w:rsidRPr="00DE3DC3">
        <w:rPr>
          <w:rFonts w:eastAsia="Times New Roman"/>
          <w:color w:val="000000"/>
          <w:highlight w:val="yellow"/>
          <w:lang w:val="en-US"/>
          <w:rPrChange w:id="685" w:author="Billy Mitchell" w:date="2024-11-06T01:44:00Z" w16du:dateUtc="2024-11-06T06:44:00Z">
            <w:rPr>
              <w:rFonts w:eastAsia="Times New Roman"/>
              <w:color w:val="000000"/>
              <w:lang w:val="en-US"/>
            </w:rPr>
          </w:rPrChange>
        </w:rPr>
        <w:t>X (), Y (), and Z ().</w:t>
      </w:r>
      <w:r w:rsidR="00297C72">
        <w:rPr>
          <w:rFonts w:eastAsia="Times New Roman"/>
          <w:color w:val="000000"/>
          <w:lang w:val="en-US"/>
        </w:rPr>
        <w:t xml:space="preserve"> </w:t>
      </w:r>
      <w:r w:rsidRPr="00FE49C0">
        <w:rPr>
          <w:rFonts w:eastAsia="Times New Roman"/>
          <w:color w:val="000000"/>
          <w:lang w:val="en-US"/>
        </w:rPr>
        <w:t xml:space="preserve"> </w:t>
      </w:r>
      <w:commentRangeStart w:id="686"/>
      <w:r w:rsidRPr="00FE49C0">
        <w:rPr>
          <w:rFonts w:eastAsia="Times New Roman"/>
          <w:color w:val="000000"/>
          <w:lang w:val="en-US"/>
        </w:rPr>
        <w:t xml:space="preserve">ACC, AI, IPS SPL, STG, Occ, TPJ and FFG </w:t>
      </w:r>
      <w:commentRangeEnd w:id="686"/>
      <w:r w:rsidR="00297C72">
        <w:rPr>
          <w:rStyle w:val="CommentReference"/>
        </w:rPr>
        <w:commentReference w:id="686"/>
      </w:r>
      <w:r w:rsidRPr="00FE49C0">
        <w:rPr>
          <w:rFonts w:eastAsia="Times New Roman"/>
          <w:color w:val="000000"/>
          <w:lang w:val="en-US"/>
        </w:rPr>
        <w:t xml:space="preserve">and </w:t>
      </w:r>
      <w:r w:rsidR="00A77E81" w:rsidRPr="00FE49C0">
        <w:rPr>
          <w:rFonts w:eastAsia="Times New Roman"/>
          <w:color w:val="000000"/>
          <w:lang w:val="en-US"/>
        </w:rPr>
        <w:t xml:space="preserve">show </w:t>
      </w:r>
      <w:r w:rsidRPr="00FE49C0">
        <w:rPr>
          <w:rFonts w:eastAsia="Times New Roman"/>
          <w:color w:val="000000"/>
          <w:lang w:val="en-US"/>
        </w:rPr>
        <w:t>more consistent activity in ACC, AI, and IPS.</w:t>
      </w:r>
      <w:r w:rsidRPr="00FE49C0">
        <w:t xml:space="preserve"> </w:t>
      </w:r>
      <w:r w:rsidRPr="00FE49C0">
        <w:rPr>
          <w:rFonts w:eastAsia="Times New Roman"/>
          <w:color w:val="000000"/>
          <w:lang w:val="en-US"/>
        </w:rPr>
        <w:t xml:space="preserve">We also expected </w:t>
      </w:r>
      <w:r w:rsidR="009C0CFA" w:rsidRPr="00FE49C0">
        <w:rPr>
          <w:rFonts w:eastAsia="Times New Roman"/>
          <w:color w:val="000000"/>
          <w:lang w:val="en-US"/>
        </w:rPr>
        <w:t>reflective non-rating</w:t>
      </w:r>
      <w:r w:rsidRPr="00FE49C0">
        <w:rPr>
          <w:rFonts w:eastAsia="Times New Roman"/>
          <w:color w:val="000000"/>
          <w:lang w:val="en-US"/>
        </w:rPr>
        <w:t xml:space="preserve"> to demonstrate increased activity and more consistent activity in </w:t>
      </w:r>
      <w:commentRangeStart w:id="687"/>
      <w:proofErr w:type="spellStart"/>
      <w:r w:rsidRPr="00FE49C0">
        <w:rPr>
          <w:rFonts w:eastAsia="Times New Roman"/>
          <w:color w:val="000000"/>
          <w:lang w:val="en-US"/>
        </w:rPr>
        <w:t>pCUN</w:t>
      </w:r>
      <w:proofErr w:type="spellEnd"/>
      <w:r w:rsidRPr="00FE49C0">
        <w:rPr>
          <w:rFonts w:eastAsia="Times New Roman"/>
          <w:color w:val="000000"/>
          <w:lang w:val="en-US"/>
        </w:rPr>
        <w:t xml:space="preserve">, IPL, and </w:t>
      </w:r>
      <w:proofErr w:type="spellStart"/>
      <w:r w:rsidRPr="00FE49C0">
        <w:rPr>
          <w:rFonts w:eastAsia="Times New Roman"/>
          <w:color w:val="000000"/>
          <w:lang w:val="en-US"/>
        </w:rPr>
        <w:t>mPFC</w:t>
      </w:r>
      <w:commentRangeEnd w:id="687"/>
      <w:proofErr w:type="spellEnd"/>
      <w:r w:rsidR="00297C72">
        <w:rPr>
          <w:rStyle w:val="CommentReference"/>
        </w:rPr>
        <w:commentReference w:id="687"/>
      </w:r>
      <w:r w:rsidRPr="00FE49C0">
        <w:rPr>
          <w:rFonts w:eastAsia="Times New Roman"/>
          <w:color w:val="000000"/>
          <w:lang w:val="en-US"/>
        </w:rPr>
        <w:t xml:space="preserve">. </w:t>
      </w:r>
      <w:r w:rsidR="00297C72">
        <w:rPr>
          <w:rFonts w:eastAsia="Times New Roman"/>
          <w:color w:val="000000"/>
          <w:lang w:val="en-US"/>
        </w:rPr>
        <w:t>We</w:t>
      </w:r>
      <w:r w:rsidRPr="00FE49C0">
        <w:rPr>
          <w:rFonts w:eastAsia="Times New Roman"/>
          <w:color w:val="000000"/>
          <w:lang w:val="en-US"/>
        </w:rPr>
        <w:t xml:space="preserve"> also expected</w:t>
      </w:r>
      <w:r w:rsidR="00297C72">
        <w:rPr>
          <w:rFonts w:eastAsia="Times New Roman"/>
          <w:color w:val="000000"/>
          <w:lang w:val="en-US"/>
        </w:rPr>
        <w:t xml:space="preserve"> that being in the mental state of rating – even when not physically doing so – would be associated with</w:t>
      </w:r>
      <w:r w:rsidRPr="00FE49C0">
        <w:rPr>
          <w:rFonts w:eastAsia="Times New Roman"/>
          <w:color w:val="000000"/>
          <w:lang w:val="en-US"/>
        </w:rPr>
        <w:t xml:space="preserve"> increased activation from attention and salience regions.</w:t>
      </w:r>
    </w:p>
    <w:p w14:paraId="19A60C29" w14:textId="2072ABA2" w:rsidR="00DE3855" w:rsidRPr="00FE49C0" w:rsidRDefault="00DE3855" w:rsidP="00DE3855">
      <w:pPr>
        <w:spacing w:line="240" w:lineRule="auto"/>
        <w:ind w:firstLine="720"/>
        <w:jc w:val="both"/>
        <w:textAlignment w:val="center"/>
        <w:rPr>
          <w:rFonts w:eastAsia="Times New Roman"/>
          <w:color w:val="000000"/>
          <w:lang w:val="en-US"/>
        </w:rPr>
      </w:pPr>
      <w:r w:rsidRPr="00FE49C0">
        <w:rPr>
          <w:rFonts w:eastAsia="Times New Roman"/>
          <w:color w:val="000000"/>
          <w:lang w:val="en-US"/>
        </w:rPr>
        <w:t>In line with our hypothes</w:t>
      </w:r>
      <w:r w:rsidR="00297C72">
        <w:rPr>
          <w:rFonts w:eastAsia="Times New Roman"/>
          <w:color w:val="000000"/>
          <w:lang w:val="en-US"/>
        </w:rPr>
        <w:t>e</w:t>
      </w:r>
      <w:r w:rsidRPr="00FE49C0">
        <w:rPr>
          <w:rFonts w:eastAsia="Times New Roman"/>
          <w:color w:val="000000"/>
          <w:lang w:val="en-US"/>
        </w:rPr>
        <w:t xml:space="preserve">s, we found that rating did recruit greater activation from </w:t>
      </w:r>
      <w:commentRangeStart w:id="688"/>
      <w:r w:rsidRPr="00FE49C0">
        <w:rPr>
          <w:rFonts w:eastAsia="Times New Roman"/>
          <w:color w:val="000000"/>
          <w:lang w:val="en-US"/>
        </w:rPr>
        <w:t>IPS, SPL, Occ, and FFG</w:t>
      </w:r>
      <w:commentRangeEnd w:id="688"/>
      <w:r w:rsidR="00A41260">
        <w:rPr>
          <w:rStyle w:val="CommentReference"/>
        </w:rPr>
        <w:commentReference w:id="688"/>
      </w:r>
      <w:r w:rsidRPr="00FE49C0">
        <w:rPr>
          <w:rFonts w:eastAsia="Times New Roman"/>
          <w:color w:val="000000"/>
          <w:lang w:val="en-US"/>
        </w:rPr>
        <w:t xml:space="preserve">,  relative to reflective </w:t>
      </w:r>
      <w:r w:rsidR="00297C72">
        <w:rPr>
          <w:rFonts w:eastAsia="Times New Roman"/>
          <w:color w:val="000000"/>
          <w:lang w:val="en-US"/>
        </w:rPr>
        <w:t>viewing</w:t>
      </w:r>
      <w:r w:rsidRPr="00FE49C0">
        <w:rPr>
          <w:rFonts w:eastAsia="Times New Roman"/>
          <w:color w:val="000000"/>
          <w:lang w:val="en-US"/>
        </w:rPr>
        <w:t xml:space="preserve">, while </w:t>
      </w:r>
      <w:r w:rsidR="00297C72">
        <w:rPr>
          <w:rFonts w:eastAsia="Times New Roman"/>
          <w:color w:val="000000"/>
          <w:lang w:val="en-US"/>
        </w:rPr>
        <w:t xml:space="preserve">expressive </w:t>
      </w:r>
      <w:r w:rsidRPr="00FE49C0">
        <w:rPr>
          <w:rFonts w:eastAsia="Times New Roman"/>
          <w:color w:val="000000"/>
          <w:lang w:val="en-US"/>
        </w:rPr>
        <w:t xml:space="preserve">non-rating recruited greater activation in IPL,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w:t>
      </w:r>
      <w:proofErr w:type="spellStart"/>
      <w:r w:rsidRPr="00FE49C0">
        <w:rPr>
          <w:rFonts w:eastAsia="Times New Roman"/>
          <w:color w:val="000000"/>
          <w:lang w:val="en-US"/>
        </w:rPr>
        <w:t>vmPFC</w:t>
      </w:r>
      <w:proofErr w:type="spellEnd"/>
      <w:r w:rsidRPr="00FE49C0">
        <w:rPr>
          <w:rFonts w:eastAsia="Times New Roman"/>
          <w:color w:val="000000"/>
          <w:lang w:val="en-US"/>
        </w:rPr>
        <w:t xml:space="preserve"> relative to </w:t>
      </w:r>
      <w:r w:rsidR="00297C72">
        <w:rPr>
          <w:rFonts w:eastAsia="Times New Roman"/>
          <w:color w:val="000000"/>
          <w:lang w:val="en-US"/>
        </w:rPr>
        <w:t xml:space="preserve">expressive </w:t>
      </w:r>
      <w:r w:rsidRPr="00FE49C0">
        <w:rPr>
          <w:rFonts w:eastAsia="Times New Roman"/>
          <w:color w:val="000000"/>
          <w:lang w:val="en-US"/>
        </w:rPr>
        <w:t>rating. However, contrary to our hypothes</w:t>
      </w:r>
      <w:r w:rsidR="00A41260">
        <w:rPr>
          <w:rFonts w:eastAsia="Times New Roman"/>
          <w:color w:val="000000"/>
          <w:lang w:val="en-US"/>
        </w:rPr>
        <w:t>e</w:t>
      </w:r>
      <w:r w:rsidRPr="00FE49C0">
        <w:rPr>
          <w:rFonts w:eastAsia="Times New Roman"/>
          <w:color w:val="000000"/>
          <w:lang w:val="en-US"/>
        </w:rPr>
        <w:t xml:space="preserve">s, we did not find differences between the </w:t>
      </w:r>
      <w:commentRangeStart w:id="689"/>
      <w:r w:rsidRPr="00FE49C0">
        <w:rPr>
          <w:rFonts w:eastAsia="Times New Roman"/>
          <w:color w:val="000000"/>
          <w:lang w:val="en-US"/>
        </w:rPr>
        <w:t xml:space="preserve">two conditions </w:t>
      </w:r>
      <w:commentRangeEnd w:id="689"/>
      <w:r w:rsidR="00297C72">
        <w:rPr>
          <w:rStyle w:val="CommentReference"/>
        </w:rPr>
        <w:commentReference w:id="689"/>
      </w:r>
      <w:r w:rsidRPr="00FE49C0">
        <w:rPr>
          <w:rFonts w:eastAsia="Times New Roman"/>
          <w:color w:val="000000"/>
          <w:lang w:val="en-US"/>
        </w:rPr>
        <w:t xml:space="preserve">in activation of the ACC, AI, or STG. Additionally, we found that </w:t>
      </w:r>
      <w:commentRangeStart w:id="690"/>
      <w:r w:rsidRPr="00FE49C0">
        <w:rPr>
          <w:rFonts w:eastAsia="Times New Roman"/>
          <w:color w:val="000000"/>
          <w:lang w:val="en-US"/>
        </w:rPr>
        <w:t xml:space="preserve">non-rating </w:t>
      </w:r>
      <w:commentRangeEnd w:id="690"/>
      <w:r w:rsidR="00297C72">
        <w:rPr>
          <w:rStyle w:val="CommentReference"/>
        </w:rPr>
        <w:commentReference w:id="690"/>
      </w:r>
      <w:r w:rsidRPr="00FE49C0">
        <w:rPr>
          <w:rFonts w:eastAsia="Times New Roman"/>
          <w:color w:val="000000"/>
          <w:lang w:val="en-US"/>
        </w:rPr>
        <w:t xml:space="preserve">elicited greater </w:t>
      </w:r>
      <w:proofErr w:type="spellStart"/>
      <w:r w:rsidRPr="00FE49C0">
        <w:rPr>
          <w:rFonts w:eastAsia="Times New Roman"/>
          <w:color w:val="000000"/>
          <w:lang w:val="en-US"/>
        </w:rPr>
        <w:t>pSTS</w:t>
      </w:r>
      <w:proofErr w:type="spellEnd"/>
      <w:r w:rsidRPr="00FE49C0">
        <w:rPr>
          <w:rFonts w:eastAsia="Times New Roman"/>
          <w:color w:val="000000"/>
          <w:lang w:val="en-US"/>
        </w:rPr>
        <w:t xml:space="preserve"> / TPJ activation relative to rating, which was the opposite of what we predicted. </w:t>
      </w:r>
      <w:r w:rsidR="00A57B68" w:rsidRPr="00FE49C0">
        <w:rPr>
          <w:rFonts w:eastAsia="Times New Roman"/>
          <w:color w:val="000000"/>
          <w:lang w:val="en-US"/>
        </w:rPr>
        <w:t>Expressive r</w:t>
      </w:r>
      <w:r w:rsidRPr="00FE49C0">
        <w:rPr>
          <w:rFonts w:eastAsia="Times New Roman"/>
          <w:color w:val="000000"/>
          <w:lang w:val="en-US"/>
        </w:rPr>
        <w:t xml:space="preserve">aters did demonstrate more similar activity to one another over time than </w:t>
      </w:r>
      <w:r w:rsidR="00A57B68" w:rsidRPr="00FE49C0">
        <w:rPr>
          <w:rFonts w:eastAsia="Times New Roman"/>
          <w:color w:val="000000"/>
          <w:lang w:val="en-US"/>
        </w:rPr>
        <w:t xml:space="preserve">reflective </w:t>
      </w:r>
      <w:r w:rsidR="00297C72">
        <w:rPr>
          <w:rFonts w:eastAsia="Times New Roman"/>
          <w:color w:val="000000"/>
          <w:lang w:val="en-US"/>
        </w:rPr>
        <w:t xml:space="preserve">viewers </w:t>
      </w:r>
      <w:r w:rsidRPr="00FE49C0">
        <w:rPr>
          <w:rFonts w:eastAsia="Times New Roman"/>
          <w:color w:val="000000"/>
          <w:lang w:val="en-US"/>
        </w:rPr>
        <w:t>in portions of the IPS and AI</w:t>
      </w:r>
      <w:r w:rsidR="00297C72">
        <w:rPr>
          <w:rFonts w:eastAsia="Times New Roman"/>
          <w:color w:val="000000"/>
          <w:lang w:val="en-US"/>
        </w:rPr>
        <w:t>,</w:t>
      </w:r>
      <w:r w:rsidRPr="00FE49C0">
        <w:rPr>
          <w:rFonts w:eastAsia="Times New Roman"/>
          <w:color w:val="000000"/>
          <w:lang w:val="en-US"/>
        </w:rPr>
        <w:t xml:space="preserve"> while </w:t>
      </w:r>
      <w:r w:rsidR="00A57B68" w:rsidRPr="00FE49C0">
        <w:rPr>
          <w:rFonts w:eastAsia="Times New Roman"/>
          <w:color w:val="000000"/>
          <w:lang w:val="en-US"/>
        </w:rPr>
        <w:t xml:space="preserve">reflective </w:t>
      </w:r>
      <w:r w:rsidR="00297C72">
        <w:rPr>
          <w:rFonts w:eastAsia="Times New Roman"/>
          <w:color w:val="000000"/>
          <w:lang w:val="en-US"/>
        </w:rPr>
        <w:t>viewers</w:t>
      </w:r>
      <w:r w:rsidRPr="00FE49C0">
        <w:rPr>
          <w:rFonts w:eastAsia="Times New Roman"/>
          <w:color w:val="000000"/>
          <w:lang w:val="en-US"/>
        </w:rPr>
        <w:t xml:space="preserve"> demonstrated more intragroup similarity in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and TPJ. No significant group synchrony differences were observed in IPL, </w:t>
      </w:r>
      <w:proofErr w:type="spellStart"/>
      <w:r w:rsidRPr="00FE49C0">
        <w:rPr>
          <w:rFonts w:eastAsia="Times New Roman"/>
          <w:color w:val="000000"/>
          <w:lang w:val="en-US"/>
        </w:rPr>
        <w:t>mPFC</w:t>
      </w:r>
      <w:proofErr w:type="spellEnd"/>
      <w:r w:rsidRPr="00FE49C0">
        <w:rPr>
          <w:rFonts w:eastAsia="Times New Roman"/>
          <w:color w:val="000000"/>
          <w:lang w:val="en-US"/>
        </w:rPr>
        <w:t xml:space="preserve">, or ACC, contrary to our hypothesis. While no regions were consistently recruited across </w:t>
      </w:r>
      <w:r w:rsidR="00167DA6" w:rsidRPr="00FE49C0">
        <w:rPr>
          <w:rFonts w:eastAsia="Times New Roman"/>
          <w:color w:val="000000"/>
          <w:lang w:val="en-US"/>
        </w:rPr>
        <w:t xml:space="preserve">all </w:t>
      </w:r>
      <w:r w:rsidRPr="00FE49C0">
        <w:rPr>
          <w:rFonts w:eastAsia="Times New Roman"/>
          <w:color w:val="000000"/>
          <w:lang w:val="en-US"/>
        </w:rPr>
        <w:t xml:space="preserve">parametric, univariate, and intersubject correlational analyses, portions of the right MTL, bilateral TPJ, right IPS, and right </w:t>
      </w:r>
      <w:proofErr w:type="spellStart"/>
      <w:r w:rsidRPr="00FE49C0">
        <w:rPr>
          <w:rFonts w:eastAsia="Times New Roman"/>
          <w:color w:val="000000"/>
          <w:lang w:val="en-US"/>
        </w:rPr>
        <w:t>pCun</w:t>
      </w:r>
      <w:proofErr w:type="spellEnd"/>
      <w:r w:rsidRPr="00FE49C0">
        <w:rPr>
          <w:rFonts w:eastAsia="Times New Roman"/>
          <w:color w:val="000000"/>
          <w:lang w:val="en-US"/>
        </w:rPr>
        <w:t xml:space="preserve"> were active in both the univariate and intersubject correlational analyses, though the exact localization of activation clusters differed slightly from analysis to analysis. Left AI was only active in </w:t>
      </w:r>
      <w:proofErr w:type="gramStart"/>
      <w:r w:rsidRPr="00FE49C0">
        <w:rPr>
          <w:rFonts w:eastAsia="Times New Roman"/>
          <w:color w:val="000000"/>
          <w:lang w:val="en-US"/>
        </w:rPr>
        <w:t>the parametric</w:t>
      </w:r>
      <w:proofErr w:type="gramEnd"/>
      <w:r w:rsidRPr="00FE49C0">
        <w:rPr>
          <w:rFonts w:eastAsia="Times New Roman"/>
          <w:color w:val="000000"/>
          <w:lang w:val="en-US"/>
        </w:rPr>
        <w:t xml:space="preserve"> modulation and intersubject correlational analyses. In general, rating appeared to differentially recruit control, attention, salience, memory, and visual networks </w:t>
      </w:r>
      <w:proofErr w:type="gramStart"/>
      <w:r w:rsidRPr="00FE49C0">
        <w:rPr>
          <w:rFonts w:eastAsia="Times New Roman"/>
          <w:color w:val="000000"/>
          <w:lang w:val="en-US"/>
        </w:rPr>
        <w:t>while not</w:t>
      </w:r>
      <w:proofErr w:type="gramEnd"/>
      <w:r w:rsidRPr="00FE49C0">
        <w:rPr>
          <w:rFonts w:eastAsia="Times New Roman"/>
          <w:color w:val="000000"/>
          <w:lang w:val="en-US"/>
        </w:rPr>
        <w:t xml:space="preserve"> rating appeared to recruit default mode and auditory networks, with some additional recruitment from visual and salience structures not recruited by rating.</w:t>
      </w:r>
      <w:commentRangeEnd w:id="684"/>
      <w:r w:rsidR="00A41260">
        <w:rPr>
          <w:rStyle w:val="CommentReference"/>
        </w:rPr>
        <w:commentReference w:id="684"/>
      </w:r>
    </w:p>
    <w:p w14:paraId="5C1A9547" w14:textId="3A61DD2F" w:rsidR="00DE0869" w:rsidRPr="00FE49C0" w:rsidRDefault="00000000" w:rsidP="00DE3855">
      <w:pPr>
        <w:spacing w:line="240" w:lineRule="auto"/>
        <w:ind w:firstLine="720"/>
        <w:jc w:val="both"/>
        <w:rPr>
          <w:bCs/>
        </w:rPr>
      </w:pPr>
      <w:r w:rsidRPr="00FE49C0">
        <w:rPr>
          <w:b/>
        </w:rPr>
        <w:t xml:space="preserve">Interpretation </w:t>
      </w:r>
      <w:r w:rsidR="00745ABA" w:rsidRPr="00FE49C0">
        <w:rPr>
          <w:b/>
        </w:rPr>
        <w:t>of Results.</w:t>
      </w:r>
      <w:r w:rsidRPr="00FE49C0">
        <w:rPr>
          <w:b/>
        </w:rPr>
        <w:t xml:space="preserve"> </w:t>
      </w:r>
      <w:r w:rsidR="00C918C3" w:rsidRPr="00FE49C0">
        <w:t>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w:t>
      </w:r>
      <w:commentRangeStart w:id="691"/>
      <w:r w:rsidR="00C918C3" w:rsidRPr="00FE49C0">
        <w:t xml:space="preserve"> </w:t>
      </w:r>
      <w:r w:rsidR="00DE3855" w:rsidRPr="00FE49C0">
        <w:rPr>
          <w:bCs/>
        </w:rPr>
        <w:t>One interpretation of these results is that rating demanded complex problem-solving and error monitoring via top-down, voluntary attention for sustained periods of time in search of unexpected, decision-relevant stimuli. Reflective viewing</w:t>
      </w:r>
      <w:r w:rsidR="00F21D6A">
        <w:rPr>
          <w:bCs/>
        </w:rPr>
        <w:t xml:space="preserve"> instead potentially</w:t>
      </w:r>
      <w:r w:rsidR="00DE3855" w:rsidRPr="00FE49C0">
        <w:rPr>
          <w:bCs/>
        </w:rPr>
        <w:t xml:space="preserve"> generated more mind-wandering</w:t>
      </w:r>
      <w:r w:rsidR="00F21D6A">
        <w:rPr>
          <w:bCs/>
        </w:rPr>
        <w:t xml:space="preserve">, </w:t>
      </w:r>
      <w:r w:rsidR="00DE3855" w:rsidRPr="00FE49C0">
        <w:rPr>
          <w:bCs/>
        </w:rPr>
        <w:t>mentalizing</w:t>
      </w:r>
      <w:r w:rsidR="00F21D6A">
        <w:rPr>
          <w:bCs/>
        </w:rPr>
        <w:t xml:space="preserve">, </w:t>
      </w:r>
      <w:r w:rsidR="00DE3855" w:rsidRPr="00FE49C0">
        <w:rPr>
          <w:bCs/>
        </w:rPr>
        <w:t xml:space="preserve">and may have promoted broader sensory processing while noting unexpected, decision-relevant stimuli. </w:t>
      </w:r>
      <w:commentRangeEnd w:id="691"/>
      <w:r w:rsidR="00F21D6A">
        <w:rPr>
          <w:rStyle w:val="CommentReference"/>
        </w:rPr>
        <w:commentReference w:id="691"/>
      </w:r>
    </w:p>
    <w:p w14:paraId="6BE2844C" w14:textId="29626E8B" w:rsidR="004C0767" w:rsidRPr="00FE49C0" w:rsidRDefault="00745330" w:rsidP="007C01F4">
      <w:pPr>
        <w:spacing w:line="240" w:lineRule="auto"/>
        <w:ind w:firstLine="720"/>
        <w:jc w:val="both"/>
        <w:rPr>
          <w:bCs/>
        </w:rPr>
      </w:pPr>
      <w:r>
        <w:rPr>
          <w:bCs/>
        </w:rPr>
        <w:t>Many of these results</w:t>
      </w:r>
      <w:r w:rsidR="008D4759" w:rsidRPr="00FE49C0">
        <w:rPr>
          <w:bCs/>
        </w:rPr>
        <w:t xml:space="preserve"> largely aligned with</w:t>
      </w:r>
      <w:r w:rsidR="00F21D6A">
        <w:rPr>
          <w:bCs/>
        </w:rPr>
        <w:t xml:space="preserve"> earlier work contrasting passive viewing with expressive viewing </w:t>
      </w:r>
      <w:r w:rsidR="00125F01">
        <w:rPr>
          <w:bCs/>
        </w:rPr>
        <w:fldChar w:fldCharType="begin"/>
      </w:r>
      <w:r w:rsidR="00F27DDF">
        <w:rPr>
          <w:bCs/>
        </w:rPr>
        <w:instrText xml:space="preserve"> ADDIN ZOTERO_ITEM CSL_CITATION {"citationID":"jZeg5cse","properties":{"formattedCitation":"\\super 28\\nosupersub{}","plainCitation":"28","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F27DDF" w:rsidRPr="00F27DDF">
        <w:rPr>
          <w:vertAlign w:val="superscript"/>
        </w:rPr>
        <w:t>28</w:t>
      </w:r>
      <w:r w:rsidR="00125F01">
        <w:rPr>
          <w:bCs/>
        </w:rPr>
        <w:fldChar w:fldCharType="end"/>
      </w:r>
      <w:r w:rsidR="00F21D6A">
        <w:rPr>
          <w:bCs/>
        </w:rPr>
        <w:t>. However,</w:t>
      </w:r>
      <w:r>
        <w:rPr>
          <w:bCs/>
        </w:rPr>
        <w:t xml:space="preserve"> the inclusion of the reflective viewing, or holding a consistent goal across both rating and non-rating runs, yielded a distinct pattern of results.</w:t>
      </w:r>
      <w:r w:rsidR="008D4759" w:rsidRPr="00FE49C0">
        <w:rPr>
          <w:bCs/>
        </w:rPr>
        <w:t xml:space="preserve"> For example, activation of the TPJ, TP, and </w:t>
      </w:r>
      <w:proofErr w:type="spellStart"/>
      <w:r w:rsidR="008D4759" w:rsidRPr="00FE49C0">
        <w:rPr>
          <w:bCs/>
        </w:rPr>
        <w:t>pCUN</w:t>
      </w:r>
      <w:proofErr w:type="spellEnd"/>
      <w:r w:rsidR="008D4759" w:rsidRPr="00FE49C0">
        <w:rPr>
          <w:bCs/>
        </w:rPr>
        <w:t xml:space="preserve"> may suggest differences in social cognition as a product of </w:t>
      </w:r>
      <w:r w:rsidR="007C01F4">
        <w:rPr>
          <w:bCs/>
        </w:rPr>
        <w:t>maintaining an active viewing goal</w:t>
      </w:r>
      <w:r w:rsidR="008D4759" w:rsidRPr="00FE49C0">
        <w:rPr>
          <w:bCs/>
        </w:rPr>
        <w:t xml:space="preserve">. </w:t>
      </w:r>
      <w:commentRangeStart w:id="692"/>
      <w:r w:rsidR="008D4759" w:rsidRPr="00FE49C0">
        <w:rPr>
          <w:bCs/>
        </w:rPr>
        <w:t xml:space="preserve">The extent to which this </w:t>
      </w:r>
      <w:r w:rsidR="00167DA6" w:rsidRPr="00FE49C0">
        <w:rPr>
          <w:bCs/>
        </w:rPr>
        <w:t>may be</w:t>
      </w:r>
      <w:r w:rsidR="008D4759" w:rsidRPr="00FE49C0">
        <w:rPr>
          <w:bCs/>
        </w:rPr>
        <w:t xml:space="preserve"> a </w:t>
      </w:r>
      <w:r w:rsidR="008E6275" w:rsidRPr="00FE49C0">
        <w:rPr>
          <w:bCs/>
        </w:rPr>
        <w:t>consequence</w:t>
      </w:r>
      <w:r w:rsidR="008D4759" w:rsidRPr="00FE49C0">
        <w:rPr>
          <w:bCs/>
        </w:rPr>
        <w:t xml:space="preserve"> of </w:t>
      </w:r>
      <w:r w:rsidR="008E6275" w:rsidRPr="00FE49C0">
        <w:rPr>
          <w:bCs/>
        </w:rPr>
        <w:t xml:space="preserve">social </w:t>
      </w:r>
      <w:r w:rsidR="008D4759" w:rsidRPr="00FE49C0">
        <w:rPr>
          <w:bCs/>
        </w:rPr>
        <w:t>task demands is unclear.</w:t>
      </w:r>
      <w:r w:rsidR="00745ABA" w:rsidRPr="00FE49C0">
        <w:rPr>
          <w:bCs/>
        </w:rPr>
        <w:t xml:space="preserve"> Our task demands differed from Hutcherson et al.’s in that our designated focus was an explicitly social question</w:t>
      </w:r>
      <w:r w:rsidR="008E6275" w:rsidRPr="00FE49C0">
        <w:rPr>
          <w:bCs/>
        </w:rPr>
        <w:t xml:space="preserve"> (i.e., </w:t>
      </w:r>
      <w:proofErr w:type="gramStart"/>
      <w:r w:rsidR="008E6275" w:rsidRPr="00FE49C0">
        <w:rPr>
          <w:bCs/>
        </w:rPr>
        <w:t>subject’s</w:t>
      </w:r>
      <w:proofErr w:type="gramEnd"/>
      <w:r w:rsidR="008E6275" w:rsidRPr="00FE49C0">
        <w:rPr>
          <w:bCs/>
        </w:rPr>
        <w:t xml:space="preserve"> certainty of the guilt or innocence of a character)</w:t>
      </w:r>
      <w:r w:rsidR="00745ABA" w:rsidRPr="00FE49C0">
        <w:rPr>
          <w:bCs/>
        </w:rPr>
        <w:t xml:space="preserve">, which may differ from an </w:t>
      </w:r>
      <w:r w:rsidR="00A77E81" w:rsidRPr="00FE49C0">
        <w:rPr>
          <w:bCs/>
        </w:rPr>
        <w:t xml:space="preserve">explicitly </w:t>
      </w:r>
      <w:r w:rsidR="00745ABA" w:rsidRPr="00FE49C0">
        <w:rPr>
          <w:bCs/>
        </w:rPr>
        <w:t>emotional question. When assessing a person’s guilt or innocence, there is theoretically a correct answer that one could ascertain</w:t>
      </w:r>
      <w:r w:rsidR="008E6275" w:rsidRPr="00FE49C0">
        <w:rPr>
          <w:bCs/>
        </w:rPr>
        <w:t xml:space="preserve"> from the information provided. As such, there may be more to gain from focusing greater attention upon events to identify relevant, potentially obscured, information and more carefully analyzing </w:t>
      </w:r>
      <w:r w:rsidR="008E6275" w:rsidRPr="00FE49C0">
        <w:rPr>
          <w:bCs/>
        </w:rPr>
        <w:lastRenderedPageBreak/>
        <w:t xml:space="preserve">character interactions. This might not be equally true for emotions. </w:t>
      </w:r>
      <w:commentRangeEnd w:id="692"/>
      <w:r w:rsidR="007C01F4">
        <w:rPr>
          <w:rStyle w:val="CommentReference"/>
        </w:rPr>
        <w:commentReference w:id="692"/>
      </w:r>
      <w:r w:rsidR="008E6275" w:rsidRPr="00FE49C0">
        <w:rPr>
          <w:bCs/>
        </w:rPr>
        <w:t>O</w:t>
      </w:r>
      <w:r w:rsidR="00745ABA" w:rsidRPr="00FE49C0">
        <w:rPr>
          <w:bCs/>
        </w:rPr>
        <w:t xml:space="preserve">ne’s emotional reaction to </w:t>
      </w:r>
      <w:r w:rsidR="008E6275" w:rsidRPr="00FE49C0">
        <w:rPr>
          <w:bCs/>
        </w:rPr>
        <w:t xml:space="preserve">the same </w:t>
      </w:r>
      <w:r w:rsidR="00745ABA" w:rsidRPr="00FE49C0">
        <w:rPr>
          <w:bCs/>
        </w:rPr>
        <w:t>events</w:t>
      </w:r>
      <w:r w:rsidR="008E6275" w:rsidRPr="00FE49C0">
        <w:rPr>
          <w:bCs/>
        </w:rPr>
        <w:t xml:space="preserve">, however, may be </w:t>
      </w:r>
      <w:r w:rsidR="00745ABA" w:rsidRPr="00FE49C0">
        <w:rPr>
          <w:bCs/>
        </w:rPr>
        <w:t>comparatively subjective</w:t>
      </w:r>
      <w:r w:rsidR="008E6275" w:rsidRPr="00FE49C0">
        <w:rPr>
          <w:bCs/>
        </w:rPr>
        <w:t xml:space="preserve"> and less informed by careful attention or problem-solving</w:t>
      </w:r>
      <w:r w:rsidR="00745ABA" w:rsidRPr="00FE49C0">
        <w:rPr>
          <w:bCs/>
        </w:rPr>
        <w:t xml:space="preserve">. However, more studies analyzing the effects of rating are needed to conclusively determine the effect that different task demands have upon neural activity while rating. </w:t>
      </w:r>
    </w:p>
    <w:p w14:paraId="64393EF2" w14:textId="1E493AE9" w:rsidR="004C0767" w:rsidRPr="00F91824" w:rsidRDefault="00785A46" w:rsidP="00DE3855">
      <w:pPr>
        <w:spacing w:line="240" w:lineRule="auto"/>
        <w:ind w:firstLine="720"/>
        <w:jc w:val="both"/>
        <w:rPr>
          <w:bCs/>
        </w:rPr>
      </w:pPr>
      <w:r w:rsidRPr="00FE49C0">
        <w:rPr>
          <w:b/>
        </w:rPr>
        <w:t>Additional</w:t>
      </w:r>
      <w:r w:rsidR="00DE3855" w:rsidRPr="00FE49C0">
        <w:rPr>
          <w:b/>
        </w:rPr>
        <w:t xml:space="preserve"> Findings.</w:t>
      </w:r>
      <w:r w:rsidRPr="00FE49C0">
        <w:rPr>
          <w:b/>
        </w:rPr>
        <w:t xml:space="preserve"> </w:t>
      </w:r>
      <w:r w:rsidR="004C0767" w:rsidRPr="00FE49C0">
        <w:rPr>
          <w:bCs/>
        </w:rPr>
        <w:t xml:space="preserve">A few </w:t>
      </w:r>
      <w:proofErr w:type="gramStart"/>
      <w:r w:rsidR="004C0767" w:rsidRPr="00FE49C0">
        <w:rPr>
          <w:bCs/>
        </w:rPr>
        <w:t>unanticipated-but-observed</w:t>
      </w:r>
      <w:proofErr w:type="gramEnd"/>
      <w:r w:rsidR="004C0767" w:rsidRPr="00FE49C0">
        <w:rPr>
          <w:bCs/>
        </w:rPr>
        <w:t xml:space="preserve"> trends might provide additional insight into the cognitive differences underlying expressive and reflective viewing.</w:t>
      </w:r>
      <w:r w:rsidR="004C0767" w:rsidRPr="006E54B4">
        <w:t xml:space="preserve"> </w:t>
      </w:r>
      <w:r w:rsidR="004C0767" w:rsidRPr="00F91824">
        <w:rPr>
          <w:bCs/>
        </w:rPr>
        <w:t xml:space="preserve">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w:t>
      </w:r>
      <w:proofErr w:type="gramStart"/>
      <w:r w:rsidR="004C0767" w:rsidRPr="00F91824">
        <w:rPr>
          <w:bCs/>
        </w:rPr>
        <w:t>differences</w:t>
      </w:r>
      <w:proofErr w:type="gramEnd"/>
      <w:r w:rsidR="004C0767" w:rsidRPr="00F91824">
        <w:rPr>
          <w:bCs/>
        </w:rPr>
        <w:t xml:space="preserve"> could be observed depending upon whether subjects expressively or reflectively viewed a scene. </w:t>
      </w:r>
      <w:r w:rsidR="007C01F4">
        <w:rPr>
          <w:bCs/>
        </w:rPr>
        <w:t xml:space="preserve">We did not find a significant difference in the proportion of scenes recalled from expressive viewing runs (M, SD) and reflective viewing runs (M, SD). </w:t>
      </w:r>
      <w:r w:rsidR="004C0767" w:rsidRPr="00F91824">
        <w:rPr>
          <w:bCs/>
        </w:rPr>
        <w:t>(</w:t>
      </w:r>
      <w:r w:rsidR="004C0767" w:rsidRPr="00F91824">
        <w:rPr>
          <w:bCs/>
          <w:i/>
          <w:iCs/>
        </w:rPr>
        <w:t>x</w:t>
      </w:r>
      <w:r w:rsidR="004C0767" w:rsidRPr="00F91824">
        <w:rPr>
          <w:bCs/>
          <w:vertAlign w:val="superscript"/>
        </w:rPr>
        <w:t>2</w:t>
      </w:r>
      <w:r w:rsidR="004C0767" w:rsidRPr="00F91824">
        <w:rPr>
          <w:bCs/>
        </w:rPr>
        <w:t xml:space="preserve"> (1, N = 980) = 1.1004, </w:t>
      </w:r>
      <w:r w:rsidR="004C0767" w:rsidRPr="00F91824">
        <w:rPr>
          <w:bCs/>
          <w:i/>
          <w:iCs/>
        </w:rPr>
        <w:t>p</w:t>
      </w:r>
      <w:r w:rsidR="004C0767" w:rsidRPr="00F91824">
        <w:rPr>
          <w:bCs/>
        </w:rPr>
        <w:t xml:space="preserve"> = 0.294). Though we could not demonstrate memory differences by condition with this analysis, scene recall variability was overall low, which may limit our power to detect significant differences. </w:t>
      </w:r>
    </w:p>
    <w:p w14:paraId="71A4EC42" w14:textId="42050C1D" w:rsidR="004C0767" w:rsidRPr="00F91824" w:rsidRDefault="004C0767" w:rsidP="004C0767">
      <w:pPr>
        <w:spacing w:line="240" w:lineRule="auto"/>
        <w:ind w:firstLine="720"/>
        <w:jc w:val="both"/>
        <w:rPr>
          <w:bCs/>
        </w:rPr>
      </w:pPr>
      <w:r w:rsidRPr="00F91824">
        <w:rPr>
          <w:bCs/>
        </w:rPr>
        <w:t xml:space="preserve">Another noted trend was the activation of </w:t>
      </w:r>
      <w:r w:rsidR="003F1AFF">
        <w:rPr>
          <w:bCs/>
        </w:rPr>
        <w:t xml:space="preserve">distinct areas of the </w:t>
      </w:r>
      <w:r w:rsidRPr="00F91824">
        <w:rPr>
          <w:bCs/>
        </w:rPr>
        <w:t>control and salience network</w:t>
      </w:r>
      <w:r w:rsidR="003F1AFF">
        <w:rPr>
          <w:bCs/>
        </w:rPr>
        <w:t>s</w:t>
      </w:r>
      <w:r w:rsidRPr="00F91824">
        <w:rPr>
          <w:bCs/>
        </w:rPr>
        <w:t xml:space="preserve"> within the expressive rating and non-rating contrast, but not </w:t>
      </w:r>
      <w:r w:rsidR="003F1AFF">
        <w:rPr>
          <w:bCs/>
        </w:rPr>
        <w:t xml:space="preserve">within </w:t>
      </w:r>
      <w:r w:rsidRPr="00F91824">
        <w:rPr>
          <w:bCs/>
        </w:rPr>
        <w:t xml:space="preserve">the expressive rating and reflective </w:t>
      </w:r>
      <w:r w:rsidR="003F1AFF">
        <w:rPr>
          <w:bCs/>
        </w:rPr>
        <w:t>viewing</w:t>
      </w:r>
      <w:r w:rsidRPr="00F91824">
        <w:rPr>
          <w:bCs/>
        </w:rPr>
        <w:t xml:space="preserve"> contrast. </w:t>
      </w:r>
      <w:r w:rsidR="003F1AFF">
        <w:rPr>
          <w:bCs/>
        </w:rPr>
        <w:t>This</w:t>
      </w:r>
      <w:r w:rsidRPr="00F91824">
        <w:rPr>
          <w:bCs/>
        </w:rPr>
        <w:t xml:space="preserve"> suggests the need for flexible behavioral regulation under changing conditions and bottom-up salience detection</w:t>
      </w:r>
      <w:r w:rsidR="003F1AFF">
        <w:rPr>
          <w:bCs/>
        </w:rPr>
        <w:t xml:space="preserve"> when tasked with explicitly rating subjective experience</w:t>
      </w:r>
      <w:r w:rsidRPr="00F91824">
        <w:rPr>
          <w:bCs/>
        </w:rPr>
        <w:t xml:space="preserve"> </w:t>
      </w:r>
      <w:r w:rsidR="00F209AB" w:rsidRPr="00F91824">
        <w:rPr>
          <w:bCs/>
        </w:rPr>
        <w:fldChar w:fldCharType="begin"/>
      </w:r>
      <w:r w:rsidR="00F27DDF">
        <w:rPr>
          <w:bCs/>
        </w:rPr>
        <w:instrText xml:space="preserve"> ADDIN ZOTERO_ITEM CSL_CITATION {"citationID":"SH97KzVp","properties":{"formattedCitation":"\\super 50,51\\nosupersub{}","plainCitation":"50,51","noteIndex":0},"citationItems":[{"id":18127,"uris":["http://zotero.org/users/6239255/items/LHKMUCY5"],"itemData":{"id":18127,"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sidRPr="00F91824">
        <w:rPr>
          <w:bCs/>
        </w:rPr>
        <w:fldChar w:fldCharType="separate"/>
      </w:r>
      <w:r w:rsidR="00F27DDF" w:rsidRPr="00F27DDF">
        <w:rPr>
          <w:vertAlign w:val="superscript"/>
        </w:rPr>
        <w:t>50,51</w:t>
      </w:r>
      <w:r w:rsidR="00F209AB" w:rsidRPr="00F91824">
        <w:rPr>
          <w:bCs/>
        </w:rPr>
        <w:fldChar w:fldCharType="end"/>
      </w:r>
      <w:r w:rsidRPr="00F91824">
        <w:rPr>
          <w:bCs/>
        </w:rPr>
        <w:t>. This ma</w:t>
      </w:r>
      <w:r w:rsidR="008E6275" w:rsidRPr="00F91824">
        <w:rPr>
          <w:bCs/>
        </w:rPr>
        <w:t>y</w:t>
      </w:r>
      <w:r w:rsidRPr="00F91824">
        <w:rPr>
          <w:bCs/>
        </w:rPr>
        <w:t xml:space="preserve"> represent categorically different attentional engagement, as subjects critically evaluate a continuous stream of relevant and irrelevant details to inform their evaluations to an extent not present when ratings do not need to be quantified. However, contradictory evidence may be observed in the non-rating and rating contrasts. </w:t>
      </w:r>
      <w:commentRangeStart w:id="693"/>
      <w:r w:rsidRPr="00F91824">
        <w:rPr>
          <w:bCs/>
        </w:rPr>
        <w:t xml:space="preserve">As previously noted, most regions activated within the reflective non-rating and expressive rating contrast were also activated within the expressive non-rating and </w:t>
      </w:r>
      <w:r w:rsidR="003F1AFF">
        <w:rPr>
          <w:bCs/>
        </w:rPr>
        <w:t xml:space="preserve">expressive </w:t>
      </w:r>
      <w:r w:rsidRPr="00F91824">
        <w:rPr>
          <w:bCs/>
        </w:rPr>
        <w:t xml:space="preserve">rating contrast with the noted exception of sensory processing regions. </w:t>
      </w:r>
      <w:commentRangeEnd w:id="693"/>
      <w:r w:rsidR="003F1AFF">
        <w:rPr>
          <w:rStyle w:val="CommentReference"/>
        </w:rPr>
        <w:commentReference w:id="693"/>
      </w:r>
      <w:r w:rsidRPr="00F91824">
        <w:rPr>
          <w:bCs/>
        </w:rPr>
        <w:t>Elevated activation in sensory regions might be interpreted as more focused or broader attention to audio or video features of the stimulus while reflectively, not expressively, viewing</w:t>
      </w:r>
      <w:r w:rsidR="008E6275" w:rsidRPr="00F91824">
        <w:rPr>
          <w:bCs/>
        </w:rPr>
        <w:t xml:space="preserve"> </w:t>
      </w:r>
      <w:r w:rsidR="005466D0" w:rsidRPr="00F91824">
        <w:rPr>
          <w:bCs/>
        </w:rPr>
        <w:fldChar w:fldCharType="begin"/>
      </w:r>
      <w:r w:rsidR="00F27DDF">
        <w:rPr>
          <w:bCs/>
        </w:rPr>
        <w:instrText xml:space="preserve"> ADDIN ZOTERO_ITEM CSL_CITATION {"citationID":"StiEtIGC","properties":{"formattedCitation":"\\super 36\\nosupersub{}","plainCitation":"36","noteIndex":0},"citationItems":[{"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sidRPr="00F91824">
        <w:rPr>
          <w:bCs/>
        </w:rPr>
        <w:fldChar w:fldCharType="separate"/>
      </w:r>
      <w:r w:rsidR="00F27DDF" w:rsidRPr="00F27DDF">
        <w:rPr>
          <w:vertAlign w:val="superscript"/>
        </w:rPr>
        <w:t>36</w:t>
      </w:r>
      <w:r w:rsidR="005466D0" w:rsidRPr="00F91824">
        <w:rPr>
          <w:bCs/>
        </w:rPr>
        <w:fldChar w:fldCharType="end"/>
      </w:r>
      <w:r w:rsidRPr="00F91824">
        <w:rPr>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sidRPr="00F91824">
        <w:rPr>
          <w:bCs/>
        </w:rPr>
        <w:fldChar w:fldCharType="begin"/>
      </w:r>
      <w:r w:rsidR="00F27DDF">
        <w:rPr>
          <w:bCs/>
        </w:rPr>
        <w:instrText xml:space="preserve"> ADDIN ZOTERO_ITEM CSL_CITATION {"citationID":"rjNqfnm2","properties":{"formattedCitation":"\\super 52\\uc0\\u8211{}54\\nosupersub{}","plainCitation":"52–54","noteIndex":0},"citationItems":[{"id":18119,"uris":["http://zotero.org/users/6239255/items/TJQDNGZX"],"itemData":{"id":18119,"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8118,"uris":["http://zotero.org/users/6239255/items/LH8ZZACS"],"itemData":{"id":1811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8120,"uris":["http://zotero.org/users/6239255/items/AN8BBCMI"],"itemData":{"id":18120,"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sidRPr="00F91824">
        <w:rPr>
          <w:bCs/>
        </w:rPr>
        <w:fldChar w:fldCharType="separate"/>
      </w:r>
      <w:r w:rsidR="00F27DDF" w:rsidRPr="00F27DDF">
        <w:rPr>
          <w:vertAlign w:val="superscript"/>
        </w:rPr>
        <w:t>52–54</w:t>
      </w:r>
      <w:r w:rsidR="00446140" w:rsidRPr="00F91824">
        <w:rPr>
          <w:bCs/>
        </w:rPr>
        <w:fldChar w:fldCharType="end"/>
      </w:r>
      <w:r w:rsidRPr="00F91824">
        <w:rPr>
          <w:bCs/>
        </w:rPr>
        <w:t>. As such, statistically significant activation under between subject contrasts, but not within subject contrasts, may simply reflect reduced between-subject activation variability.</w:t>
      </w:r>
    </w:p>
    <w:p w14:paraId="02DDBBDC" w14:textId="74CFF7D7" w:rsidR="00DE0869" w:rsidRPr="00F91824" w:rsidRDefault="004C0767" w:rsidP="008D4759">
      <w:pPr>
        <w:spacing w:line="240" w:lineRule="auto"/>
        <w:ind w:firstLine="720"/>
        <w:jc w:val="both"/>
        <w:rPr>
          <w:bCs/>
        </w:rPr>
      </w:pPr>
      <w:r w:rsidRPr="00F91824">
        <w:rPr>
          <w:bCs/>
        </w:rPr>
        <w:t xml:space="preserve">We hypothesized that expressive rating would yield significantly greater </w:t>
      </w:r>
      <w:proofErr w:type="spellStart"/>
      <w:r w:rsidRPr="00F91824">
        <w:rPr>
          <w:bCs/>
        </w:rPr>
        <w:t>dACC</w:t>
      </w:r>
      <w:proofErr w:type="spellEnd"/>
      <w:r w:rsidRPr="00F91824">
        <w:rPr>
          <w:bCs/>
        </w:rPr>
        <w:t xml:space="preserve">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w:t>
      </w:r>
      <w:proofErr w:type="spellStart"/>
      <w:r w:rsidRPr="00F91824">
        <w:rPr>
          <w:bCs/>
        </w:rPr>
        <w:t>dACC</w:t>
      </w:r>
      <w:proofErr w:type="spellEnd"/>
      <w:r w:rsidRPr="00F91824">
        <w:rPr>
          <w:bCs/>
        </w:rPr>
        <w:t xml:space="preserve">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sidRPr="00F91824">
        <w:rPr>
          <w:bCs/>
        </w:rPr>
        <w:t xml:space="preserve"> which </w:t>
      </w:r>
      <w:r w:rsidRPr="00F91824">
        <w:rPr>
          <w:bCs/>
        </w:rPr>
        <w:t xml:space="preserve">found that increased rating behavior positively </w:t>
      </w:r>
      <w:r w:rsidRPr="00F91824">
        <w:rPr>
          <w:bCs/>
        </w:rPr>
        <w:lastRenderedPageBreak/>
        <w:t xml:space="preserve">correlated with increased </w:t>
      </w:r>
      <w:proofErr w:type="spellStart"/>
      <w:r w:rsidRPr="00F91824">
        <w:rPr>
          <w:bCs/>
        </w:rPr>
        <w:t>dACC</w:t>
      </w:r>
      <w:proofErr w:type="spellEnd"/>
      <w:r w:rsidRPr="00F91824">
        <w:rPr>
          <w:bCs/>
        </w:rPr>
        <w:t xml:space="preserve"> activity</w:t>
      </w:r>
      <w:r w:rsidR="00A77E81" w:rsidRPr="00F91824">
        <w:rPr>
          <w:bCs/>
        </w:rPr>
        <w:t xml:space="preserve">. </w:t>
      </w:r>
      <w:r w:rsidR="003F1AFF">
        <w:rPr>
          <w:bCs/>
        </w:rPr>
        <w:t xml:space="preserve"> </w:t>
      </w:r>
      <w:r w:rsidR="00A77E81" w:rsidRPr="00F91824">
        <w:rPr>
          <w:bCs/>
        </w:rPr>
        <w:t>T</w:t>
      </w:r>
      <w:r w:rsidRPr="00F91824">
        <w:rPr>
          <w:bCs/>
        </w:rPr>
        <w:t>he contrast between reflective and expressive non-rating</w:t>
      </w:r>
      <w:r w:rsidR="00A77E81" w:rsidRPr="00F91824">
        <w:rPr>
          <w:bCs/>
        </w:rPr>
        <w:t xml:space="preserve"> f</w:t>
      </w:r>
      <w:r w:rsidRPr="00F91824">
        <w:rPr>
          <w:bCs/>
        </w:rPr>
        <w:t xml:space="preserve">ound greater activation of some task-related regions, including the </w:t>
      </w:r>
      <w:proofErr w:type="spellStart"/>
      <w:r w:rsidRPr="00F91824">
        <w:rPr>
          <w:bCs/>
        </w:rPr>
        <w:t>dPFC</w:t>
      </w:r>
      <w:proofErr w:type="spellEnd"/>
      <w:r w:rsidRPr="00F91824">
        <w:rPr>
          <w:bCs/>
        </w:rPr>
        <w:t>, IPL, and SMG, under reflective viewing</w:t>
      </w:r>
      <w:r w:rsidR="00A77E81" w:rsidRPr="00F91824">
        <w:rPr>
          <w:bCs/>
        </w:rPr>
        <w:t>, which also supports this interpretation</w:t>
      </w:r>
      <w:r w:rsidRPr="00F91824">
        <w:rPr>
          <w:bCs/>
        </w:rPr>
        <w:t xml:space="preserve">. This ACC activation also differs notably from what the </w:t>
      </w:r>
      <w:r w:rsidR="003F1AFF">
        <w:rPr>
          <w:bCs/>
        </w:rPr>
        <w:t>N</w:t>
      </w:r>
      <w:r w:rsidRPr="00F91824">
        <w:rPr>
          <w:bCs/>
        </w:rPr>
        <w:t xml:space="preserve">eurosynth meta-analysis suggested might activate while rating, as the portions of the ACC that were active in that analysis (i.e., pregenual and </w:t>
      </w:r>
      <w:proofErr w:type="spellStart"/>
      <w:r w:rsidRPr="00F91824">
        <w:rPr>
          <w:bCs/>
        </w:rPr>
        <w:t>subgenual</w:t>
      </w:r>
      <w:proofErr w:type="spellEnd"/>
      <w:r w:rsidRPr="00F91824">
        <w:rPr>
          <w:bCs/>
        </w:rPr>
        <w:t xml:space="preserve"> ACC) would reflect altered emotional responses</w:t>
      </w:r>
      <w:r w:rsidR="008E6275" w:rsidRPr="00F91824">
        <w:rPr>
          <w:bCs/>
        </w:rPr>
        <w:t xml:space="preserve"> </w:t>
      </w:r>
      <w:r w:rsidR="005466D0" w:rsidRPr="00F91824">
        <w:rPr>
          <w:bCs/>
        </w:rPr>
        <w:fldChar w:fldCharType="begin"/>
      </w:r>
      <w:r w:rsidR="00F27DDF">
        <w:rPr>
          <w:bCs/>
        </w:rPr>
        <w:instrText xml:space="preserve"> ADDIN ZOTERO_ITEM CSL_CITATION {"citationID":"e6yXAfm5","properties":{"formattedCitation":"\\super 55\\nosupersub{}","plainCitation":"55","noteIndex":0},"citationItems":[{"id":18183,"uris":["http://zotero.org/users/6239255/items/ECRZQ2M5"],"itemData":{"id":18183,"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sidRPr="00F91824">
        <w:rPr>
          <w:bCs/>
        </w:rPr>
        <w:fldChar w:fldCharType="separate"/>
      </w:r>
      <w:r w:rsidR="00F27DDF" w:rsidRPr="00F27DDF">
        <w:rPr>
          <w:vertAlign w:val="superscript"/>
        </w:rPr>
        <w:t>55</w:t>
      </w:r>
      <w:r w:rsidR="005466D0" w:rsidRPr="00F91824">
        <w:rPr>
          <w:bCs/>
        </w:rPr>
        <w:fldChar w:fldCharType="end"/>
      </w:r>
      <w:r w:rsidRPr="00F91824">
        <w:rPr>
          <w:bCs/>
        </w:rPr>
        <w:t xml:space="preserve">. In line with </w:t>
      </w:r>
      <w:r w:rsidR="003F1AFF">
        <w:rPr>
          <w:bCs/>
        </w:rPr>
        <w:t xml:space="preserve">prior work </w:t>
      </w:r>
      <w:r w:rsidR="00125F01">
        <w:rPr>
          <w:bCs/>
        </w:rPr>
        <w:fldChar w:fldCharType="begin"/>
      </w:r>
      <w:r w:rsidR="00F27DDF">
        <w:rPr>
          <w:bCs/>
        </w:rPr>
        <w:instrText xml:space="preserve"> ADDIN ZOTERO_ITEM CSL_CITATION {"citationID":"jq4P1KRL","properties":{"formattedCitation":"\\super 28\\nosupersub{}","plainCitation":"28","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125F01">
        <w:rPr>
          <w:bCs/>
        </w:rPr>
        <w:fldChar w:fldCharType="separate"/>
      </w:r>
      <w:r w:rsidR="00F27DDF" w:rsidRPr="00F27DDF">
        <w:rPr>
          <w:vertAlign w:val="superscript"/>
        </w:rPr>
        <w:t>28</w:t>
      </w:r>
      <w:r w:rsidR="00125F01">
        <w:rPr>
          <w:bCs/>
        </w:rPr>
        <w:fldChar w:fldCharType="end"/>
      </w:r>
      <w:r w:rsidRPr="00F91824">
        <w:rPr>
          <w:bCs/>
        </w:rPr>
        <w:t>, we have little evidence to suggest substantiative differences between emotion responses while expressively and reflectively viewing a stimulus</w:t>
      </w:r>
      <w:r w:rsidR="003F1AFF">
        <w:rPr>
          <w:bCs/>
        </w:rPr>
        <w:t>.</w:t>
      </w:r>
    </w:p>
    <w:p w14:paraId="51E48605" w14:textId="77777777" w:rsidR="00A77E81" w:rsidRPr="00F91824" w:rsidRDefault="008E6275" w:rsidP="008E6275">
      <w:pPr>
        <w:spacing w:line="240" w:lineRule="auto"/>
        <w:ind w:firstLine="720"/>
        <w:jc w:val="both"/>
        <w:rPr>
          <w:bCs/>
        </w:rPr>
      </w:pPr>
      <w:r w:rsidRPr="00F91824">
        <w:rPr>
          <w:b/>
        </w:rPr>
        <w:t xml:space="preserve">Relevance to Other Research. </w:t>
      </w:r>
      <w:r w:rsidRPr="00F91824">
        <w:rPr>
          <w:bCs/>
        </w:rPr>
        <w:t xml:space="preserve">By highlighting regions largely affected and unaffected by continuous rating, we have contributed to a shared understanding of the strengths and weaknesses that different approaches to study social and affective neuroscience possess. These results emphasize that activity in many higher-cognition association regions and limbic structures outside of attention networks remain relatively unaffected when rating, while attention and sensory processing appear most widely altered. </w:t>
      </w:r>
      <w:r w:rsidRPr="00F91824">
        <w:rPr>
          <w:bCs/>
          <w:u w:val="single"/>
        </w:rPr>
        <w:t>In other words, we found little evidence to suggest that active online rating alone substantively alters emotion responding or higher cognition, though it may alter what we pay attention to and how engaged we are with the stimulus</w:t>
      </w:r>
      <w:r w:rsidRPr="00F91824">
        <w:rPr>
          <w:bCs/>
        </w:rPr>
        <w:t xml:space="preserve">. </w:t>
      </w:r>
    </w:p>
    <w:p w14:paraId="1EB2A508" w14:textId="37DA6F17" w:rsidR="008E6275" w:rsidRPr="00F91824" w:rsidRDefault="008E6275" w:rsidP="008E6275">
      <w:pPr>
        <w:spacing w:line="240" w:lineRule="auto"/>
        <w:ind w:firstLine="720"/>
        <w:jc w:val="both"/>
        <w:rPr>
          <w:bCs/>
        </w:rPr>
      </w:pPr>
      <w:commentRangeStart w:id="694"/>
      <w:r w:rsidRPr="00F91824">
        <w:rPr>
          <w:bCs/>
        </w:rPr>
        <w:t xml:space="preserve">If altered neural activity in a specific region is a substantial concern when using this approach, it may be possible to regress out rating-related activation during pre-processing using a study design </w:t>
      </w:r>
      <w:proofErr w:type="gramStart"/>
      <w:r w:rsidRPr="00F91824">
        <w:rPr>
          <w:bCs/>
        </w:rPr>
        <w:t>similar to</w:t>
      </w:r>
      <w:proofErr w:type="gramEnd"/>
      <w:r w:rsidRPr="00F91824">
        <w:rPr>
          <w:bCs/>
        </w:rPr>
        <w:t xml:space="preserve"> what we had used here (i.e., contrasting a rating and non-rating group to the same stimulus). </w:t>
      </w:r>
      <w:commentRangeEnd w:id="694"/>
      <w:r w:rsidR="00EC6475">
        <w:rPr>
          <w:rStyle w:val="CommentReference"/>
        </w:rPr>
        <w:commentReference w:id="694"/>
      </w:r>
      <w:r w:rsidRPr="00F91824">
        <w:rPr>
          <w:bCs/>
        </w:rPr>
        <w:t>Such statistical adjustments may better isolate the neural responses specific to the social and affective processes they intend to target. These results and this approach may also be of interest to researchers developing computational models of dynamic decision-making, as rating-related activation may be a variable that they wish to represent. Lastly, these results may enhance ROI selection, as the regions we identified as being differentially activated by rating or not rating could inform the selection of regions of interest in future studies on dynamic decision-making.</w:t>
      </w:r>
    </w:p>
    <w:p w14:paraId="3817056E" w14:textId="6178AB03" w:rsidR="00DE0869" w:rsidRPr="00F91824" w:rsidRDefault="00000000" w:rsidP="00FE3980">
      <w:pPr>
        <w:spacing w:line="240" w:lineRule="auto"/>
        <w:ind w:firstLine="720"/>
        <w:jc w:val="both"/>
      </w:pPr>
      <w:r w:rsidRPr="00F91824">
        <w:rPr>
          <w:b/>
        </w:rPr>
        <w:t xml:space="preserve">Limitations. </w:t>
      </w:r>
      <w:r w:rsidRPr="00F91824">
        <w:t xml:space="preserve">Several limitations should be acknowledged </w:t>
      </w:r>
      <w:proofErr w:type="gramStart"/>
      <w:r w:rsidRPr="00F91824">
        <w:t>in light of</w:t>
      </w:r>
      <w:proofErr w:type="gramEnd"/>
      <w:r w:rsidRPr="00F91824">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w:t>
      </w:r>
      <w:r w:rsidR="00EC6475">
        <w:t xml:space="preserve">television </w:t>
      </w:r>
      <w:r w:rsidRPr="00F91824">
        <w:t xml:space="preserve">episode, also constrains the generalizability of our findings. </w:t>
      </w:r>
      <w:commentRangeStart w:id="695"/>
      <w:r w:rsidRPr="00F91824">
        <w:t>Different mediums, genres, emotional tones, or narrative complexities might elicit distinct neural activation patterns</w:t>
      </w:r>
      <w:r w:rsidR="008D4759" w:rsidRPr="00F91824">
        <w:t xml:space="preserve"> </w:t>
      </w:r>
      <w:r w:rsidR="00227A75" w:rsidRPr="00F91824">
        <w:fldChar w:fldCharType="begin"/>
      </w:r>
      <w:r w:rsidR="00F27DDF">
        <w:instrText xml:space="preserve"> ADDIN ZOTERO_ITEM CSL_CITATION {"citationID":"utpBOYuT","properties":{"formattedCitation":"\\super 56\\nosupersub{}","plainCitation":"56","noteIndex":0},"citationItems":[{"id":18185,"uris":["http://zotero.org/users/6239255/items/QFG6FRZH"],"itemData":{"id":18185,"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sidRPr="00F91824">
        <w:fldChar w:fldCharType="separate"/>
      </w:r>
      <w:r w:rsidR="00F27DDF" w:rsidRPr="00F27DDF">
        <w:rPr>
          <w:vertAlign w:val="superscript"/>
        </w:rPr>
        <w:t>56</w:t>
      </w:r>
      <w:r w:rsidR="00227A75" w:rsidRPr="00F91824">
        <w:fldChar w:fldCharType="end"/>
      </w:r>
      <w:r w:rsidRPr="00F91824">
        <w:t xml:space="preserve">. </w:t>
      </w:r>
      <w:commentRangeEnd w:id="695"/>
      <w:r w:rsidR="00EC6475">
        <w:rPr>
          <w:rStyle w:val="CommentReference"/>
        </w:rPr>
        <w:commentReference w:id="695"/>
      </w:r>
      <w:r w:rsidRPr="00F91824">
        <w:t xml:space="preserve">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F91824">
        <w:t>button</w:t>
      </w:r>
      <w:proofErr w:type="gramEnd"/>
      <w:r w:rsidRPr="00F91824">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sidRPr="00F91824">
        <w:t xml:space="preserve"> </w:t>
      </w:r>
      <w:r w:rsidR="00127A38" w:rsidRPr="00F91824">
        <w:fldChar w:fldCharType="begin"/>
      </w:r>
      <w:r w:rsidR="00F27DDF">
        <w:instrText xml:space="preserve"> ADDIN ZOTERO_ITEM CSL_CITATION {"citationID":"nhp1KRO2","properties":{"formattedCitation":"\\super 57\\nosupersub{}","plainCitation":"57","noteIndex":0},"citationItems":[{"id":4435,"uris":["http://zotero.org/users/6239255/items/PAB5DXAK"],"itemData":{"id":4435,"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sidRPr="00F91824">
        <w:fldChar w:fldCharType="separate"/>
      </w:r>
      <w:r w:rsidR="00F27DDF" w:rsidRPr="00F27DDF">
        <w:rPr>
          <w:vertAlign w:val="superscript"/>
        </w:rPr>
        <w:t>57</w:t>
      </w:r>
      <w:r w:rsidR="00127A38" w:rsidRPr="00F91824">
        <w:fldChar w:fldCharType="end"/>
      </w:r>
      <w:r w:rsidRPr="00F91824">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43BF51D7" w:rsidR="00DE0869" w:rsidRPr="00F91824" w:rsidRDefault="00000000" w:rsidP="00FE3980">
      <w:pPr>
        <w:spacing w:line="240" w:lineRule="auto"/>
        <w:ind w:firstLine="720"/>
        <w:jc w:val="both"/>
      </w:pPr>
      <w:r w:rsidRPr="00F91824">
        <w:t>Functional MRI itself has inherent limitations, including temporal resolution constraints</w:t>
      </w:r>
      <w:r w:rsidR="008D4759" w:rsidRPr="00F91824">
        <w:t xml:space="preserve"> </w:t>
      </w:r>
      <w:r w:rsidR="00127A38" w:rsidRPr="00F91824">
        <w:fldChar w:fldCharType="begin"/>
      </w:r>
      <w:r w:rsidR="00F27DDF">
        <w:instrText xml:space="preserve"> ADDIN ZOTERO_ITEM CSL_CITATION {"citationID":"gxY5bTYf","properties":{"formattedCitation":"\\super 58\\nosupersub{}","plainCitation":"58","noteIndex":0},"citationItems":[{"id":18211,"uris":["http://zotero.org/users/6239255/items/9MUM8KKB"],"itemData":{"id":18211,"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sidRPr="00F91824">
        <w:fldChar w:fldCharType="separate"/>
      </w:r>
      <w:r w:rsidR="00F27DDF" w:rsidRPr="00F27DDF">
        <w:rPr>
          <w:vertAlign w:val="superscript"/>
        </w:rPr>
        <w:t>58</w:t>
      </w:r>
      <w:r w:rsidR="00127A38" w:rsidRPr="00F91824">
        <w:fldChar w:fldCharType="end"/>
      </w:r>
      <w:r w:rsidRPr="00F91824">
        <w:t xml:space="preserve">. Although ratings sometimes changed and were sampled at a high rate, all behavioral data must be </w:t>
      </w:r>
      <w:r w:rsidR="00FE3980" w:rsidRPr="00F91824">
        <w:t>down sampled</w:t>
      </w:r>
      <w:r w:rsidRPr="00F91824">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sidRPr="00F91824">
        <w:t xml:space="preserve"> </w:t>
      </w:r>
      <w:r w:rsidR="003C4EAE" w:rsidRPr="00F91824">
        <w:fldChar w:fldCharType="begin"/>
      </w:r>
      <w:r w:rsidR="00F27DDF">
        <w:instrText xml:space="preserve"> ADDIN ZOTERO_ITEM CSL_CITATION {"citationID":"AZP4FI9E","properties":{"formattedCitation":"\\super 59\\nosupersub{}","plainCitation":"59","noteIndex":0},"citationItems":[{"id":18212,"uris":["http://zotero.org/users/6239255/items/M3MX3MN3"],"itemData":{"id":18212,"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sidRPr="00F91824">
        <w:fldChar w:fldCharType="separate"/>
      </w:r>
      <w:r w:rsidR="00F27DDF" w:rsidRPr="00F27DDF">
        <w:rPr>
          <w:vertAlign w:val="superscript"/>
        </w:rPr>
        <w:t>59</w:t>
      </w:r>
      <w:r w:rsidR="003C4EAE" w:rsidRPr="00F91824">
        <w:fldChar w:fldCharType="end"/>
      </w:r>
      <w:r w:rsidRPr="00F91824">
        <w:t xml:space="preserve">. Additionally, while using dynamic, feature-rich video stimuli may be </w:t>
      </w:r>
      <w:r w:rsidRPr="00F91824">
        <w:rPr>
          <w:i/>
        </w:rPr>
        <w:t xml:space="preserve">relatively </w:t>
      </w:r>
      <w:r w:rsidRPr="00F91824">
        <w:t xml:space="preserve">more naturalistic than other approaches to study social and affective phenomena, an MRI still represents a </w:t>
      </w:r>
      <w:r w:rsidRPr="00F91824">
        <w:lastRenderedPageBreak/>
        <w:t>fundamentally artificial environment. Although our stimuli and task mirror some aspects of social observation, they may be less directly social than, for example, dyadic interactions</w:t>
      </w:r>
      <w:r w:rsidR="003C4EAE" w:rsidRPr="00F91824">
        <w:t xml:space="preserve"> </w:t>
      </w:r>
      <w:r w:rsidR="003C4EAE" w:rsidRPr="00F91824">
        <w:fldChar w:fldCharType="begin"/>
      </w:r>
      <w:r w:rsidR="00F27DDF">
        <w:instrText xml:space="preserve"> ADDIN ZOTERO_ITEM CSL_CITATION {"citationID":"48VGx9Ti","properties":{"formattedCitation":"\\super 10,60\\uc0\\u8211{}62\\nosupersub{}","plainCitation":"10,60–62","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215,"uris":["http://zotero.org/users/6239255/items/AXIRVPRD"],"itemData":{"id":18215,"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8217,"uris":["http://zotero.org/users/6239255/items/XCHLZ9DS"],"itemData":{"id":18217,"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8213,"uris":["http://zotero.org/users/6239255/items/IPMTCUXJ"],"itemData":{"id":18213,"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sidRPr="00F91824">
        <w:fldChar w:fldCharType="separate"/>
      </w:r>
      <w:r w:rsidR="00F27DDF" w:rsidRPr="00F27DDF">
        <w:rPr>
          <w:vertAlign w:val="superscript"/>
        </w:rPr>
        <w:t>10,60–62</w:t>
      </w:r>
      <w:r w:rsidR="003C4EAE" w:rsidRPr="00F91824">
        <w:fldChar w:fldCharType="end"/>
      </w:r>
      <w:r w:rsidRPr="00F91824">
        <w:t xml:space="preserve">.  </w:t>
      </w:r>
    </w:p>
    <w:p w14:paraId="13D0912A" w14:textId="6B7326FD" w:rsidR="00DE0869" w:rsidRPr="00F91824" w:rsidRDefault="00000000" w:rsidP="00FE3980">
      <w:pPr>
        <w:spacing w:line="240" w:lineRule="auto"/>
        <w:ind w:firstLine="720"/>
        <w:jc w:val="both"/>
        <w:rPr>
          <w:b/>
        </w:rPr>
      </w:pPr>
      <w:r w:rsidRPr="00F91824">
        <w:t>The absence of additional comparison tasks, such as a</w:t>
      </w:r>
      <w:r w:rsidR="00EC6475">
        <w:t xml:space="preserve"> passive viewing condition</w:t>
      </w:r>
      <w:r w:rsidRPr="00F91824">
        <w:t xml:space="preserve"> or a task which elicits high cognitive </w:t>
      </w:r>
      <w:proofErr w:type="gramStart"/>
      <w:r w:rsidRPr="00F91824">
        <w:t>demand</w:t>
      </w:r>
      <w:proofErr w:type="gramEnd"/>
      <w:r w:rsidRPr="00F91824">
        <w:t xml:space="preserve"> but which is not expressive </w:t>
      </w:r>
      <w:r w:rsidR="00EC6475">
        <w:t>viewing</w:t>
      </w:r>
      <w:r w:rsidRPr="00F91824">
        <w:t xml:space="preserve">, limits our ability to isolate neural </w:t>
      </w:r>
      <w:proofErr w:type="gramStart"/>
      <w:r w:rsidRPr="00F91824">
        <w:t>correlates</w:t>
      </w:r>
      <w:proofErr w:type="gramEnd"/>
      <w:r w:rsidRPr="00F91824">
        <w:t xml:space="preserve"> specific to rating from those related to general cognitive and sensory processing.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5789CECA" w:rsidR="00DE0869" w:rsidRPr="00F91824" w:rsidRDefault="00000000" w:rsidP="00FE3980">
      <w:pPr>
        <w:spacing w:line="240" w:lineRule="auto"/>
        <w:ind w:firstLine="720"/>
        <w:jc w:val="both"/>
      </w:pPr>
      <w:r w:rsidRPr="00F91824">
        <w:rPr>
          <w:b/>
        </w:rPr>
        <w:t xml:space="preserve">Future Directions. </w:t>
      </w:r>
      <w:r w:rsidRPr="00F91824">
        <w:t xml:space="preserve">Future endeavors can build upon these findings in a few ways to promote greater ecological validity in neuroscience research. While past research provided direct comparisons between passive viewing and what we have termed expressive </w:t>
      </w:r>
      <w:r w:rsidR="00EC6475">
        <w:t>viewing</w:t>
      </w:r>
      <w:r w:rsidRPr="00F91824">
        <w:t xml:space="preserve">, we are unaware of any direct comparisons between reflective </w:t>
      </w:r>
      <w:r w:rsidR="00EC6475">
        <w:t>viewing</w:t>
      </w:r>
      <w:r w:rsidR="00EC6475" w:rsidRPr="00F91824">
        <w:t xml:space="preserve"> </w:t>
      </w:r>
      <w:r w:rsidRPr="00F91824">
        <w:t xml:space="preserve">and passive </w:t>
      </w:r>
      <w:r w:rsidR="00EC6475">
        <w:t>viewing</w:t>
      </w:r>
      <w:r w:rsidRPr="00F91824">
        <w:t xml:space="preserve">. This comparison may be of interest as reflective </w:t>
      </w:r>
      <w:r w:rsidR="00EC6475">
        <w:t>viewing</w:t>
      </w:r>
      <w:r w:rsidR="00EC6475" w:rsidRPr="00F91824">
        <w:t xml:space="preserve"> </w:t>
      </w:r>
      <w:r w:rsidRPr="00F91824">
        <w:t xml:space="preserve">could represent a means of reasonably constraining attention and adding more internal validity to naturalistic studies while minimizing the added activation we observed in attention, interoception, and sensory regions during expressive </w:t>
      </w:r>
      <w:r w:rsidR="00EC6475">
        <w:t>viewing</w:t>
      </w:r>
      <w:r w:rsidRPr="00F91824">
        <w:t xml:space="preserve">. </w:t>
      </w:r>
    </w:p>
    <w:p w14:paraId="7CA6108D" w14:textId="107372DD" w:rsidR="00DE0869" w:rsidRPr="00F91824" w:rsidRDefault="00000000" w:rsidP="00FE3980">
      <w:pPr>
        <w:spacing w:line="240" w:lineRule="auto"/>
        <w:ind w:firstLine="720"/>
        <w:jc w:val="both"/>
      </w:pPr>
      <w:r w:rsidRPr="00F91824">
        <w:t xml:space="preserve">It would also be valuable to explore a broader range of stimuli using expressive </w:t>
      </w:r>
      <w:r w:rsidR="00EC6475">
        <w:t>viewing</w:t>
      </w:r>
      <w:r w:rsidR="00EC6475" w:rsidRPr="00F91824">
        <w:t xml:space="preserve"> </w:t>
      </w:r>
      <w:r w:rsidRPr="00F91824">
        <w:t xml:space="preserve">designs, including varying mediums (e.g., video, audio, text), genres (e.g., comedies, dramas, documentaries), emotional tones (e.g., happy, sad, suspenseful), and narrative complexity, as continuous online ratings may prove to be </w:t>
      </w:r>
      <w:proofErr w:type="gramStart"/>
      <w:r w:rsidRPr="00F91824">
        <w:t>more or less obtrusive</w:t>
      </w:r>
      <w:proofErr w:type="gramEnd"/>
      <w:r w:rsidRPr="00F91824">
        <w:t xml:space="preserve"> depending upon these factors. Collecting continuous ratings in different contexts would also help to identify whether the observed neural patterns are specific to certain types of stimuli or </w:t>
      </w:r>
      <w:proofErr w:type="gramStart"/>
      <w:r w:rsidRPr="00F91824">
        <w:t>generalizable</w:t>
      </w:r>
      <w:proofErr w:type="gramEnd"/>
      <w:r w:rsidRPr="00F91824">
        <w:t xml:space="preserv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26EBA633" w:rsidR="00DE0869" w:rsidRPr="00F91824" w:rsidRDefault="00000000" w:rsidP="00FE3980">
      <w:pPr>
        <w:spacing w:line="240" w:lineRule="auto"/>
        <w:ind w:firstLine="720"/>
        <w:jc w:val="both"/>
      </w:pPr>
      <w:r w:rsidRPr="00F91824">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sidRPr="00F91824">
        <w:t>,</w:t>
      </w:r>
      <w:r w:rsidRPr="00F91824">
        <w:t xml:space="preserve"> could answer these questions by tracking and comparing gaze behavior</w:t>
      </w:r>
      <w:r w:rsidR="008D4759" w:rsidRPr="00F91824">
        <w:t xml:space="preserve"> </w:t>
      </w:r>
      <w:r w:rsidR="00B11CB8" w:rsidRPr="00F91824">
        <w:fldChar w:fldCharType="begin"/>
      </w:r>
      <w:r w:rsidR="00CD69CB">
        <w:instrText xml:space="preserve"> ADDIN ZOTERO_ITEM CSL_CITATION {"citationID":"Mt215vKh","properties":{"formattedCitation":"\\super 14\\nosupersub{}","plainCitation":"14","noteIndex":0},"citationItems":[{"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sidRPr="00F91824">
        <w:fldChar w:fldCharType="separate"/>
      </w:r>
      <w:r w:rsidR="006724E1" w:rsidRPr="006724E1">
        <w:rPr>
          <w:vertAlign w:val="superscript"/>
        </w:rPr>
        <w:t>14</w:t>
      </w:r>
      <w:r w:rsidR="00B11CB8" w:rsidRPr="00F91824">
        <w:fldChar w:fldCharType="end"/>
      </w:r>
      <w:r w:rsidRPr="00F91824">
        <w:t>. Additionally, employing techniques with higher temporal resolution, such as</w:t>
      </w:r>
      <w:r w:rsidR="009027B2" w:rsidRPr="00F91824">
        <w:t xml:space="preserve"> </w:t>
      </w:r>
      <w:r w:rsidRPr="00F91824">
        <w:t>electroencephalography (EEG), could capture rapid changes in neural activity at a rate more commiserate with vision process than fMRI</w:t>
      </w:r>
      <w:r w:rsidR="008D4759" w:rsidRPr="00F91824">
        <w:t xml:space="preserve"> </w:t>
      </w:r>
      <w:r w:rsidR="00B11CB8" w:rsidRPr="00F91824">
        <w:fldChar w:fldCharType="begin"/>
      </w:r>
      <w:r w:rsidR="00F27DDF">
        <w:instrText xml:space="preserve"> ADDIN ZOTERO_ITEM CSL_CITATION {"citationID":"KGxN8zJW","properties":{"formattedCitation":"\\super 63\\nosupersub{}","plainCitation":"6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sidRPr="00F91824">
        <w:fldChar w:fldCharType="separate"/>
      </w:r>
      <w:r w:rsidR="00F27DDF" w:rsidRPr="00F27DDF">
        <w:rPr>
          <w:vertAlign w:val="superscript"/>
        </w:rPr>
        <w:t>63</w:t>
      </w:r>
      <w:r w:rsidR="00B11CB8" w:rsidRPr="00F91824">
        <w:fldChar w:fldCharType="end"/>
      </w:r>
      <w:r w:rsidRPr="00F91824">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F91824" w:rsidRDefault="00000000" w:rsidP="00FE3980">
      <w:pPr>
        <w:spacing w:line="240" w:lineRule="auto"/>
        <w:ind w:firstLine="720"/>
        <w:jc w:val="both"/>
      </w:pPr>
      <w:r w:rsidRPr="00F91824">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F91824">
        <w:t>whom</w:t>
      </w:r>
      <w:proofErr w:type="gramEnd"/>
      <w:r w:rsidRPr="00F91824">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w:t>
      </w:r>
      <w:proofErr w:type="gramStart"/>
      <w:r w:rsidRPr="00F91824">
        <w:t>siloing</w:t>
      </w:r>
      <w:proofErr w:type="gramEnd"/>
      <w:r w:rsidRPr="00F91824">
        <w:t xml:space="preserve"> of research efforts by creating a common language and provide a robust foundation for this thriving subdiscipline.</w:t>
      </w:r>
    </w:p>
    <w:p w14:paraId="539A7132" w14:textId="0CCC76AB" w:rsidR="00FE3980" w:rsidRPr="00F91824" w:rsidDel="00B53FEE" w:rsidRDefault="00FE3980">
      <w:pPr>
        <w:rPr>
          <w:del w:id="696" w:author="Billy Mitchell" w:date="2024-11-05T22:50:00Z" w16du:dateUtc="2024-11-06T03:50:00Z"/>
          <w:b/>
        </w:rPr>
      </w:pPr>
      <w:r w:rsidRPr="00F91824">
        <w:rPr>
          <w:b/>
        </w:rPr>
        <w:br w:type="page"/>
      </w:r>
    </w:p>
    <w:p w14:paraId="0F9982F7" w14:textId="17D07C77" w:rsidR="00DE0869" w:rsidRPr="00F91824" w:rsidRDefault="00000000">
      <w:pPr>
        <w:rPr>
          <w:b/>
        </w:rPr>
        <w:pPrChange w:id="697" w:author="Billy Mitchell" w:date="2024-11-05T22:50:00Z" w16du:dateUtc="2024-11-06T03:50:00Z">
          <w:pPr>
            <w:spacing w:line="240" w:lineRule="auto"/>
            <w:jc w:val="both"/>
          </w:pPr>
        </w:pPrChange>
      </w:pPr>
      <w:r w:rsidRPr="00F91824">
        <w:rPr>
          <w:b/>
        </w:rPr>
        <w:t>Conclusion</w:t>
      </w:r>
    </w:p>
    <w:p w14:paraId="0F41ECA4" w14:textId="180A2C48" w:rsidR="00DE0869" w:rsidRPr="00F91824" w:rsidRDefault="00000000" w:rsidP="00FE3980">
      <w:pPr>
        <w:spacing w:line="240" w:lineRule="auto"/>
        <w:ind w:firstLine="540"/>
        <w:jc w:val="both"/>
      </w:pPr>
      <w:r w:rsidRPr="00F91824">
        <w:t xml:space="preserve">In this study, we directly compared neural activity of subjects while they either </w:t>
      </w:r>
      <w:r w:rsidR="009027B2" w:rsidRPr="00F91824">
        <w:t>continuously rated</w:t>
      </w:r>
      <w:r w:rsidRPr="00F91824">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sidRPr="00F91824">
        <w:t>FFG</w:t>
      </w:r>
      <w:r w:rsidRPr="00F91824">
        <w:t>, TPJ</w:t>
      </w:r>
      <w:r w:rsidR="00745ABA" w:rsidRPr="00F91824">
        <w:t>, TP</w:t>
      </w:r>
      <w:r w:rsidRPr="00F91824">
        <w:t xml:space="preserve">, </w:t>
      </w:r>
      <w:proofErr w:type="spellStart"/>
      <w:r w:rsidRPr="00F91824">
        <w:t>pCUN</w:t>
      </w:r>
      <w:proofErr w:type="spellEnd"/>
      <w:r w:rsidRPr="00F91824">
        <w:t xml:space="preserve">) did demonstrate differential activation </w:t>
      </w:r>
      <w:proofErr w:type="gramStart"/>
      <w:r w:rsidRPr="00F91824">
        <w:t>as a consequence of</w:t>
      </w:r>
      <w:proofErr w:type="gramEnd"/>
      <w:r w:rsidRPr="00F91824">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47E55058" w14:textId="77777777" w:rsidR="009623C0" w:rsidRDefault="009623C0">
      <w:pPr>
        <w:rPr>
          <w:b/>
          <w:bCs/>
        </w:rPr>
      </w:pPr>
      <w:bookmarkStart w:id="698" w:name="_3m71kq8syq2c" w:colFirst="0" w:colLast="0"/>
      <w:bookmarkEnd w:id="698"/>
    </w:p>
    <w:p w14:paraId="119EA104" w14:textId="54F3B8F5" w:rsidR="009623C0" w:rsidRPr="002947A3" w:rsidRDefault="009623C0">
      <w:pPr>
        <w:pStyle w:val="Heading2"/>
        <w:spacing w:before="0" w:after="0" w:line="240" w:lineRule="auto"/>
        <w:jc w:val="both"/>
        <w:rPr>
          <w:b/>
          <w:bCs/>
          <w:sz w:val="22"/>
          <w:szCs w:val="22"/>
        </w:rPr>
        <w:pPrChange w:id="699" w:author="Chelsea Helion" w:date="2024-10-25T12:15:00Z">
          <w:pPr>
            <w:pStyle w:val="Heading2"/>
            <w:spacing w:before="0" w:after="0" w:line="240" w:lineRule="auto"/>
            <w:ind w:firstLine="720"/>
            <w:jc w:val="both"/>
          </w:pPr>
        </w:pPrChange>
      </w:pPr>
      <w:del w:id="700" w:author="Billy Mitchell" w:date="2024-10-30T09:47:00Z" w16du:dateUtc="2024-10-30T13:47:00Z">
        <w:r w:rsidRPr="002947A3" w:rsidDel="00A565EC">
          <w:rPr>
            <w:b/>
            <w:bCs/>
            <w:sz w:val="22"/>
            <w:szCs w:val="22"/>
          </w:rPr>
          <w:delText>Methods</w:delText>
        </w:r>
      </w:del>
      <w:ins w:id="701" w:author="Billy Mitchell" w:date="2024-10-30T09:47:00Z" w16du:dateUtc="2024-10-30T13:47:00Z">
        <w:r w:rsidR="00A565EC">
          <w:rPr>
            <w:b/>
            <w:bCs/>
            <w:sz w:val="22"/>
            <w:szCs w:val="22"/>
          </w:rPr>
          <w:t>Materials and Methods</w:t>
        </w:r>
      </w:ins>
    </w:p>
    <w:p w14:paraId="0D93C9A2" w14:textId="6A0BE68E" w:rsidR="009623C0" w:rsidRDefault="009623C0" w:rsidP="009623C0">
      <w:pPr>
        <w:spacing w:line="240" w:lineRule="auto"/>
        <w:jc w:val="both"/>
      </w:pPr>
      <w:r w:rsidRPr="002947A3">
        <w:rPr>
          <w:b/>
        </w:rPr>
        <w:t xml:space="preserve">Participants. </w:t>
      </w:r>
      <w:r w:rsidRPr="002947A3">
        <w:t xml:space="preserve">Forty (40) subjects were recruited for a neuroimaging study on decision-making from the greater Philadelphia area between May 2022 and June 2023. Five subjects were excluded for reasons including excessive head motion (1), prior familiarity with the stimulus (1), and technical issues resulting in incomplete data (3). The 35 remaining subjects (N </w:t>
      </w:r>
      <w:r w:rsidRPr="002947A3">
        <w:rPr>
          <w:vertAlign w:val="subscript"/>
        </w:rPr>
        <w:t>female</w:t>
      </w:r>
      <w:r w:rsidRPr="002947A3">
        <w:t xml:space="preserve"> = 20, N </w:t>
      </w:r>
      <w:r w:rsidRPr="002947A3">
        <w:rPr>
          <w:vertAlign w:val="subscript"/>
        </w:rPr>
        <w:t>male</w:t>
      </w:r>
      <w:r w:rsidRPr="002947A3">
        <w:t xml:space="preserve"> = 15) </w:t>
      </w:r>
      <w:del w:id="702" w:author="Billy Mitchell" w:date="2024-11-06T01:14:00Z" w16du:dateUtc="2024-11-06T06:14:00Z">
        <w:r w:rsidRPr="002947A3" w:rsidDel="00F26708">
          <w:delText xml:space="preserve"> </w:delText>
        </w:r>
      </w:del>
      <w:r w:rsidRPr="002947A3">
        <w:t xml:space="preserve">ranged in age from 18 to 44 years (median </w:t>
      </w:r>
      <w:r w:rsidRPr="002947A3">
        <w:rPr>
          <w:vertAlign w:val="subscript"/>
        </w:rPr>
        <w:t>age</w:t>
      </w:r>
      <w:r w:rsidRPr="002947A3">
        <w:t xml:space="preserve">: 22 years; mean </w:t>
      </w:r>
      <w:r w:rsidRPr="002947A3">
        <w:rPr>
          <w:vertAlign w:val="subscript"/>
        </w:rPr>
        <w:t>age</w:t>
      </w:r>
      <w:r w:rsidRPr="002947A3">
        <w:t xml:space="preserve">: 24.5 </w:t>
      </w:r>
      <w:r w:rsidRPr="002947A3">
        <w:rPr>
          <w:rFonts w:eastAsia="Merriweather"/>
          <w:color w:val="2A2A2A"/>
          <w:highlight w:val="white"/>
        </w:rPr>
        <w:t>±</w:t>
      </w:r>
      <w:r w:rsidRPr="002947A3">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ere free of significant psychological, neurological, and developmental disorders. We did not use handedness as eligibility criteria, but did document it and use it as a regressor where appropriate. Four of the thirty-five eligible subjects identified as </w:t>
      </w:r>
      <w:proofErr w:type="gramStart"/>
      <w:r w:rsidRPr="002947A3">
        <w:t>left handed</w:t>
      </w:r>
      <w:proofErr w:type="gramEnd"/>
      <w:r w:rsidRPr="002947A3">
        <w:t xml:space="preserve"> and all others were right handed.</w:t>
      </w:r>
      <w:ins w:id="703" w:author="Billy Mitchell" w:date="2024-11-06T01:15:00Z" w16du:dateUtc="2024-11-06T06:15:00Z">
        <w:r w:rsidR="00F26708">
          <w:t xml:space="preserve"> </w:t>
        </w:r>
      </w:ins>
      <w:del w:id="704" w:author="Billy Mitchell" w:date="2024-11-06T01:16:00Z" w16du:dateUtc="2024-11-06T06:16:00Z">
        <w:r w:rsidRPr="002947A3" w:rsidDel="00F26708">
          <w:delText xml:space="preserve"> </w:delText>
        </w:r>
      </w:del>
      <w:r w:rsidRPr="002947A3">
        <w:t>All participants provided written informed consent as approved by a local Institutional Review Board.</w:t>
      </w:r>
    </w:p>
    <w:p w14:paraId="2B7E7E7F" w14:textId="77777777" w:rsidR="009623C0" w:rsidRDefault="009623C0" w:rsidP="009623C0">
      <w:pPr>
        <w:spacing w:line="240" w:lineRule="auto"/>
        <w:jc w:val="both"/>
      </w:pPr>
    </w:p>
    <w:p w14:paraId="7F29B811" w14:textId="331947A8" w:rsidR="00704746" w:rsidRDefault="009623C0" w:rsidP="009623C0">
      <w:pPr>
        <w:spacing w:line="240" w:lineRule="auto"/>
        <w:jc w:val="both"/>
        <w:rPr>
          <w:ins w:id="705" w:author="Billy Mitchell" w:date="2024-11-06T08:44:00Z" w16du:dateUtc="2024-11-06T13:44:00Z"/>
        </w:rPr>
      </w:pPr>
      <w:r w:rsidRPr="002947A3">
        <w:rPr>
          <w:b/>
        </w:rPr>
        <w:t xml:space="preserve">Task Design. </w:t>
      </w:r>
      <w:r w:rsidRPr="002947A3">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Pr="002947A3">
        <w:fldChar w:fldCharType="begin"/>
      </w:r>
      <w:r w:rsidR="00F27DDF">
        <w:instrText xml:space="preserve"> ADDIN ZOTERO_ITEM CSL_CITATION {"citationID":"hkUpRriG","properties":{"formattedCitation":"\\super 64\\nosupersub{}","plainCitation":"64","noteIndex":0},"citationItems":[{"id":18032,"uris":["http://zotero.org/users/6239255/items/7MZZWZTX","http://zotero.org/users/6239255/items/J2WIKVVS"],"itemData":{"id":18032,"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Pr="002947A3">
        <w:fldChar w:fldCharType="separate"/>
      </w:r>
      <w:r w:rsidR="00F27DDF" w:rsidRPr="00F27DDF">
        <w:rPr>
          <w:vertAlign w:val="superscript"/>
        </w:rPr>
        <w:t>64</w:t>
      </w:r>
      <w:r w:rsidRPr="002947A3">
        <w:fldChar w:fldCharType="end"/>
      </w:r>
      <w:r w:rsidRPr="002947A3">
        <w:t xml:space="preserve"> observed a stabilization effect only after the first run of each of their continuous performance experiments. Participants were then provided information to contextualize the video stimulus that they were about to watch, which was an HBO murder mystery (i.e., Episode 4 of “The Undoing”, HBO television, original airdate: 11/15/20). The stimulus was split into two 22 minute 17 second components, representing the first and second </w:t>
      </w:r>
      <w:proofErr w:type="gramStart"/>
      <w:r w:rsidRPr="002947A3">
        <w:t>halves</w:t>
      </w:r>
      <w:proofErr w:type="gramEnd"/>
      <w:r w:rsidRPr="002947A3">
        <w:t xml:space="preserve"> of the episode, and were presented to participants across two sequential runs (</w:t>
      </w:r>
      <w:r w:rsidRPr="002947A3">
        <w:rPr>
          <w:b/>
          <w:bCs/>
        </w:rPr>
        <w:t>Figure 2A</w:t>
      </w:r>
      <w:r w:rsidRPr="002947A3">
        <w:t>). The episodes halves were presented in chronological order.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guilt) for one half of the stimulus. They were instructed to watch the other half without rating, but to evaluate the stimulus as if they were providing ratings (i.e., to assess a target character’s innocence/guilt) (</w:t>
      </w:r>
      <w:r w:rsidRPr="002947A3">
        <w:rPr>
          <w:b/>
          <w:bCs/>
        </w:rPr>
        <w:t>Figure 2B</w:t>
      </w:r>
      <w:r w:rsidRPr="002947A3">
        <w:t xml:space="preserve">). When rating, a bipolar, </w:t>
      </w:r>
      <w:proofErr w:type="gramStart"/>
      <w:r w:rsidRPr="002947A3">
        <w:t>horizontally-positioned</w:t>
      </w:r>
      <w:proofErr w:type="gramEnd"/>
      <w:r w:rsidRPr="002947A3">
        <w:t xml:space="preserve"> scale was visualized below the video stimulus. The initial position of scale was set to 0% certainty. Pressing a button with the index </w:t>
      </w:r>
      <w:r w:rsidRPr="002947A3">
        <w:lastRenderedPageBreak/>
        <w:t xml:space="preserve">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2947A3">
        <w:t>stimulus</w:t>
      </w:r>
      <w:proofErr w:type="gramEnd"/>
      <w:r w:rsidRPr="002947A3">
        <w:t xml:space="preserve"> and fifteen (15) subjects rated the second half using the handheld device. Following the episode viewing task, </w:t>
      </w:r>
      <w:del w:id="706" w:author="Billy Mitchell" w:date="2024-11-06T08:38:00Z" w16du:dateUtc="2024-11-06T13:38:00Z">
        <w:r w:rsidRPr="002947A3" w:rsidDel="00775A24">
          <w:delText xml:space="preserve">while still in the scanner, </w:delText>
        </w:r>
      </w:del>
      <w:r w:rsidRPr="002947A3">
        <w:t xml:space="preserve">participants completed </w:t>
      </w:r>
      <w:del w:id="707" w:author="Billy Mitchell" w:date="2024-11-06T08:38:00Z" w16du:dateUtc="2024-11-06T13:38:00Z">
        <w:r w:rsidRPr="002947A3" w:rsidDel="00775A24">
          <w:delText xml:space="preserve">two </w:delText>
        </w:r>
      </w:del>
      <w:ins w:id="708" w:author="Billy Mitchell" w:date="2024-11-06T08:38:00Z" w16du:dateUtc="2024-11-06T13:38:00Z">
        <w:r w:rsidR="00775A24">
          <w:t>an</w:t>
        </w:r>
        <w:r w:rsidR="00775A24" w:rsidRPr="002947A3">
          <w:t xml:space="preserve"> </w:t>
        </w:r>
      </w:ins>
      <w:r w:rsidRPr="002947A3">
        <w:t>additional functional run</w:t>
      </w:r>
      <w:del w:id="709" w:author="Billy Mitchell" w:date="2024-11-06T08:38:00Z" w16du:dateUtc="2024-11-06T13:38:00Z">
        <w:r w:rsidRPr="002947A3" w:rsidDel="00775A24">
          <w:delText>s. The first was a run</w:delText>
        </w:r>
      </w:del>
      <w:r w:rsidRPr="002947A3">
        <w:t xml:space="preserve"> in which they gauged the certainty of a non-social predefined stimulus-specific outcome (the visual luminance of the image)</w:t>
      </w:r>
      <w:del w:id="710" w:author="Billy Mitchell" w:date="2024-11-06T08:41:00Z" w16du:dateUtc="2024-11-06T13:41:00Z">
        <w:r w:rsidRPr="002947A3" w:rsidDel="00775A24">
          <w:delText xml:space="preserve"> and the second was a free recall task for the contents of the episode</w:delText>
        </w:r>
      </w:del>
      <w:r w:rsidRPr="002947A3">
        <w:t>. Th</w:t>
      </w:r>
      <w:del w:id="711" w:author="Billy Mitchell" w:date="2024-11-06T08:41:00Z" w16du:dateUtc="2024-11-06T13:41:00Z">
        <w:r w:rsidRPr="002947A3" w:rsidDel="00775A24">
          <w:delText>os</w:delText>
        </w:r>
      </w:del>
      <w:r w:rsidRPr="002947A3">
        <w:t xml:space="preserve">e </w:t>
      </w:r>
      <w:ins w:id="712" w:author="Billy Mitchell" w:date="2024-11-06T08:41:00Z" w16du:dateUtc="2024-11-06T13:41:00Z">
        <w:r w:rsidR="00775A24">
          <w:t xml:space="preserve">purpose </w:t>
        </w:r>
      </w:ins>
      <w:del w:id="713" w:author="Billy Mitchell" w:date="2024-11-06T08:41:00Z" w16du:dateUtc="2024-11-06T13:41:00Z">
        <w:r w:rsidRPr="002947A3" w:rsidDel="00775A24">
          <w:delText xml:space="preserve">goal </w:delText>
        </w:r>
      </w:del>
      <w:r w:rsidRPr="002947A3">
        <w:t>of th</w:t>
      </w:r>
      <w:ins w:id="714" w:author="Billy Mitchell" w:date="2024-11-06T08:41:00Z" w16du:dateUtc="2024-11-06T13:41:00Z">
        <w:r w:rsidR="00775A24">
          <w:t>is</w:t>
        </w:r>
      </w:ins>
      <w:del w:id="715" w:author="Billy Mitchell" w:date="2024-11-06T08:41:00Z" w16du:dateUtc="2024-11-06T13:41:00Z">
        <w:r w:rsidDel="00775A24">
          <w:delText>e</w:delText>
        </w:r>
      </w:del>
      <w:del w:id="716" w:author="Billy Mitchell" w:date="2024-11-06T08:42:00Z" w16du:dateUtc="2024-11-06T13:42:00Z">
        <w:r w:rsidDel="00775A24">
          <w:delText xml:space="preserve"> first</w:delText>
        </w:r>
      </w:del>
      <w:r w:rsidRPr="002947A3">
        <w:t xml:space="preserve"> task</w:t>
      </w:r>
      <w:r>
        <w:t xml:space="preserve"> </w:t>
      </w:r>
      <w:ins w:id="717" w:author="Billy Mitchell" w:date="2024-11-06T08:42:00Z" w16du:dateUtc="2024-11-06T13:42:00Z">
        <w:r w:rsidR="00775A24">
          <w:t xml:space="preserve">is beyond </w:t>
        </w:r>
      </w:ins>
      <w:del w:id="718" w:author="Billy Mitchell" w:date="2024-11-06T08:42:00Z" w16du:dateUtc="2024-11-06T13:42:00Z">
        <w:r w:rsidDel="00775A24">
          <w:delText>and analysis of the verbal details of the second</w:delText>
        </w:r>
        <w:r w:rsidRPr="002947A3" w:rsidDel="00775A24">
          <w:delText xml:space="preserve"> </w:delText>
        </w:r>
        <w:r w:rsidDel="00775A24">
          <w:delText xml:space="preserve">are </w:delText>
        </w:r>
        <w:r w:rsidRPr="002947A3" w:rsidDel="00775A24">
          <w:delText xml:space="preserve">outside of </w:delText>
        </w:r>
      </w:del>
      <w:r w:rsidRPr="002947A3">
        <w:t xml:space="preserve">the purview of </w:t>
      </w:r>
      <w:ins w:id="719" w:author="Billy Mitchell" w:date="2024-11-06T08:42:00Z" w16du:dateUtc="2024-11-06T13:42:00Z">
        <w:r w:rsidR="00775A24">
          <w:t xml:space="preserve">this manuscript, but </w:t>
        </w:r>
      </w:ins>
      <w:del w:id="720" w:author="Billy Mitchell" w:date="2024-11-06T08:42:00Z" w16du:dateUtc="2024-11-06T13:42:00Z">
        <w:r w:rsidRPr="002947A3" w:rsidDel="00775A24">
          <w:delText xml:space="preserve">the present manuscript, and </w:delText>
        </w:r>
      </w:del>
      <w:r w:rsidRPr="002947A3">
        <w:t xml:space="preserve">will be characterized in future work. </w:t>
      </w:r>
    </w:p>
    <w:p w14:paraId="6D84D288" w14:textId="2EC3EF7E" w:rsidR="009623C0" w:rsidRDefault="00704746" w:rsidP="009623C0">
      <w:pPr>
        <w:spacing w:line="240" w:lineRule="auto"/>
        <w:jc w:val="both"/>
      </w:pPr>
      <w:ins w:id="721" w:author="Billy Mitchell" w:date="2024-11-06T08:44:00Z" w16du:dateUtc="2024-11-06T13:44:00Z">
        <w:r>
          <w:tab/>
          <w:t>Following rating tasks, subjects completed a surprise free rec</w:t>
        </w:r>
      </w:ins>
      <w:ins w:id="722" w:author="Billy Mitchell" w:date="2024-11-06T09:19:00Z" w16du:dateUtc="2024-11-06T14:19:00Z">
        <w:r w:rsidR="00A132A0">
          <w:t xml:space="preserve">all </w:t>
        </w:r>
      </w:ins>
      <w:ins w:id="723" w:author="Billy Mitchell" w:date="2024-11-06T08:44:00Z" w16du:dateUtc="2024-11-06T13:44:00Z">
        <w:r>
          <w:t xml:space="preserve">of the </w:t>
        </w:r>
      </w:ins>
      <w:ins w:id="724" w:author="Billy Mitchell" w:date="2024-11-06T09:15:00Z" w16du:dateUtc="2024-11-06T14:15:00Z">
        <w:r w:rsidR="00A132A0">
          <w:t>stimulus while undergoing fMRI</w:t>
        </w:r>
      </w:ins>
      <w:ins w:id="725" w:author="Billy Mitchell" w:date="2024-11-06T08:44:00Z" w16du:dateUtc="2024-11-06T13:44:00Z">
        <w:r>
          <w:t>.</w:t>
        </w:r>
      </w:ins>
      <w:ins w:id="726" w:author="Billy Mitchell" w:date="2024-11-06T09:19:00Z" w16du:dateUtc="2024-11-06T14:19:00Z">
        <w:r w:rsidR="00A132A0">
          <w:t xml:space="preserve"> </w:t>
        </w:r>
      </w:ins>
      <w:ins w:id="727" w:author="Billy Mitchell" w:date="2024-11-06T08:44:00Z" w16du:dateUtc="2024-11-06T13:44:00Z">
        <w:r>
          <w:t>Subjects were instructed to</w:t>
        </w:r>
      </w:ins>
      <w:ins w:id="728" w:author="Billy Mitchell" w:date="2024-11-06T08:45:00Z" w16du:dateUtc="2024-11-06T13:45:00Z">
        <w:r>
          <w:t xml:space="preserve"> describe everything that they can remember from the episode in as much detail as possible, even if</w:t>
        </w:r>
      </w:ins>
      <w:ins w:id="729" w:author="Billy Mitchell" w:date="2024-11-06T09:16:00Z" w16du:dateUtc="2024-11-06T14:16:00Z">
        <w:r w:rsidR="00A132A0">
          <w:t xml:space="preserve"> a detail might not seem important</w:t>
        </w:r>
      </w:ins>
      <w:ins w:id="730" w:author="Billy Mitchell" w:date="2024-11-06T08:46:00Z" w16du:dateUtc="2024-11-06T13:46:00Z">
        <w:r>
          <w:t>. They were instructed to recall events in chronological order, but to return to any details that they</w:t>
        </w:r>
      </w:ins>
      <w:ins w:id="731" w:author="Billy Mitchell" w:date="2024-11-06T09:16:00Z" w16du:dateUtc="2024-11-06T14:16:00Z">
        <w:r w:rsidR="00A132A0">
          <w:t xml:space="preserve"> later </w:t>
        </w:r>
      </w:ins>
      <w:ins w:id="732" w:author="Billy Mitchell" w:date="2024-11-06T08:46:00Z" w16du:dateUtc="2024-11-06T13:46:00Z">
        <w:r>
          <w:t xml:space="preserve">remember if they </w:t>
        </w:r>
      </w:ins>
      <w:ins w:id="733" w:author="Billy Mitchell" w:date="2024-11-06T08:59:00Z" w16du:dateUtc="2024-11-06T13:59:00Z">
        <w:r w:rsidR="00A24479">
          <w:t>were forgotten</w:t>
        </w:r>
      </w:ins>
      <w:ins w:id="734" w:author="Billy Mitchell" w:date="2024-11-06T08:46:00Z" w16du:dateUtc="2024-11-06T13:46:00Z">
        <w:r>
          <w:t>.</w:t>
        </w:r>
      </w:ins>
      <w:ins w:id="735" w:author="Billy Mitchell" w:date="2024-11-06T08:47:00Z" w16du:dateUtc="2024-11-06T13:47:00Z">
        <w:r>
          <w:t xml:space="preserve"> Lastly</w:t>
        </w:r>
      </w:ins>
      <w:ins w:id="736" w:author="Billy Mitchell" w:date="2024-11-06T08:59:00Z" w16du:dateUtc="2024-11-06T13:59:00Z">
        <w:r w:rsidR="00A24479">
          <w:t>, subjects</w:t>
        </w:r>
      </w:ins>
      <w:ins w:id="737" w:author="Billy Mitchell" w:date="2024-11-06T08:47:00Z" w16du:dateUtc="2024-11-06T13:47:00Z">
        <w:r>
          <w:t xml:space="preserve"> were instructed to </w:t>
        </w:r>
      </w:ins>
      <w:ins w:id="738" w:author="Billy Mitchell" w:date="2024-11-06T08:59:00Z" w16du:dateUtc="2024-11-06T13:59:00Z">
        <w:r w:rsidR="00A24479">
          <w:t>speak for</w:t>
        </w:r>
      </w:ins>
      <w:ins w:id="739" w:author="Billy Mitchell" w:date="2024-11-06T08:47:00Z" w16du:dateUtc="2024-11-06T13:47:00Z">
        <w:r>
          <w:t xml:space="preserve"> at least 10 mi</w:t>
        </w:r>
      </w:ins>
      <w:ins w:id="740" w:author="Billy Mitchell" w:date="2024-11-06T09:18:00Z" w16du:dateUtc="2024-11-06T14:18:00Z">
        <w:r w:rsidR="00A132A0">
          <w:t>nutes</w:t>
        </w:r>
      </w:ins>
      <w:ins w:id="741" w:author="Billy Mitchell" w:date="2024-11-06T08:59:00Z" w16du:dateUtc="2024-11-06T13:59:00Z">
        <w:r w:rsidR="00A24479">
          <w:t xml:space="preserve"> (self-timed), but </w:t>
        </w:r>
      </w:ins>
      <w:ins w:id="742" w:author="Billy Mitchell" w:date="2024-11-06T09:17:00Z" w16du:dateUtc="2024-11-06T14:17:00Z">
        <w:r w:rsidR="00A132A0">
          <w:t xml:space="preserve">that the recall </w:t>
        </w:r>
      </w:ins>
      <w:ins w:id="743" w:author="Billy Mitchell" w:date="2024-11-06T08:59:00Z" w16du:dateUtc="2024-11-06T13:59:00Z">
        <w:r w:rsidR="00A24479">
          <w:t xml:space="preserve">could </w:t>
        </w:r>
      </w:ins>
      <w:ins w:id="744" w:author="Billy Mitchell" w:date="2024-11-06T09:00:00Z" w16du:dateUtc="2024-11-06T14:00:00Z">
        <w:r w:rsidR="00A24479">
          <w:t xml:space="preserve">end </w:t>
        </w:r>
      </w:ins>
      <w:ins w:id="745" w:author="Billy Mitchell" w:date="2024-11-06T09:17:00Z" w16du:dateUtc="2024-11-06T14:17:00Z">
        <w:r w:rsidR="00A132A0">
          <w:t>whenever they choose</w:t>
        </w:r>
      </w:ins>
      <w:ins w:id="746" w:author="Billy Mitchell" w:date="2024-11-06T09:00:00Z" w16du:dateUtc="2024-11-06T14:00:00Z">
        <w:r w:rsidR="00A24479">
          <w:t xml:space="preserve">. The maximum possible recall </w:t>
        </w:r>
      </w:ins>
      <w:ins w:id="747" w:author="Billy Mitchell" w:date="2024-11-06T09:10:00Z" w16du:dateUtc="2024-11-06T14:10:00Z">
        <w:r w:rsidR="00A132A0">
          <w:t>duration</w:t>
        </w:r>
      </w:ins>
      <w:ins w:id="748" w:author="Billy Mitchell" w:date="2024-11-06T09:00:00Z" w16du:dateUtc="2024-11-06T14:00:00Z">
        <w:r w:rsidR="00A24479">
          <w:t xml:space="preserve"> was </w:t>
        </w:r>
      </w:ins>
      <w:ins w:id="749" w:author="Billy Mitchell" w:date="2024-11-06T09:10:00Z" w16du:dateUtc="2024-11-06T14:10:00Z">
        <w:r w:rsidR="00A132A0">
          <w:t xml:space="preserve">established at </w:t>
        </w:r>
      </w:ins>
      <w:ins w:id="750" w:author="Billy Mitchell" w:date="2024-11-06T09:00:00Z" w16du:dateUtc="2024-11-06T14:00:00Z">
        <w:r w:rsidR="00A24479">
          <w:t xml:space="preserve">20 </w:t>
        </w:r>
      </w:ins>
      <w:ins w:id="751" w:author="Billy Mitchell" w:date="2024-11-06T09:18:00Z" w16du:dateUtc="2024-11-06T14:18:00Z">
        <w:r w:rsidR="00A132A0">
          <w:t>minutes</w:t>
        </w:r>
      </w:ins>
      <w:ins w:id="752" w:author="Billy Mitchell" w:date="2024-11-06T09:10:00Z" w16du:dateUtc="2024-11-06T14:10:00Z">
        <w:r w:rsidR="00A132A0">
          <w:t xml:space="preserve"> (</w:t>
        </w:r>
        <w:proofErr w:type="gramStart"/>
        <w:r w:rsidR="00A132A0">
          <w:t>mean</w:t>
        </w:r>
      </w:ins>
      <w:proofErr w:type="gramEnd"/>
      <w:ins w:id="753" w:author="Billy Mitchell" w:date="2024-11-06T09:22:00Z" w16du:dateUtc="2024-11-06T14:22:00Z">
        <w:r w:rsidR="00043410">
          <w:t xml:space="preserve"> </w:t>
        </w:r>
        <w:r w:rsidR="00043410" w:rsidRPr="00043410">
          <w:rPr>
            <w:vertAlign w:val="subscript"/>
            <w:rPrChange w:id="754" w:author="Billy Mitchell" w:date="2024-11-06T09:22:00Z" w16du:dateUtc="2024-11-06T14:22:00Z">
              <w:rPr/>
            </w:rPrChange>
          </w:rPr>
          <w:t>dur</w:t>
        </w:r>
      </w:ins>
      <w:ins w:id="755" w:author="Billy Mitchell" w:date="2024-11-06T09:10:00Z" w16du:dateUtc="2024-11-06T14:10:00Z">
        <w:r w:rsidR="00A132A0">
          <w:t>: 1</w:t>
        </w:r>
      </w:ins>
      <w:ins w:id="756" w:author="Billy Mitchell" w:date="2024-11-06T09:18:00Z" w16du:dateUtc="2024-11-06T14:18:00Z">
        <w:r w:rsidR="00A132A0">
          <w:t xml:space="preserve">2 </w:t>
        </w:r>
      </w:ins>
      <w:ins w:id="757" w:author="Billy Mitchell" w:date="2024-11-06T09:10:00Z" w16du:dateUtc="2024-11-06T14:10:00Z">
        <w:r w:rsidR="00A132A0">
          <w:t>m</w:t>
        </w:r>
      </w:ins>
      <w:ins w:id="758" w:author="Billy Mitchell" w:date="2024-11-06T09:18:00Z" w16du:dateUtc="2024-11-06T14:18:00Z">
        <w:r w:rsidR="00A132A0">
          <w:t xml:space="preserve">inutes </w:t>
        </w:r>
      </w:ins>
      <w:ins w:id="759" w:author="Billy Mitchell" w:date="2024-11-06T09:10:00Z" w16du:dateUtc="2024-11-06T14:10:00Z">
        <w:r w:rsidR="00A132A0">
          <w:t>13</w:t>
        </w:r>
      </w:ins>
      <w:ins w:id="760" w:author="Billy Mitchell" w:date="2024-11-06T09:18:00Z" w16du:dateUtc="2024-11-06T14:18:00Z">
        <w:r w:rsidR="00A132A0">
          <w:t xml:space="preserve"> </w:t>
        </w:r>
      </w:ins>
      <w:ins w:id="761" w:author="Billy Mitchell" w:date="2024-11-06T09:10:00Z" w16du:dateUtc="2024-11-06T14:10:00Z">
        <w:r w:rsidR="00A132A0">
          <w:t>s</w:t>
        </w:r>
      </w:ins>
      <w:ins w:id="762" w:author="Billy Mitchell" w:date="2024-11-06T09:18:00Z" w16du:dateUtc="2024-11-06T14:18:00Z">
        <w:r w:rsidR="00A132A0">
          <w:t>econds</w:t>
        </w:r>
      </w:ins>
      <w:ins w:id="763" w:author="Billy Mitchell" w:date="2024-11-06T09:10:00Z" w16du:dateUtc="2024-11-06T14:10:00Z">
        <w:r w:rsidR="00A132A0">
          <w:t xml:space="preserve">, </w:t>
        </w:r>
        <w:proofErr w:type="spellStart"/>
        <w:r w:rsidR="00A132A0">
          <w:t>sd</w:t>
        </w:r>
      </w:ins>
      <w:proofErr w:type="spellEnd"/>
      <w:ins w:id="764" w:author="Billy Mitchell" w:date="2024-11-06T09:22:00Z" w16du:dateUtc="2024-11-06T14:22:00Z">
        <w:r w:rsidR="00043410">
          <w:t xml:space="preserve"> </w:t>
        </w:r>
        <w:r w:rsidR="00043410" w:rsidRPr="00EB1B8C">
          <w:rPr>
            <w:vertAlign w:val="subscript"/>
          </w:rPr>
          <w:t>dur</w:t>
        </w:r>
      </w:ins>
      <w:ins w:id="765" w:author="Billy Mitchell" w:date="2024-11-06T09:10:00Z" w16du:dateUtc="2024-11-06T14:10:00Z">
        <w:r w:rsidR="00A132A0">
          <w:t>: 04</w:t>
        </w:r>
      </w:ins>
      <w:ins w:id="766" w:author="Billy Mitchell" w:date="2024-11-06T09:18:00Z" w16du:dateUtc="2024-11-06T14:18:00Z">
        <w:r w:rsidR="00A132A0">
          <w:t xml:space="preserve"> </w:t>
        </w:r>
      </w:ins>
      <w:ins w:id="767" w:author="Billy Mitchell" w:date="2024-11-06T09:10:00Z" w16du:dateUtc="2024-11-06T14:10:00Z">
        <w:r w:rsidR="00A132A0">
          <w:t>m</w:t>
        </w:r>
      </w:ins>
      <w:ins w:id="768" w:author="Billy Mitchell" w:date="2024-11-06T09:18:00Z" w16du:dateUtc="2024-11-06T14:18:00Z">
        <w:r w:rsidR="00A132A0">
          <w:t xml:space="preserve">inutes </w:t>
        </w:r>
      </w:ins>
      <w:ins w:id="769" w:author="Billy Mitchell" w:date="2024-11-06T09:10:00Z" w16du:dateUtc="2024-11-06T14:10:00Z">
        <w:r w:rsidR="00A132A0">
          <w:t>42</w:t>
        </w:r>
      </w:ins>
      <w:ins w:id="770" w:author="Billy Mitchell" w:date="2024-11-06T09:18:00Z" w16du:dateUtc="2024-11-06T14:18:00Z">
        <w:r w:rsidR="00A132A0">
          <w:t xml:space="preserve"> </w:t>
        </w:r>
      </w:ins>
      <w:ins w:id="771" w:author="Billy Mitchell" w:date="2024-11-06T09:10:00Z" w16du:dateUtc="2024-11-06T14:10:00Z">
        <w:r w:rsidR="00A132A0">
          <w:t>s</w:t>
        </w:r>
      </w:ins>
      <w:ins w:id="772" w:author="Billy Mitchell" w:date="2024-11-06T09:18:00Z" w16du:dateUtc="2024-11-06T14:18:00Z">
        <w:r w:rsidR="00A132A0">
          <w:t>econds</w:t>
        </w:r>
      </w:ins>
      <w:ins w:id="773" w:author="Billy Mitchell" w:date="2024-11-06T09:10:00Z" w16du:dateUtc="2024-11-06T14:10:00Z">
        <w:r w:rsidR="00A132A0">
          <w:t>)</w:t>
        </w:r>
      </w:ins>
      <w:ins w:id="774" w:author="Billy Mitchell" w:date="2024-11-06T09:20:00Z" w16du:dateUtc="2024-11-06T14:20:00Z">
        <w:r w:rsidR="00A132A0">
          <w:t xml:space="preserve">. </w:t>
        </w:r>
      </w:ins>
      <w:ins w:id="775" w:author="Billy Mitchell" w:date="2024-11-06T09:34:00Z" w16du:dateUtc="2024-11-06T14:34:00Z">
        <w:r w:rsidR="001633CB">
          <w:t xml:space="preserve">Instructions were presented and free recall responses were recorded via </w:t>
        </w:r>
        <w:proofErr w:type="spellStart"/>
        <w:r w:rsidR="001633CB">
          <w:t>Matlab</w:t>
        </w:r>
        <w:proofErr w:type="spellEnd"/>
        <w:r w:rsidR="001633CB">
          <w:t xml:space="preserve">. </w:t>
        </w:r>
      </w:ins>
      <w:ins w:id="776" w:author="Billy Mitchell" w:date="2024-11-06T09:19:00Z" w16du:dateUtc="2024-11-06T14:19:00Z">
        <w:r w:rsidR="00A132A0">
          <w:t xml:space="preserve">Subjects subsequently completed </w:t>
        </w:r>
      </w:ins>
      <w:ins w:id="777" w:author="Billy Mitchell" w:date="2024-11-06T09:21:00Z" w16du:dateUtc="2024-11-06T14:21:00Z">
        <w:r w:rsidR="00A132A0">
          <w:t xml:space="preserve">task-related and individual difference </w:t>
        </w:r>
      </w:ins>
      <w:ins w:id="778" w:author="Billy Mitchell" w:date="2024-11-06T09:19:00Z" w16du:dateUtc="2024-11-06T14:19:00Z">
        <w:r w:rsidR="00A132A0">
          <w:t>measures</w:t>
        </w:r>
      </w:ins>
      <w:ins w:id="779" w:author="Billy Mitchell" w:date="2024-11-06T09:20:00Z" w16du:dateUtc="2024-11-06T14:20:00Z">
        <w:r w:rsidR="00A132A0">
          <w:t xml:space="preserve"> outs</w:t>
        </w:r>
      </w:ins>
      <w:ins w:id="780" w:author="Billy Mitchell" w:date="2024-11-06T09:21:00Z" w16du:dateUtc="2024-11-06T14:21:00Z">
        <w:r w:rsidR="00A132A0">
          <w:t>ide of the scanner on Qualtrics</w:t>
        </w:r>
      </w:ins>
      <w:ins w:id="781" w:author="Billy Mitchell" w:date="2024-11-06T09:32:00Z" w16du:dateUtc="2024-11-06T14:32:00Z">
        <w:r w:rsidR="001633CB">
          <w:t>. T</w:t>
        </w:r>
      </w:ins>
      <w:ins w:id="782" w:author="Billy Mitchell" w:date="2024-11-06T09:21:00Z" w16du:dateUtc="2024-11-06T14:21:00Z">
        <w:r w:rsidR="00043410">
          <w:t>his included</w:t>
        </w:r>
      </w:ins>
      <w:ins w:id="783" w:author="Billy Mitchell" w:date="2024-11-06T09:19:00Z" w16du:dateUtc="2024-11-06T14:19:00Z">
        <w:r w:rsidR="00A132A0">
          <w:t xml:space="preserve"> </w:t>
        </w:r>
      </w:ins>
      <w:ins w:id="784" w:author="Billy Mitchell" w:date="2024-11-06T09:25:00Z" w16du:dateUtc="2024-11-06T14:25:00Z">
        <w:r w:rsidR="00043410">
          <w:t xml:space="preserve">thirteen </w:t>
        </w:r>
      </w:ins>
      <w:ins w:id="785" w:author="Billy Mitchell" w:date="2024-11-06T09:24:00Z" w16du:dateUtc="2024-11-06T14:24:00Z">
        <w:r w:rsidR="00043410">
          <w:t xml:space="preserve">assessments of four prominent </w:t>
        </w:r>
        <w:r w:rsidR="00043410" w:rsidRPr="00043410">
          <w:t>character</w:t>
        </w:r>
        <w:r w:rsidR="00043410">
          <w:t>s</w:t>
        </w:r>
      </w:ins>
      <w:ins w:id="786" w:author="Billy Mitchell" w:date="2024-11-06T09:25:00Z" w16du:dateUtc="2024-11-06T14:25:00Z">
        <w:r w:rsidR="00043410">
          <w:t xml:space="preserve"> </w:t>
        </w:r>
      </w:ins>
      <w:ins w:id="787" w:author="Billy Mitchell" w:date="2024-11-06T09:24:00Z" w16du:dateUtc="2024-11-06T14:24:00Z">
        <w:r w:rsidR="00043410" w:rsidRPr="00043410">
          <w:t xml:space="preserve">(e.g. “How agreeable was character X?”) </w:t>
        </w:r>
      </w:ins>
      <w:ins w:id="788" w:author="Billy Mitchell" w:date="2024-11-06T09:25:00Z" w16du:dateUtc="2024-11-06T14:25:00Z">
        <w:r w:rsidR="00043410">
          <w:t>measured on a 0 – 100 con</w:t>
        </w:r>
      </w:ins>
      <w:ins w:id="789" w:author="Billy Mitchell" w:date="2024-11-06T09:26:00Z" w16du:dateUtc="2024-11-06T14:26:00Z">
        <w:r w:rsidR="00043410">
          <w:t>tinuum. These assessments were</w:t>
        </w:r>
      </w:ins>
      <w:ins w:id="790" w:author="Billy Mitchell" w:date="2024-11-06T09:25:00Z" w16du:dateUtc="2024-11-06T14:25:00Z">
        <w:r w:rsidR="00043410">
          <w:t xml:space="preserve"> </w:t>
        </w:r>
      </w:ins>
      <w:ins w:id="791" w:author="Billy Mitchell" w:date="2024-11-06T09:24:00Z" w16du:dateUtc="2024-11-06T14:24:00Z">
        <w:r w:rsidR="00043410" w:rsidRPr="00043410">
          <w:t xml:space="preserve">based on a validated measure </w:t>
        </w:r>
      </w:ins>
      <w:ins w:id="792" w:author="Billy Mitchell" w:date="2024-11-06T09:28:00Z" w16du:dateUtc="2024-11-06T14:28:00Z">
        <w:r w:rsidR="00043410">
          <w:t>of</w:t>
        </w:r>
      </w:ins>
      <w:ins w:id="793" w:author="Billy Mitchell" w:date="2024-11-06T09:27:00Z" w16du:dateUtc="2024-11-06T14:27:00Z">
        <w:r w:rsidR="00043410">
          <w:t xml:space="preserve"> common dimensio</w:t>
        </w:r>
      </w:ins>
      <w:ins w:id="794" w:author="Billy Mitchell" w:date="2024-11-06T09:28:00Z" w16du:dateUtc="2024-11-06T14:28:00Z">
        <w:r w:rsidR="00043410">
          <w:t>ns individuals use to represent others</w:t>
        </w:r>
      </w:ins>
      <w:ins w:id="795" w:author="Billy Mitchell" w:date="2024-11-06T09:26:00Z" w16du:dateUtc="2024-11-06T14:26:00Z">
        <w:r w:rsidR="00043410">
          <w:t xml:space="preserve"> </w:t>
        </w:r>
      </w:ins>
      <w:r w:rsidR="00043410">
        <w:fldChar w:fldCharType="begin"/>
      </w:r>
      <w:r w:rsidR="00F27DDF">
        <w:instrText xml:space="preserve"> ADDIN ZOTERO_ITEM CSL_CITATION {"citationID":"blfOWR38","properties":{"formattedCitation":"\\super 47\\nosupersub{}","plainCitation":"47","noteIndex":0},"citationItems":[{"id":8989,"uris":["http://zotero.org/users/6239255/items/G2NY84W3"],"itemData":{"id":8989,"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043410">
        <w:fldChar w:fldCharType="separate"/>
      </w:r>
      <w:r w:rsidR="00F27DDF" w:rsidRPr="00F27DDF">
        <w:rPr>
          <w:vertAlign w:val="superscript"/>
        </w:rPr>
        <w:t>47</w:t>
      </w:r>
      <w:r w:rsidR="00043410">
        <w:fldChar w:fldCharType="end"/>
      </w:r>
      <w:ins w:id="796" w:author="Billy Mitchell" w:date="2024-11-06T09:26:00Z" w16du:dateUtc="2024-11-06T14:26:00Z">
        <w:r w:rsidR="00043410">
          <w:t>.</w:t>
        </w:r>
      </w:ins>
      <w:ins w:id="797" w:author="Billy Mitchell" w:date="2024-11-06T09:32:00Z" w16du:dateUtc="2024-11-06T14:32:00Z">
        <w:r w:rsidR="001633CB">
          <w:t xml:space="preserve"> These character assessments were completed by t</w:t>
        </w:r>
        <w:r w:rsidR="001633CB" w:rsidRPr="00043410">
          <w:t>wenty-four (n = 24) of thirty-five subjects</w:t>
        </w:r>
      </w:ins>
      <w:ins w:id="798" w:author="Billy Mitchell" w:date="2024-11-06T09:33:00Z" w16du:dateUtc="2024-11-06T14:33:00Z">
        <w:r w:rsidR="001633CB">
          <w:t>, as eleven subjects had completed the study before their addition to the protocol.</w:t>
        </w:r>
      </w:ins>
      <w:ins w:id="799" w:author="Billy Mitchell" w:date="2024-11-06T09:35:00Z" w16du:dateUtc="2024-11-06T14:35:00Z">
        <w:r w:rsidR="001633CB">
          <w:t xml:space="preserve"> </w:t>
        </w:r>
      </w:ins>
      <w:r w:rsidR="009623C0" w:rsidRPr="002947A3">
        <w:t>All scripts associated with this task are publicly available at https://github.com/wj-mitchell/</w:t>
      </w:r>
      <w:del w:id="800" w:author="Billy Mitchell" w:date="2024-11-06T08:40:00Z" w16du:dateUtc="2024-11-06T13:40:00Z">
        <w:r w:rsidR="009623C0" w:rsidRPr="002947A3" w:rsidDel="00775A24">
          <w:delText>Expressive_V_Reflective</w:delText>
        </w:r>
      </w:del>
      <w:ins w:id="801" w:author="Billy Mitchell" w:date="2024-11-06T08:40:00Z" w16du:dateUtc="2024-11-06T13:40:00Z">
        <w:r w:rsidR="00775A24">
          <w:t>active_viewing</w:t>
        </w:r>
      </w:ins>
      <w:r w:rsidR="009623C0" w:rsidRPr="002947A3">
        <w:t xml:space="preserve">.  </w:t>
      </w:r>
    </w:p>
    <w:p w14:paraId="2A8F5B60" w14:textId="02D8B214" w:rsidR="00775A24" w:rsidDel="00775A24" w:rsidRDefault="00775A24" w:rsidP="009623C0">
      <w:pPr>
        <w:spacing w:line="240" w:lineRule="auto"/>
        <w:jc w:val="both"/>
        <w:rPr>
          <w:del w:id="802" w:author="Billy Mitchell" w:date="2024-11-06T08:43:00Z" w16du:dateUtc="2024-11-06T13:43:00Z"/>
        </w:rPr>
      </w:pPr>
    </w:p>
    <w:p w14:paraId="3538DDC9" w14:textId="77777777" w:rsidR="00775A24" w:rsidRDefault="00775A24" w:rsidP="0076279C">
      <w:pPr>
        <w:spacing w:line="240" w:lineRule="auto"/>
        <w:jc w:val="both"/>
        <w:rPr>
          <w:ins w:id="803" w:author="Billy Mitchell" w:date="2024-11-06T08:43:00Z" w16du:dateUtc="2024-11-06T13:43:00Z"/>
          <w:b/>
        </w:rPr>
      </w:pPr>
    </w:p>
    <w:p w14:paraId="13238D66" w14:textId="1EAC06DF" w:rsidR="0076279C" w:rsidRDefault="0076279C" w:rsidP="0076279C">
      <w:pPr>
        <w:spacing w:line="240" w:lineRule="auto"/>
        <w:jc w:val="both"/>
        <w:rPr>
          <w:ins w:id="804" w:author="Billy Mitchell" w:date="2024-11-06T08:29:00Z" w16du:dateUtc="2024-11-06T13:29:00Z"/>
        </w:rPr>
      </w:pPr>
      <w:r w:rsidRPr="002947A3">
        <w:rPr>
          <w:b/>
        </w:rPr>
        <w:t xml:space="preserve">Experimental </w:t>
      </w:r>
      <w:ins w:id="805" w:author="Billy Mitchell" w:date="2024-11-06T08:36:00Z" w16du:dateUtc="2024-11-06T13:36:00Z">
        <w:r w:rsidR="00775A24">
          <w:rPr>
            <w:b/>
          </w:rPr>
          <w:t>D</w:t>
        </w:r>
      </w:ins>
      <w:del w:id="806" w:author="Billy Mitchell" w:date="2024-11-06T08:36:00Z" w16du:dateUtc="2024-11-06T13:36:00Z">
        <w:r w:rsidRPr="002947A3" w:rsidDel="00775A24">
          <w:rPr>
            <w:b/>
          </w:rPr>
          <w:delText>d</w:delText>
        </w:r>
      </w:del>
      <w:r w:rsidRPr="002947A3">
        <w:rPr>
          <w:b/>
        </w:rPr>
        <w:t xml:space="preserve">isplay and </w:t>
      </w:r>
      <w:ins w:id="807" w:author="Billy Mitchell" w:date="2024-11-06T08:36:00Z" w16du:dateUtc="2024-11-06T13:36:00Z">
        <w:r w:rsidR="00775A24">
          <w:rPr>
            <w:b/>
          </w:rPr>
          <w:t>R</w:t>
        </w:r>
      </w:ins>
      <w:del w:id="808" w:author="Billy Mitchell" w:date="2024-11-06T08:36:00Z" w16du:dateUtc="2024-11-06T13:36:00Z">
        <w:r w:rsidRPr="002947A3" w:rsidDel="00775A24">
          <w:rPr>
            <w:b/>
          </w:rPr>
          <w:delText>r</w:delText>
        </w:r>
      </w:del>
      <w:r w:rsidRPr="002947A3">
        <w:rPr>
          <w:b/>
        </w:rPr>
        <w:t xml:space="preserve">ating </w:t>
      </w:r>
      <w:ins w:id="809" w:author="Billy Mitchell" w:date="2024-11-06T08:36:00Z" w16du:dateUtc="2024-11-06T13:36:00Z">
        <w:r w:rsidR="00775A24">
          <w:rPr>
            <w:b/>
          </w:rPr>
          <w:t>A</w:t>
        </w:r>
      </w:ins>
      <w:del w:id="810" w:author="Billy Mitchell" w:date="2024-11-06T08:36:00Z" w16du:dateUtc="2024-11-06T13:36:00Z">
        <w:r w:rsidRPr="002947A3" w:rsidDel="00775A24">
          <w:rPr>
            <w:b/>
          </w:rPr>
          <w:delText>a</w:delText>
        </w:r>
      </w:del>
      <w:r w:rsidRPr="002947A3">
        <w:rPr>
          <w:b/>
        </w:rPr>
        <w:t xml:space="preserve">cquisition. </w:t>
      </w:r>
      <w:r w:rsidRPr="002947A3">
        <w:t>Software and hardware options available to researchers specifically designed for collecting continuous self-report ratings are numerous and constitute a rich topic of research on their own (</w:t>
      </w:r>
      <w:r w:rsidRPr="002947A3">
        <w:fldChar w:fldCharType="begin"/>
      </w:r>
      <w:r w:rsidR="00F27DDF">
        <w:instrText xml:space="preserve"> ADDIN ZOTERO_ITEM CSL_CITATION {"citationID":"GbSYwFP2","properties":{"formattedCitation":"\\super 65\\nosupersub{}","plainCitation":"65","noteIndex":0},"citationItems":[{"id":18044,"uris":["http://zotero.org/users/6239255/items/TUT6KNQN"],"itemData":{"id":18044,"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Pr="002947A3">
        <w:fldChar w:fldCharType="separate"/>
      </w:r>
      <w:r w:rsidR="00F27DDF" w:rsidRPr="00F27DDF">
        <w:rPr>
          <w:vertAlign w:val="superscript"/>
        </w:rPr>
        <w:t>65</w:t>
      </w:r>
      <w:r w:rsidRPr="002947A3">
        <w:fldChar w:fldCharType="end"/>
      </w:r>
      <w:r w:rsidRPr="002947A3">
        <w:t xml:space="preserve"> contains a useful summary of these efforts). We designed a novel script programmed in Python [v3.8.13] </w:t>
      </w:r>
      <w:r w:rsidRPr="002947A3">
        <w:fldChar w:fldCharType="begin"/>
      </w:r>
      <w:r w:rsidR="00F27DDF">
        <w:instrText xml:space="preserve"> ADDIN ZOTERO_ITEM CSL_CITATION {"citationID":"dGGIwqAO","properties":{"formattedCitation":"\\super 66\\nosupersub{}","plainCitation":"66","noteIndex":0},"citationItems":[{"id":18147,"uris":["http://zotero.org/users/6239255/items/2N3VUFMR"],"itemData":{"id":18147,"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Pr="002947A3">
        <w:fldChar w:fldCharType="separate"/>
      </w:r>
      <w:r w:rsidR="00F27DDF" w:rsidRPr="00F27DDF">
        <w:rPr>
          <w:vertAlign w:val="superscript"/>
        </w:rPr>
        <w:t>66</w:t>
      </w:r>
      <w:r w:rsidRPr="002947A3">
        <w:fldChar w:fldCharType="end"/>
      </w:r>
      <w:r w:rsidRPr="002947A3">
        <w:t xml:space="preserve"> using the </w:t>
      </w:r>
      <w:proofErr w:type="spellStart"/>
      <w:r w:rsidRPr="002947A3">
        <w:t>PsychoPy</w:t>
      </w:r>
      <w:proofErr w:type="spellEnd"/>
      <w:r w:rsidRPr="002947A3">
        <w:t xml:space="preserve"> [v2021.2.3] </w:t>
      </w:r>
      <w:r w:rsidRPr="002947A3">
        <w:fldChar w:fldCharType="begin"/>
      </w:r>
      <w:r w:rsidR="00F27DDF">
        <w:instrText xml:space="preserve"> ADDIN ZOTERO_ITEM CSL_CITATION {"citationID":"8g4Ft3c4","properties":{"formattedCitation":"\\super 67\\nosupersub{}","plainCitation":"67","noteIndex":0},"citationItems":[{"id":18146,"uris":["http://zotero.org/users/6239255/items/ST7ITYI7"],"itemData":{"id":18146,"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Pr="002947A3">
        <w:fldChar w:fldCharType="separate"/>
      </w:r>
      <w:r w:rsidR="00F27DDF" w:rsidRPr="00F27DDF">
        <w:rPr>
          <w:vertAlign w:val="superscript"/>
        </w:rPr>
        <w:t>67</w:t>
      </w:r>
      <w:r w:rsidRPr="002947A3">
        <w:fldChar w:fldCharType="end"/>
      </w:r>
      <w:r w:rsidRPr="002947A3">
        <w:t xml:space="preserve"> python library to capture our ratings. This choice provided flexibility to customize components present in the experimental session and ensured, due to using open-source software, that the code could be readily shared, replicated, and operated on any other P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w:t>
      </w:r>
      <w:proofErr w:type="gramStart"/>
      <w:r w:rsidRPr="002947A3">
        <w:t>continuously for</w:t>
      </w:r>
      <w:proofErr w:type="gramEnd"/>
      <w:r w:rsidRPr="002947A3">
        <w:t xml:space="preserve"> as long as the button is pressed, we hoped to more clearly delineate inflections in neural activity associated with rating or button pressing. All subjects used their right hand to provide ratings. </w:t>
      </w:r>
      <w:proofErr w:type="gramStart"/>
      <w:r w:rsidRPr="002947A3">
        <w:t>Left handed</w:t>
      </w:r>
      <w:proofErr w:type="gramEnd"/>
      <w:r w:rsidRPr="002947A3">
        <w:t xml:space="preserve"> subjects did not report any difficulties using the right-hand button box. Ratings were sampled at the stimulus’s average framerate (24 Hz).</w:t>
      </w:r>
    </w:p>
    <w:p w14:paraId="0639B373" w14:textId="77777777" w:rsidR="00775A24" w:rsidRDefault="00775A24" w:rsidP="00775A24">
      <w:pPr>
        <w:spacing w:line="240" w:lineRule="auto"/>
        <w:jc w:val="both"/>
        <w:rPr>
          <w:ins w:id="811" w:author="Billy Mitchell" w:date="2024-11-06T08:40:00Z" w16du:dateUtc="2024-11-06T13:40:00Z"/>
        </w:rPr>
      </w:pPr>
    </w:p>
    <w:p w14:paraId="6EA5FA99" w14:textId="77777777" w:rsidR="00775A24" w:rsidRDefault="00775A24" w:rsidP="00775A24">
      <w:pPr>
        <w:spacing w:line="240" w:lineRule="auto"/>
        <w:jc w:val="both"/>
        <w:rPr>
          <w:ins w:id="812" w:author="Billy Mitchell" w:date="2024-11-06T08:40:00Z" w16du:dateUtc="2024-11-06T13:40:00Z"/>
        </w:rPr>
      </w:pPr>
      <w:ins w:id="813" w:author="Billy Mitchell" w:date="2024-11-06T08:40:00Z" w16du:dateUtc="2024-11-06T13:40:00Z">
        <w:r w:rsidRPr="002947A3">
          <w:rPr>
            <w:b/>
          </w:rPr>
          <w:t xml:space="preserve">Audio </w:t>
        </w:r>
        <w:r>
          <w:rPr>
            <w:b/>
          </w:rPr>
          <w:t>D</w:t>
        </w:r>
        <w:del w:id="814" w:author="Billy Mitchell" w:date="2024-11-06T08:36:00Z" w16du:dateUtc="2024-11-06T13:36:00Z">
          <w:r w:rsidRPr="002947A3" w:rsidDel="00775A24">
            <w:rPr>
              <w:b/>
            </w:rPr>
            <w:delText>d</w:delText>
          </w:r>
        </w:del>
        <w:r w:rsidRPr="002947A3">
          <w:rPr>
            <w:b/>
          </w:rPr>
          <w:t xml:space="preserve">elivery. </w:t>
        </w:r>
        <w:r w:rsidRPr="002947A3">
          <w:t xml:space="preserve">Audio for the experimental task was presented through </w:t>
        </w:r>
        <w:proofErr w:type="spellStart"/>
        <w:r w:rsidRPr="002947A3">
          <w:t>OptoAcoustics</w:t>
        </w:r>
        <w:proofErr w:type="spellEnd"/>
        <w:r w:rsidRPr="002947A3">
          <w:t xml:space="preserve"> </w:t>
        </w:r>
        <w:proofErr w:type="spellStart"/>
        <w:r w:rsidRPr="002947A3">
          <w:t>OptoActive</w:t>
        </w:r>
        <w:proofErr w:type="spellEnd"/>
        <w:r w:rsidRPr="002947A3">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w:t>
        </w:r>
        <w:r w:rsidRPr="002947A3">
          <w:lastRenderedPageBreak/>
          <w:t xml:space="preserve">changes between runs as needed. The visual elements of the experimental setup were projected on an MRI-compatible, out-of-bore screen using a Hyperion Projector. </w:t>
        </w:r>
      </w:ins>
    </w:p>
    <w:p w14:paraId="2C65AA27" w14:textId="733CA072" w:rsidR="00DF2BA1" w:rsidDel="00775A24" w:rsidRDefault="00DF2BA1" w:rsidP="0076279C">
      <w:pPr>
        <w:spacing w:line="240" w:lineRule="auto"/>
        <w:jc w:val="both"/>
        <w:rPr>
          <w:del w:id="815" w:author="Billy Mitchell" w:date="2024-11-06T08:42:00Z" w16du:dateUtc="2024-11-06T13:42:00Z"/>
        </w:rPr>
      </w:pPr>
    </w:p>
    <w:p w14:paraId="5F5CC111" w14:textId="541A5F48" w:rsidR="0076279C" w:rsidDel="00775A24" w:rsidRDefault="0076279C" w:rsidP="0076279C">
      <w:pPr>
        <w:spacing w:line="240" w:lineRule="auto"/>
        <w:jc w:val="both"/>
        <w:rPr>
          <w:del w:id="816" w:author="Billy Mitchell" w:date="2024-11-06T08:40:00Z" w16du:dateUtc="2024-11-06T13:40:00Z"/>
        </w:rPr>
      </w:pPr>
    </w:p>
    <w:p w14:paraId="20BDD18A" w14:textId="4426ECD0" w:rsidR="0076279C" w:rsidRPr="002947A3" w:rsidDel="00775A24" w:rsidRDefault="0076279C" w:rsidP="00F91824">
      <w:pPr>
        <w:spacing w:line="240" w:lineRule="auto"/>
        <w:jc w:val="both"/>
        <w:rPr>
          <w:del w:id="817" w:author="Billy Mitchell" w:date="2024-11-06T08:40:00Z" w16du:dateUtc="2024-11-06T13:40:00Z"/>
          <w:moveFrom w:id="818" w:author="Billy Mitchell" w:date="2024-11-06T08:37:00Z" w16du:dateUtc="2024-11-06T13:37:00Z"/>
        </w:rPr>
      </w:pPr>
      <w:moveFromRangeStart w:id="819" w:author="Billy Mitchell" w:date="2024-11-06T08:37:00Z" w:name="move181774655"/>
      <w:moveFrom w:id="820" w:author="Billy Mitchell" w:date="2024-11-06T08:37:00Z" w16du:dateUtc="2024-11-06T13:37:00Z">
        <w:del w:id="821" w:author="Billy Mitchell" w:date="2024-11-06T08:40:00Z" w16du:dateUtc="2024-11-06T13:40:00Z">
          <w:r w:rsidRPr="002947A3" w:rsidDel="00775A24">
            <w:rPr>
              <w:b/>
            </w:rPr>
            <w:delText xml:space="preserve">Image Acquisition. </w:delText>
          </w:r>
          <w:r w:rsidRPr="002947A3" w:rsidDel="00775A24">
            <w:delTex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delText>
          </w:r>
          <w:r w:rsidRPr="002947A3" w:rsidDel="00775A24">
            <w:fldChar w:fldCharType="begin"/>
          </w:r>
          <w:r w:rsidR="00DF2BA1" w:rsidDel="00775A24">
            <w:delInstrText xml:space="preserve"> ADDIN ZOTERO_ITEM CSL_CITATION {"citationID":"cAYjiEBQ","properties":{"formattedCitation":"\\super 8\\nosupersub{}","plainCitation":"8","noteIndex":0},"citationItems":[{"id":11885,"uris":["http://zotero.org/users/6239255/items/5M5D4KQB"],"itemData":{"id":11885,"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delInstrText>
          </w:r>
          <w:r w:rsidRPr="002947A3" w:rsidDel="00775A24">
            <w:fldChar w:fldCharType="separate"/>
          </w:r>
          <w:r w:rsidR="00662B7D" w:rsidRPr="00662B7D" w:rsidDel="00775A24">
            <w:rPr>
              <w:vertAlign w:val="superscript"/>
            </w:rPr>
            <w:delText>8</w:delText>
          </w:r>
          <w:r w:rsidRPr="002947A3" w:rsidDel="00775A24">
            <w:fldChar w:fldCharType="end"/>
          </w:r>
          <w:r w:rsidRPr="002947A3" w:rsidDel="00775A24">
            <w:delTex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delText>
          </w:r>
        </w:del>
      </w:moveFrom>
    </w:p>
    <w:p w14:paraId="6300F6FF" w14:textId="2457BD82" w:rsidR="0076279C" w:rsidDel="00775A24" w:rsidRDefault="0076279C" w:rsidP="0076279C">
      <w:pPr>
        <w:spacing w:line="240" w:lineRule="auto"/>
        <w:jc w:val="both"/>
        <w:rPr>
          <w:del w:id="822" w:author="Billy Mitchell" w:date="2024-11-06T08:40:00Z" w16du:dateUtc="2024-11-06T13:40:00Z"/>
          <w:moveFrom w:id="823" w:author="Billy Mitchell" w:date="2024-11-06T08:37:00Z" w16du:dateUtc="2024-11-06T13:37:00Z"/>
          <w:b/>
        </w:rPr>
      </w:pPr>
    </w:p>
    <w:moveFromRangeEnd w:id="819"/>
    <w:p w14:paraId="161B7D9A" w14:textId="72A17151" w:rsidR="00775A24" w:rsidRPr="002947A3" w:rsidDel="00704746" w:rsidRDefault="0076279C">
      <w:pPr>
        <w:spacing w:line="240" w:lineRule="auto"/>
        <w:jc w:val="both"/>
        <w:rPr>
          <w:del w:id="824" w:author="Billy Mitchell" w:date="2024-11-06T08:43:00Z" w16du:dateUtc="2024-11-06T13:43:00Z"/>
        </w:rPr>
      </w:pPr>
      <w:del w:id="825" w:author="Billy Mitchell" w:date="2024-11-06T08:40:00Z" w16du:dateUtc="2024-11-06T13:40:00Z">
        <w:r w:rsidRPr="002947A3" w:rsidDel="00775A24">
          <w:rPr>
            <w:b/>
          </w:rPr>
          <w:delText xml:space="preserve">Audio </w:delText>
        </w:r>
      </w:del>
      <w:del w:id="826" w:author="Billy Mitchell" w:date="2024-11-06T08:36:00Z" w16du:dateUtc="2024-11-06T13:36:00Z">
        <w:r w:rsidRPr="002947A3" w:rsidDel="00775A24">
          <w:rPr>
            <w:b/>
          </w:rPr>
          <w:delText>d</w:delText>
        </w:r>
      </w:del>
      <w:del w:id="827" w:author="Billy Mitchell" w:date="2024-11-06T08:40:00Z" w16du:dateUtc="2024-11-06T13:40:00Z">
        <w:r w:rsidRPr="002947A3" w:rsidDel="00775A24">
          <w:rPr>
            <w:b/>
          </w:rPr>
          <w:delText xml:space="preserve">elivery. </w:delText>
        </w:r>
        <w:r w:rsidRPr="002947A3" w:rsidDel="00775A24">
          <w:delTex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delText>
        </w:r>
      </w:del>
    </w:p>
    <w:p w14:paraId="79EA916E" w14:textId="77777777" w:rsidR="0076279C" w:rsidRDefault="0076279C" w:rsidP="00704746">
      <w:pPr>
        <w:spacing w:line="240" w:lineRule="auto"/>
        <w:jc w:val="both"/>
        <w:rPr>
          <w:b/>
        </w:rPr>
      </w:pPr>
    </w:p>
    <w:p w14:paraId="36EE6F92" w14:textId="7EA9EDEA" w:rsidR="0076279C" w:rsidRPr="002947A3" w:rsidRDefault="0076279C" w:rsidP="00F91824">
      <w:pPr>
        <w:spacing w:line="240" w:lineRule="auto"/>
        <w:jc w:val="both"/>
      </w:pPr>
      <w:r w:rsidRPr="002947A3">
        <w:rPr>
          <w:b/>
        </w:rPr>
        <w:t xml:space="preserve">fMRI Pre-Processing. </w:t>
      </w:r>
      <w:r w:rsidRPr="002947A3">
        <w:t xml:space="preserve">We first converted all MRI data from DICOM to BIDS-formatted </w:t>
      </w:r>
      <w:proofErr w:type="spellStart"/>
      <w:r w:rsidRPr="002947A3">
        <w:t>NIfTI</w:t>
      </w:r>
      <w:proofErr w:type="spellEnd"/>
      <w:r w:rsidRPr="002947A3">
        <w:t xml:space="preserve"> files using </w:t>
      </w:r>
      <w:proofErr w:type="spellStart"/>
      <w:r w:rsidRPr="002947A3">
        <w:t>heudiconv</w:t>
      </w:r>
      <w:proofErr w:type="spellEnd"/>
      <w:r w:rsidRPr="002947A3">
        <w:t xml:space="preserve"> [v0.11.3] </w:t>
      </w:r>
      <w:r w:rsidRPr="002947A3">
        <w:fldChar w:fldCharType="begin"/>
      </w:r>
      <w:r w:rsidR="00F27DDF">
        <w:instrText xml:space="preserve"> ADDIN ZOTERO_ITEM CSL_CITATION {"citationID":"BTLPnAdB","properties":{"formattedCitation":"\\super 68\\nosupersub{}","plainCitation":"68","noteIndex":0},"citationItems":[{"id":18145,"uris":["http://zotero.org/users/6239255/items/M54SWAQ7"],"itemData":{"id":18145,"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Pr="002947A3">
        <w:fldChar w:fldCharType="separate"/>
      </w:r>
      <w:r w:rsidR="00F27DDF" w:rsidRPr="00F27DDF">
        <w:rPr>
          <w:vertAlign w:val="superscript"/>
        </w:rPr>
        <w:t>68</w:t>
      </w:r>
      <w:r w:rsidRPr="002947A3">
        <w:fldChar w:fldCharType="end"/>
      </w:r>
      <w:r w:rsidRPr="002947A3">
        <w:t xml:space="preserve">. Neuroimaging data was preprocessed with the standard </w:t>
      </w:r>
      <w:proofErr w:type="spellStart"/>
      <w:r w:rsidRPr="002947A3">
        <w:t>fMRIPrep</w:t>
      </w:r>
      <w:proofErr w:type="spellEnd"/>
      <w:r w:rsidRPr="002947A3">
        <w:t xml:space="preserve"> [v20.2.6] pipeline </w:t>
      </w:r>
      <w:r w:rsidRPr="002947A3">
        <w:fldChar w:fldCharType="begin"/>
      </w:r>
      <w:r w:rsidR="00F27DDF">
        <w:instrText xml:space="preserve"> ADDIN ZOTERO_ITEM CSL_CITATION {"citationID":"SqDYiicV","properties":{"formattedCitation":"\\super 69\\nosupersub{}","plainCitation":"69","noteIndex":0},"citationItems":[{"id":8967,"uris":["http://zotero.org/users/6239255/items/B7XGE9N2"],"itemData":{"id":896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Pr="002947A3">
        <w:fldChar w:fldCharType="separate"/>
      </w:r>
      <w:r w:rsidR="00F27DDF" w:rsidRPr="00F27DDF">
        <w:rPr>
          <w:vertAlign w:val="superscript"/>
        </w:rPr>
        <w:t>69</w:t>
      </w:r>
      <w:r w:rsidRPr="002947A3">
        <w:fldChar w:fldCharType="end"/>
      </w:r>
      <w:r w:rsidRPr="002947A3">
        <w:t xml:space="preserve"> within a Docker [v19.03.12] container to maintain generalizability. Motion outliers were assessed using the FSL Motion Outlier Tool </w:t>
      </w:r>
      <w:r w:rsidRPr="002947A3">
        <w:fldChar w:fldCharType="begin"/>
      </w:r>
      <w:r w:rsidR="00F27DDF">
        <w:instrText xml:space="preserve"> ADDIN ZOTERO_ITEM CSL_CITATION {"citationID":"iV0IqKAn","properties":{"formattedCitation":"\\super 70\\nosupersub{}","plainCitation":"70","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F27DDF" w:rsidRPr="00F27DDF">
        <w:rPr>
          <w:vertAlign w:val="superscript"/>
        </w:rPr>
        <w:t>70</w:t>
      </w:r>
      <w:r w:rsidRPr="002947A3">
        <w:fldChar w:fldCharType="end"/>
      </w:r>
      <w:r w:rsidRPr="002947A3">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One subject was excluded according to this standard. Head motion was generally ideal, with 99.9% of all </w:t>
      </w:r>
      <w:proofErr w:type="gramStart"/>
      <w:r w:rsidRPr="002947A3">
        <w:t>analyzed TRs</w:t>
      </w:r>
      <w:proofErr w:type="gramEnd"/>
      <w:r w:rsidRPr="002947A3">
        <w:t xml:space="preserve"> (98.1% including the excluded subject) falling within an acceptable range. </w:t>
      </w:r>
    </w:p>
    <w:p w14:paraId="743B075B" w14:textId="74A8814F" w:rsidR="0076279C" w:rsidRDefault="0076279C" w:rsidP="0076279C">
      <w:pPr>
        <w:spacing w:line="240" w:lineRule="auto"/>
        <w:ind w:firstLine="720"/>
        <w:jc w:val="both"/>
        <w:rPr>
          <w:ins w:id="828" w:author="Billy Mitchell" w:date="2024-11-06T08:37:00Z" w16du:dateUtc="2024-11-06T13:37:00Z"/>
        </w:rPr>
      </w:pPr>
      <w:r w:rsidRPr="002947A3">
        <w:t xml:space="preserve">For the ISC analysis, additional preprocessing was performed using </w:t>
      </w:r>
      <w:proofErr w:type="spellStart"/>
      <w:r w:rsidRPr="002947A3">
        <w:t>nltools</w:t>
      </w:r>
      <w:proofErr w:type="spellEnd"/>
      <w:r w:rsidRPr="002947A3">
        <w:t xml:space="preserve"> [v0.4.7] </w:t>
      </w:r>
      <w:r w:rsidRPr="002947A3">
        <w:fldChar w:fldCharType="begin"/>
      </w:r>
      <w:r w:rsidR="00F27DDF">
        <w:instrText xml:space="preserve"> ADDIN ZOTERO_ITEM CSL_CITATION {"citationID":"vgE0kQdw","properties":{"formattedCitation":"\\super 71\\nosupersub{}","plainCitation":"71","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F27DDF" w:rsidRPr="00F27DDF">
        <w:rPr>
          <w:vertAlign w:val="superscript"/>
        </w:rPr>
        <w:t>71</w:t>
      </w:r>
      <w:r w:rsidRPr="002947A3">
        <w:fldChar w:fldCharType="end"/>
      </w:r>
      <w:r w:rsidRPr="002947A3">
        <w:t xml:space="preserve">. Data were smoothed using a 6mm gaussian kernel and </w:t>
      </w:r>
      <w:proofErr w:type="spellStart"/>
      <w:r w:rsidRPr="002947A3">
        <w:t>despiked</w:t>
      </w:r>
      <w:proofErr w:type="spellEnd"/>
      <w:r w:rsidRPr="002947A3">
        <w:t xml:space="preserve"> using </w:t>
      </w:r>
      <w:proofErr w:type="spellStart"/>
      <w:r w:rsidRPr="002947A3">
        <w:t>nltools</w:t>
      </w:r>
      <w:proofErr w:type="spellEnd"/>
      <w:r w:rsidRPr="002947A3">
        <w:t xml:space="preserve"> </w:t>
      </w:r>
      <w:proofErr w:type="spellStart"/>
      <w:r w:rsidRPr="002947A3">
        <w:t>find_spikes</w:t>
      </w:r>
      <w:proofErr w:type="spellEnd"/>
      <w:r w:rsidRPr="002947A3">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Pr="002947A3">
        <w:fldChar w:fldCharType="begin"/>
      </w:r>
      <w:r w:rsidR="00F27DDF">
        <w:instrText xml:space="preserve"> ADDIN ZOTERO_ITEM CSL_CITATION {"citationID":"OS6G7oDR","properties":{"formattedCitation":"\\super 49\\nosupersub{}","plainCitation":"49","noteIndex":0},"citationItems":[{"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F27DDF" w:rsidRPr="00F27DDF">
        <w:rPr>
          <w:vertAlign w:val="superscript"/>
        </w:rPr>
        <w:t>49</w:t>
      </w:r>
      <w:r w:rsidRPr="002947A3">
        <w:fldChar w:fldCharType="end"/>
      </w:r>
      <w:r w:rsidRPr="002947A3">
        <w:t xml:space="preserve">. While the Schaefer-Kong Atlas is available in resolutions from 100 to 1000 parcels, 400 parcels is widely used as a standard due to previous work suggesting that the human cortex can be divided into 300 to 400 unique functional regions </w:t>
      </w:r>
      <w:r w:rsidRPr="002947A3">
        <w:fldChar w:fldCharType="begin"/>
      </w:r>
      <w:r w:rsidR="00F27DDF">
        <w:instrText xml:space="preserve"> ADDIN ZOTERO_ITEM CSL_CITATION {"citationID":"WzDJL7Iq","properties":{"formattedCitation":"\\super 72\\nosupersub{}","plainCitation":"72","noteIndex":0},"citationItems":[{"id":18114,"uris":["http://zotero.org/users/6239255/items/T77LRRYR"],"itemData":{"id":18114,"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Pr="002947A3">
        <w:fldChar w:fldCharType="separate"/>
      </w:r>
      <w:r w:rsidR="00F27DDF" w:rsidRPr="00F27DDF">
        <w:rPr>
          <w:vertAlign w:val="superscript"/>
        </w:rPr>
        <w:t>72</w:t>
      </w:r>
      <w:r w:rsidRPr="002947A3">
        <w:fldChar w:fldCharType="end"/>
      </w:r>
      <w:r w:rsidRPr="002947A3">
        <w:t xml:space="preserve">. It should be noted that MVPA analyses like ISC, which are sensitive to the voxel-level patterns that spatial smoothing could distort, are robust to the standard gaussian kernel size that </w:t>
      </w:r>
      <w:proofErr w:type="spellStart"/>
      <w:r w:rsidRPr="002947A3">
        <w:t>fMRIPrep</w:t>
      </w:r>
      <w:proofErr w:type="spellEnd"/>
      <w:r w:rsidRPr="002947A3">
        <w:t xml:space="preserve"> applies during spatial smoothing </w:t>
      </w:r>
      <w:r w:rsidRPr="002947A3">
        <w:fldChar w:fldCharType="begin"/>
      </w:r>
      <w:r w:rsidR="00F27DDF">
        <w:instrText xml:space="preserve"> ADDIN ZOTERO_ITEM CSL_CITATION {"citationID":"hwf4NXDO","properties":{"formattedCitation":"\\super 73\\nosupersub{}","plainCitation":"73","noteIndex":0},"citationItems":[{"id":9076,"uris":["http://zotero.org/users/6239255/items/B58UM36G"],"itemData":{"id":9076,"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Pr="002947A3">
        <w:fldChar w:fldCharType="separate"/>
      </w:r>
      <w:r w:rsidR="00F27DDF" w:rsidRPr="00F27DDF">
        <w:rPr>
          <w:vertAlign w:val="superscript"/>
        </w:rPr>
        <w:t>73</w:t>
      </w:r>
      <w:r w:rsidRPr="002947A3">
        <w:fldChar w:fldCharType="end"/>
      </w:r>
      <w:r w:rsidRPr="002947A3">
        <w:t xml:space="preserve">. </w:t>
      </w:r>
    </w:p>
    <w:p w14:paraId="644EFBF3" w14:textId="77777777" w:rsidR="00775A24" w:rsidRPr="002947A3" w:rsidRDefault="00775A24" w:rsidP="0076279C">
      <w:pPr>
        <w:spacing w:line="240" w:lineRule="auto"/>
        <w:ind w:firstLine="720"/>
        <w:jc w:val="both"/>
      </w:pPr>
    </w:p>
    <w:p w14:paraId="732882E9" w14:textId="57DBAE85" w:rsidR="00775A24" w:rsidRPr="002947A3" w:rsidDel="00775A24" w:rsidRDefault="00775A24" w:rsidP="00775A24">
      <w:pPr>
        <w:spacing w:line="240" w:lineRule="auto"/>
        <w:jc w:val="both"/>
        <w:rPr>
          <w:del w:id="829" w:author="Billy Mitchell" w:date="2024-11-06T08:37:00Z" w16du:dateUtc="2024-11-06T13:37:00Z"/>
          <w:moveTo w:id="830" w:author="Billy Mitchell" w:date="2024-11-06T08:37:00Z" w16du:dateUtc="2024-11-06T13:37:00Z"/>
        </w:rPr>
      </w:pPr>
      <w:moveToRangeStart w:id="831" w:author="Billy Mitchell" w:date="2024-11-06T08:37:00Z" w:name="move181774655"/>
      <w:moveTo w:id="832" w:author="Billy Mitchell" w:date="2024-11-06T08:37:00Z" w16du:dateUtc="2024-11-06T13:37:00Z">
        <w:r w:rsidRPr="002947A3">
          <w:rPr>
            <w:b/>
          </w:rPr>
          <w:t xml:space="preserve">Image </w:t>
        </w:r>
        <w:r>
          <w:rPr>
            <w:b/>
          </w:rPr>
          <w:t>A</w:t>
        </w:r>
        <w:r w:rsidRPr="002947A3">
          <w:rPr>
            <w:b/>
          </w:rPr>
          <w:t xml:space="preserve">cquisition. </w:t>
        </w:r>
        <w:r w:rsidRPr="002947A3">
          <w:t>fMRI scanning was performed at Temple University using a 3T Siemens Tim Trio MRI system and a 20-channel head coil. Each subject completed one high-resolution T1-</w:t>
        </w:r>
        <w:proofErr w:type="gramStart"/>
        <w:r w:rsidRPr="002947A3">
          <w:t>weighted</w:t>
        </w:r>
        <w:proofErr w:type="gramEnd"/>
        <w:r w:rsidRPr="002947A3">
          <w:t xml:space="preserve"> structural image and four functional runs. Two of these runs are beyond the purview of this manuscript. The acquisition parameters for the relevant T2* EPI BOLD sequences were acquired at a 3 mm slice thickness, a TR = 2000 </w:t>
        </w:r>
        <w:proofErr w:type="spellStart"/>
        <w:r w:rsidRPr="002947A3">
          <w:t>ms</w:t>
        </w:r>
        <w:proofErr w:type="spellEnd"/>
        <w:r w:rsidRPr="002947A3">
          <w:t xml:space="preserve">; TE = 25 </w:t>
        </w:r>
        <w:proofErr w:type="spellStart"/>
        <w:r w:rsidRPr="002947A3">
          <w:t>ms</w:t>
        </w:r>
        <w:proofErr w:type="spellEnd"/>
        <w:r w:rsidRPr="002947A3">
          <w:t xml:space="preserve">; flip angle of 75 degrees, and a FOV = 1680 x 1680 mm. A 30s audiovisual stimulus buffer (a rotating checkered pattern paired with pink noise) preceded the stimulus of each run. Without a stimulus buffer, the global arousal response that video stimuli often elicit may have occurred during our stimulus and would have resulted in having to truncate neural data </w:t>
        </w:r>
        <w:r w:rsidRPr="002947A3">
          <w:fldChar w:fldCharType="begin"/>
        </w:r>
      </w:moveTo>
      <w:r w:rsidR="00CD69CB">
        <w:instrText xml:space="preserve"> ADDIN ZOTERO_ITEM CSL_CITATION {"citationID":"cAYjiEBQ","properties":{"formattedCitation":"\\super 12\\nosupersub{}","plainCitation":"12","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moveTo w:id="833" w:author="Billy Mitchell" w:date="2024-11-06T08:37:00Z" w16du:dateUtc="2024-11-06T13:37:00Z">
        <w:r w:rsidRPr="002947A3">
          <w:fldChar w:fldCharType="separate"/>
        </w:r>
      </w:moveTo>
      <w:r w:rsidR="006724E1" w:rsidRPr="006724E1">
        <w:rPr>
          <w:vertAlign w:val="superscript"/>
        </w:rPr>
        <w:t>12</w:t>
      </w:r>
      <w:moveTo w:id="834" w:author="Billy Mitchell" w:date="2024-11-06T08:37:00Z" w16du:dateUtc="2024-11-06T13:37:00Z">
        <w:r w:rsidRPr="002947A3">
          <w:fldChar w:fldCharType="end"/>
        </w:r>
        <w:r w:rsidRPr="002947A3">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moveTo>
    </w:p>
    <w:p w14:paraId="74331017" w14:textId="77777777" w:rsidR="00775A24" w:rsidRDefault="00775A24" w:rsidP="00775A24">
      <w:pPr>
        <w:spacing w:line="240" w:lineRule="auto"/>
        <w:jc w:val="both"/>
        <w:rPr>
          <w:moveTo w:id="835" w:author="Billy Mitchell" w:date="2024-11-06T08:37:00Z" w16du:dateUtc="2024-11-06T13:37:00Z"/>
          <w:b/>
        </w:rPr>
      </w:pPr>
    </w:p>
    <w:moveToRangeEnd w:id="831"/>
    <w:p w14:paraId="1A796C87" w14:textId="77777777" w:rsidR="0076279C" w:rsidRDefault="0076279C" w:rsidP="0076279C">
      <w:pPr>
        <w:spacing w:line="240" w:lineRule="auto"/>
        <w:jc w:val="both"/>
        <w:rPr>
          <w:b/>
        </w:rPr>
      </w:pPr>
    </w:p>
    <w:p w14:paraId="17962DAA" w14:textId="18F5A5C7" w:rsidR="0076279C" w:rsidRPr="002947A3" w:rsidRDefault="0076279C" w:rsidP="00F91824">
      <w:pPr>
        <w:spacing w:line="240" w:lineRule="auto"/>
        <w:jc w:val="both"/>
      </w:pPr>
      <w:r w:rsidRPr="002947A3">
        <w:rPr>
          <w:b/>
        </w:rPr>
        <w:t xml:space="preserve">Univariate Analysis. </w:t>
      </w:r>
      <w:r w:rsidRPr="002947A3">
        <w:t xml:space="preserve">FSL's [v6.0.5.1] FEAT [v6.0.0] </w:t>
      </w:r>
      <w:r w:rsidRPr="002947A3">
        <w:fldChar w:fldCharType="begin"/>
      </w:r>
      <w:r w:rsidR="00F27DDF">
        <w:instrText xml:space="preserve"> ADDIN ZOTERO_ITEM CSL_CITATION {"citationID":"DmgiqaKt","properties":{"formattedCitation":"\\super 70\\nosupersub{}","plainCitation":"70","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Pr="002947A3">
        <w:fldChar w:fldCharType="separate"/>
      </w:r>
      <w:r w:rsidR="00F27DDF" w:rsidRPr="00F27DDF">
        <w:rPr>
          <w:vertAlign w:val="superscript"/>
        </w:rPr>
        <w:t>70</w:t>
      </w:r>
      <w:r w:rsidRPr="002947A3">
        <w:fldChar w:fldCharType="end"/>
      </w:r>
      <w:r w:rsidRPr="002947A3">
        <w:t xml:space="preserve"> was used to perform a univariate parametric modulation analysis and contrast analyses between conditions (rating vs. non-rating). For rated runs, three (3) three-column event files were constructed. The first event fil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7762931E" w14:textId="77777777" w:rsidR="0076279C" w:rsidRPr="002947A3" w:rsidRDefault="0076279C" w:rsidP="0076279C">
      <w:pPr>
        <w:spacing w:line="240" w:lineRule="auto"/>
        <w:ind w:firstLine="720"/>
        <w:jc w:val="both"/>
      </w:pPr>
      <w:r w:rsidRPr="002947A3">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2947A3">
        <w:t>making a decision</w:t>
      </w:r>
      <w:proofErr w:type="gramEnd"/>
      <w:r w:rsidRPr="002947A3">
        <w:t xml:space="preserve"> (i.e., pressing a button) rather than subjects’ subjective certainty levels. By focusing exclusively on the number of button presses, we aimed to capture the cognitive and motor processes involved in rating itself. </w:t>
      </w:r>
    </w:p>
    <w:p w14:paraId="1BB2E73A" w14:textId="22E60234" w:rsidR="0076279C" w:rsidRPr="002947A3" w:rsidRDefault="0076279C" w:rsidP="0076279C">
      <w:pPr>
        <w:spacing w:line="240" w:lineRule="auto"/>
        <w:ind w:firstLine="720"/>
        <w:jc w:val="both"/>
      </w:pPr>
      <w:r w:rsidRPr="002947A3">
        <w:lastRenderedPageBreak/>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w:t>
      </w:r>
      <w:proofErr w:type="spellStart"/>
      <w:r w:rsidRPr="002947A3">
        <w:t>fMRIPrep</w:t>
      </w:r>
      <w:proofErr w:type="spellEnd"/>
      <w:r w:rsidRPr="002947A3">
        <w:t xml:space="preserve"> and analyzed in FSL </w:t>
      </w:r>
      <w:r w:rsidRPr="006E54B4">
        <w:fldChar w:fldCharType="begin"/>
      </w:r>
      <w:r w:rsidR="00F27DDF">
        <w:instrText xml:space="preserve"> ADDIN ZOTERO_ITEM CSL_CITATION {"citationID":"kZra6KpM","properties":{"formattedCitation":"\\super 74\\nosupersub{}","plainCitation":"74","noteIndex":0},"citationItems":[{"id":"A16tZljE/rqIpLeKY","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Pr="006E54B4">
        <w:fldChar w:fldCharType="separate"/>
      </w:r>
      <w:r w:rsidR="00F27DDF" w:rsidRPr="00F27DDF">
        <w:rPr>
          <w:vertAlign w:val="superscript"/>
        </w:rPr>
        <w:t>74</w:t>
      </w:r>
      <w:r w:rsidRPr="006E54B4">
        <w:fldChar w:fldCharType="end"/>
      </w:r>
      <w:r w:rsidRPr="002947A3">
        <w:t>.</w:t>
      </w:r>
    </w:p>
    <w:p w14:paraId="395D632E" w14:textId="2E81057E" w:rsidR="0076279C" w:rsidRPr="002947A3" w:rsidRDefault="0076279C" w:rsidP="0076279C">
      <w:pPr>
        <w:spacing w:line="240" w:lineRule="auto"/>
        <w:ind w:firstLine="720"/>
        <w:jc w:val="both"/>
      </w:pPr>
      <w:r w:rsidRPr="002947A3">
        <w:t xml:space="preserve">A subset of the standard </w:t>
      </w:r>
      <w:proofErr w:type="spellStart"/>
      <w:r w:rsidRPr="002947A3">
        <w:t>fMRIPrep</w:t>
      </w:r>
      <w:proofErr w:type="spellEnd"/>
      <w:r w:rsidRPr="002947A3">
        <w:t xml:space="preserve">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 </w:t>
      </w:r>
      <w:r w:rsidRPr="002947A3">
        <w:fldChar w:fldCharType="begin"/>
      </w:r>
      <w:r w:rsidR="00F27DDF">
        <w:instrText xml:space="preserve"> ADDIN ZOTERO_ITEM CSL_CITATION {"citationID":"9NvCSEb5","properties":{"formattedCitation":"\\super 75\\nosupersub{}","plainCitation":"75","noteIndex":0},"citationItems":[{"id":18139,"uris":["http://zotero.org/users/6239255/items/2X2E4YSS"],"itemData":{"id":18139,"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Pr="002947A3">
        <w:fldChar w:fldCharType="separate"/>
      </w:r>
      <w:r w:rsidR="00F27DDF" w:rsidRPr="00F27DDF">
        <w:rPr>
          <w:vertAlign w:val="superscript"/>
        </w:rPr>
        <w:t>75</w:t>
      </w:r>
      <w:r w:rsidRPr="002947A3">
        <w:fldChar w:fldCharType="end"/>
      </w:r>
      <w:r w:rsidRPr="002947A3">
        <w:t xml:space="preserve"> - an especially important adjustment for long duration stimuli </w:t>
      </w:r>
      <w:r w:rsidRPr="002947A3">
        <w:fldChar w:fldCharType="begin"/>
      </w:r>
      <w:r w:rsidR="00F27DDF">
        <w:instrText xml:space="preserve"> ADDIN ZOTERO_ITEM CSL_CITATION {"citationID":"4d3fKu2T","properties":{"formattedCitation":"\\super 76\\nosupersub{}","plainCitation":"76","noteIndex":0},"citationItems":[{"id":18137,"uris":["http://zotero.org/users/6239255/items/IUCGI8ES"],"itemData":{"id":18137,"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Pr="002947A3">
        <w:fldChar w:fldCharType="separate"/>
      </w:r>
      <w:r w:rsidR="00F27DDF" w:rsidRPr="00F27DDF">
        <w:rPr>
          <w:vertAlign w:val="superscript"/>
        </w:rPr>
        <w:t>76</w:t>
      </w:r>
      <w:r w:rsidRPr="002947A3">
        <w:fldChar w:fldCharType="end"/>
      </w:r>
      <w:r w:rsidRPr="002947A3">
        <w:t xml:space="preserve"> - as well as the first five temporal and anatomical components identified by </w:t>
      </w:r>
      <w:proofErr w:type="spellStart"/>
      <w:r w:rsidRPr="002947A3">
        <w:t>fMRIPrep</w:t>
      </w:r>
      <w:proofErr w:type="spellEnd"/>
      <w:r w:rsidRPr="002947A3">
        <w:t xml:space="preserve">,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2947A3">
        <w:t>imread</w:t>
      </w:r>
      <w:proofErr w:type="spellEnd"/>
      <w:r w:rsidRPr="002947A3">
        <w:t xml:space="preserve"> function from the OpenCV [v4.10.0.82] </w:t>
      </w:r>
      <w:r w:rsidRPr="002947A3">
        <w:fldChar w:fldCharType="begin"/>
      </w:r>
      <w:r w:rsidR="00F27DDF">
        <w:instrText xml:space="preserve"> ADDIN ZOTERO_ITEM CSL_CITATION {"citationID":"YXCJp5QM","properties":{"formattedCitation":"\\super 77\\nosupersub{}","plainCitation":"77","noteIndex":0},"citationItems":[{"id":18136,"uris":["http://zotero.org/users/6239255/items/XS9367EL"],"itemData":{"id":18136,"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Pr="002947A3">
        <w:fldChar w:fldCharType="separate"/>
      </w:r>
      <w:r w:rsidR="00F27DDF" w:rsidRPr="00F27DDF">
        <w:rPr>
          <w:vertAlign w:val="superscript"/>
        </w:rPr>
        <w:t>77</w:t>
      </w:r>
      <w:r w:rsidRPr="002947A3">
        <w:fldChar w:fldCharType="end"/>
      </w:r>
      <w:r w:rsidRPr="002947A3">
        <w:t xml:space="preserve"> python library and averaged within each TR. The average volume in decibels within each TR was calculated using the </w:t>
      </w:r>
      <w:proofErr w:type="spellStart"/>
      <w:r w:rsidRPr="002947A3">
        <w:t>librosa</w:t>
      </w:r>
      <w:proofErr w:type="spellEnd"/>
      <w:r w:rsidRPr="002947A3">
        <w:t xml:space="preserve"> [v0.10.2] </w:t>
      </w:r>
      <w:r w:rsidRPr="002947A3">
        <w:fldChar w:fldCharType="begin"/>
      </w:r>
      <w:r w:rsidR="00F27DDF">
        <w:instrText xml:space="preserve"> ADDIN ZOTERO_ITEM CSL_CITATION {"citationID":"IULtgncO","properties":{"formattedCitation":"\\super 78\\nosupersub{}","plainCitation":"78","noteIndex":0},"citationItems":[{"id":18134,"uris":["http://zotero.org/users/6239255/items/72JGTU6M"],"itemData":{"id":18134,"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Pr="002947A3">
        <w:fldChar w:fldCharType="separate"/>
      </w:r>
      <w:r w:rsidR="00F27DDF" w:rsidRPr="00F27DDF">
        <w:rPr>
          <w:vertAlign w:val="superscript"/>
        </w:rPr>
        <w:t>78</w:t>
      </w:r>
      <w:r w:rsidRPr="002947A3">
        <w:fldChar w:fldCharType="end"/>
      </w:r>
      <w:r w:rsidRPr="002947A3">
        <w:t xml:space="preserve"> Python library. The presence of speech and faces were manually coded moment-to-moment by a trained human annotator and confirmed by researcher review. Additional confirmation regarding the presence of faces or speech within each TR was achieved using Whisper [v1.1.10] </w:t>
      </w:r>
      <w:r w:rsidRPr="002947A3">
        <w:fldChar w:fldCharType="begin"/>
      </w:r>
      <w:r w:rsidR="00F27DDF">
        <w:instrText xml:space="preserve"> ADDIN ZOTERO_ITEM CSL_CITATION {"citationID":"sKT8NXHt","properties":{"formattedCitation":"\\super 79\\nosupersub{}","plainCitation":"79","noteIndex":0},"citationItems":[{"id":18135,"uris":["http://zotero.org/users/6239255/items/XMPTFXLL"],"itemData":{"id":18135,"type":"software","title":"Whisper","URL":"https://github.com/openai/whisper","author":[{"literal":"OpenAI"}],"issued":{"date-parts":[["2023"]]}}}],"schema":"https://github.com/citation-style-language/schema/raw/master/csl-citation.json"} </w:instrText>
      </w:r>
      <w:r w:rsidRPr="002947A3">
        <w:fldChar w:fldCharType="separate"/>
      </w:r>
      <w:r w:rsidR="00F27DDF" w:rsidRPr="00F27DDF">
        <w:rPr>
          <w:vertAlign w:val="superscript"/>
        </w:rPr>
        <w:t>79</w:t>
      </w:r>
      <w:r w:rsidRPr="002947A3">
        <w:fldChar w:fldCharType="end"/>
      </w:r>
      <w:r w:rsidRPr="002947A3">
        <w:t xml:space="preserve"> and the </w:t>
      </w:r>
      <w:proofErr w:type="spellStart"/>
      <w:r w:rsidRPr="002947A3">
        <w:t>face_recognition</w:t>
      </w:r>
      <w:proofErr w:type="spellEnd"/>
      <w:r w:rsidRPr="002947A3">
        <w:t xml:space="preserve"> [v1.3.0] </w:t>
      </w:r>
      <w:r w:rsidRPr="002947A3">
        <w:fldChar w:fldCharType="begin"/>
      </w:r>
      <w:r w:rsidR="00F27DDF">
        <w:instrText xml:space="preserve"> ADDIN ZOTERO_ITEM CSL_CITATION {"citationID":"lctyKWtg","properties":{"formattedCitation":"\\super 80\\nosupersub{}","plainCitation":"80","noteIndex":0},"citationItems":[{"id":18133,"uris":["http://zotero.org/users/6239255/items/E7NH4ST8"],"itemData":{"id":18133,"type":"software","title":"face-recognition","URL":"https://pypi.org/project/face-recognition/","author":[{"family":"Ageitgey","given":"Adam"}],"issued":{"date-parts":[["2023"]]}}}],"schema":"https://github.com/citation-style-language/schema/raw/master/csl-citation.json"} </w:instrText>
      </w:r>
      <w:r w:rsidRPr="002947A3">
        <w:fldChar w:fldCharType="separate"/>
      </w:r>
      <w:r w:rsidR="00F27DDF" w:rsidRPr="00F27DDF">
        <w:rPr>
          <w:vertAlign w:val="superscript"/>
        </w:rPr>
        <w:t>80</w:t>
      </w:r>
      <w:r w:rsidRPr="002947A3">
        <w:fldChar w:fldCharType="end"/>
      </w:r>
      <w:r w:rsidRPr="002947A3">
        <w:t xml:space="preserve"> Python library, which aligned with manual annotations. All stimulus-related confounds were z-scored.</w:t>
      </w:r>
    </w:p>
    <w:p w14:paraId="4EB29DA6" w14:textId="7B810EF2" w:rsidR="0076279C" w:rsidRPr="002947A3" w:rsidRDefault="0076279C" w:rsidP="0076279C">
      <w:pPr>
        <w:spacing w:line="240" w:lineRule="auto"/>
        <w:ind w:firstLine="720"/>
        <w:jc w:val="both"/>
      </w:pPr>
      <w:r w:rsidRPr="002947A3">
        <w:t>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w:t>
      </w:r>
      <w:ins w:id="836" w:author="Billy Mitchell" w:date="2024-11-05T18:46:00Z" w16du:dateUtc="2024-11-05T23:46:00Z">
        <w:r w:rsidR="00DD3C4B">
          <w:t xml:space="preserve"> Woo et al.</w:t>
        </w:r>
      </w:ins>
      <w:ins w:id="837" w:author="Billy Mitchell" w:date="2024-11-05T18:47:00Z" w16du:dateUtc="2024-11-05T23:47:00Z">
        <w:r w:rsidR="00DD3C4B">
          <w:t xml:space="preserve">’s </w:t>
        </w:r>
        <w:r w:rsidR="00DD3C4B" w:rsidRPr="002947A3">
          <w:t>recommendations (z = 3.29, p &lt; 0.001)</w:t>
        </w:r>
        <w:r w:rsidR="00DD3C4B">
          <w:t xml:space="preserve"> </w:t>
        </w:r>
      </w:ins>
      <w:del w:id="838" w:author="Billy Mitchell" w:date="2024-11-05T18:46:00Z" w16du:dateUtc="2024-11-05T23:46:00Z">
        <w:r w:rsidRPr="002947A3" w:rsidDel="00DD3C4B">
          <w:delText xml:space="preserve"> </w:delText>
        </w:r>
      </w:del>
      <w:r w:rsidRPr="002947A3">
        <w:fldChar w:fldCharType="begin"/>
      </w:r>
      <w:r w:rsidR="00F27DDF">
        <w:instrText xml:space="preserve"> ADDIN ZOTERO_ITEM CSL_CITATION {"citationID":"XpmceqFj","properties":{"formattedCitation":"\\super 81\\nosupersub{}","plainCitation":"81","noteIndex":0},"citationItems":[{"id":18141,"uris":["http://zotero.org/users/6239255/items/YQB6FVPZ"],"itemData":{"id":181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Pr="002947A3">
        <w:fldChar w:fldCharType="separate"/>
      </w:r>
      <w:r w:rsidR="00F27DDF" w:rsidRPr="00F27DDF">
        <w:rPr>
          <w:vertAlign w:val="superscript"/>
        </w:rPr>
        <w:t>81</w:t>
      </w:r>
      <w:r w:rsidRPr="002947A3">
        <w:fldChar w:fldCharType="end"/>
      </w:r>
      <w:del w:id="839" w:author="Billy Mitchell" w:date="2024-11-05T18:47:00Z" w16du:dateUtc="2024-11-05T23:47:00Z">
        <w:r w:rsidRPr="002947A3" w:rsidDel="00DD3C4B">
          <w:delText>‘s recommendations (z = 3.29, p &lt; 0.001)</w:delText>
        </w:r>
      </w:del>
      <w:r w:rsidRPr="002947A3">
        <w:t>.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0222D379" w14:textId="77777777" w:rsidR="0076279C" w:rsidRDefault="0076279C" w:rsidP="0076279C">
      <w:pPr>
        <w:spacing w:line="240" w:lineRule="auto"/>
        <w:jc w:val="both"/>
        <w:rPr>
          <w:b/>
        </w:rPr>
      </w:pPr>
    </w:p>
    <w:p w14:paraId="3556BD27" w14:textId="63BC5242" w:rsidR="0076279C" w:rsidRPr="002947A3" w:rsidRDefault="0076279C" w:rsidP="00F91824">
      <w:pPr>
        <w:spacing w:line="240" w:lineRule="auto"/>
        <w:jc w:val="both"/>
      </w:pPr>
      <w:r w:rsidRPr="002947A3">
        <w:rPr>
          <w:b/>
        </w:rPr>
        <w:t xml:space="preserve">Intersubject Correlation Analysis. </w:t>
      </w:r>
      <w:r w:rsidRPr="002947A3">
        <w:t xml:space="preserve">Intersubject correlations were calculated using the parcel-wise approach that </w:t>
      </w:r>
      <w:proofErr w:type="spellStart"/>
      <w:r w:rsidRPr="002947A3">
        <w:t>nltool’s</w:t>
      </w:r>
      <w:proofErr w:type="spellEnd"/>
      <w:r w:rsidRPr="002947A3">
        <w:t xml:space="preserve"> </w:t>
      </w:r>
      <w:proofErr w:type="spellStart"/>
      <w:r w:rsidRPr="002947A3">
        <w:t>isc</w:t>
      </w:r>
      <w:proofErr w:type="spellEnd"/>
      <w:r w:rsidRPr="002947A3">
        <w:t xml:space="preserve"> and </w:t>
      </w:r>
      <w:proofErr w:type="spellStart"/>
      <w:r w:rsidRPr="002947A3">
        <w:t>isc_group</w:t>
      </w:r>
      <w:proofErr w:type="spellEnd"/>
      <w:r w:rsidRPr="002947A3">
        <w:t xml:space="preserve"> functions </w:t>
      </w:r>
      <w:r w:rsidRPr="002947A3">
        <w:fldChar w:fldCharType="begin"/>
      </w:r>
      <w:r w:rsidR="00F27DDF">
        <w:instrText xml:space="preserve"> ADDIN ZOTERO_ITEM CSL_CITATION {"citationID":"moUZwi0q","properties":{"formattedCitation":"\\super 71\\nosupersub{}","plainCitation":"71","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2947A3">
        <w:fldChar w:fldCharType="separate"/>
      </w:r>
      <w:r w:rsidR="00F27DDF" w:rsidRPr="00F27DDF">
        <w:rPr>
          <w:vertAlign w:val="superscript"/>
        </w:rPr>
        <w:t>71</w:t>
      </w:r>
      <w:r w:rsidRPr="002947A3">
        <w:fldChar w:fldCharType="end"/>
      </w:r>
      <w:r w:rsidRPr="002947A3">
        <w:t xml:space="preserve"> employed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2947A3">
        <w:t>isc_group</w:t>
      </w:r>
      <w:proofErr w:type="spellEnd"/>
      <w:r w:rsidRPr="002947A3">
        <w:t>. This yields a coefficient (the median correlative value, as recommended by</w:t>
      </w:r>
      <w:ins w:id="840" w:author="Billy Mitchell" w:date="2024-11-05T18:47:00Z" w16du:dateUtc="2024-11-05T23:47:00Z">
        <w:r w:rsidR="00DD3C4B">
          <w:t xml:space="preserve"> Chen et al. </w:t>
        </w:r>
      </w:ins>
      <w:r w:rsidRPr="002947A3">
        <w:t xml:space="preserve"> </w:t>
      </w:r>
      <w:r w:rsidRPr="002947A3">
        <w:fldChar w:fldCharType="begin"/>
      </w:r>
      <w:r w:rsidR="00F27DDF">
        <w:instrText xml:space="preserve"> ADDIN ZOTERO_ITEM CSL_CITATION {"citationID":"ztAQ6owg","properties":{"formattedCitation":"\\super 82\\nosupersub{}","plainCitation":"82","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F27DDF" w:rsidRPr="00F27DDF">
        <w:rPr>
          <w:vertAlign w:val="superscript"/>
        </w:rPr>
        <w:t>82</w:t>
      </w:r>
      <w:r w:rsidRPr="002947A3">
        <w:fldChar w:fldCharType="end"/>
      </w:r>
      <w:r w:rsidRPr="002947A3">
        <w:t xml:space="preserve">) representing how similar neural activity patterns are in that ROI among that sample. To assess the significance of differences in neural synchrony between groups (i.e., expressive raters and reflective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w:t>
      </w:r>
      <w:r w:rsidR="00DD3C4B">
        <w:fldChar w:fldCharType="begin"/>
      </w:r>
      <w:r w:rsidR="00F27DDF">
        <w:instrText xml:space="preserve"> ADDIN ZOTERO_ITEM CSL_CITATION {"citationID":"tpQunzlG","properties":{"formattedCitation":"\\super 83\\nosupersub{}","plainCitation":"83","noteIndex":0},"citationItems":[{"id":18230,"uris":["http://zotero.org/users/6239255/items/LHP9I4LA"],"itemData":{"id":18230,"type":"article-journal","abstract":"Two guidelines for nonparametric bootstrap hypothesis testing are highlighted. The first recommends that resampling be done in a way that reflects the null hypothesis, even when the true hypothesis is distant from the null. The second guideline argues that bootstrap hypothesis tests should employ methods that are already recognized as having good features in the closely related problem of confidence interval construction. Violation of the first guideline can seriously reduce the power of a test. Sometimes this reduction is spectacular, since it is most serious when the null hypothesis is grossly in error. The second guideline is of some importance when the conclusion of a test is equivocal. It has no direct bearing on power, but improves the level accuracy of a test.","container-title":"Biometrics","DOI":"10.2307/2532163","ISSN":"0006341X","issue":"2","journalAbbreviation":"Biometrics","language":"en","page":"757","source":"DOI.org (Crossref)","title":"Two Guidelines for Bootstrap Hypothesis Testing","volume":"47","author":[{"family":"Hall","given":"Peter"},{"family":"Wilson","given":"Susan R."}],"issued":{"date-parts":[["1991",6]]}}}],"schema":"https://github.com/citation-style-language/schema/raw/master/csl-citation.json"} </w:instrText>
      </w:r>
      <w:r w:rsidR="00DD3C4B">
        <w:fldChar w:fldCharType="separate"/>
      </w:r>
      <w:r w:rsidR="00F27DDF" w:rsidRPr="00F27DDF">
        <w:rPr>
          <w:vertAlign w:val="superscript"/>
        </w:rPr>
        <w:t>83</w:t>
      </w:r>
      <w:r w:rsidR="00DD3C4B">
        <w:fldChar w:fldCharType="end"/>
      </w:r>
      <w:r w:rsidRPr="002947A3">
        <w:t xml:space="preserve">. This method is a more conservative test of statistical significance than permutation testing </w:t>
      </w:r>
      <w:r w:rsidRPr="002947A3">
        <w:fldChar w:fldCharType="begin"/>
      </w:r>
      <w:r w:rsidR="00F27DDF">
        <w:instrText xml:space="preserve"> ADDIN ZOTERO_ITEM CSL_CITATION {"citationID":"ZW7de3RI","properties":{"formattedCitation":"\\super 82\\nosupersub{}","plainCitation":"82","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Pr="002947A3">
        <w:fldChar w:fldCharType="separate"/>
      </w:r>
      <w:r w:rsidR="00F27DDF" w:rsidRPr="00F27DDF">
        <w:rPr>
          <w:vertAlign w:val="superscript"/>
        </w:rPr>
        <w:t>82</w:t>
      </w:r>
      <w:r w:rsidRPr="002947A3">
        <w:fldChar w:fldCharType="end"/>
      </w:r>
      <w:r w:rsidRPr="002947A3">
        <w:t xml:space="preserve">. To combine p-values from multiple tests (i.e., across runs), we used Fisher's method, which </w:t>
      </w:r>
      <w:proofErr w:type="gramStart"/>
      <w:r w:rsidRPr="002947A3">
        <w:t>sums</w:t>
      </w:r>
      <w:proofErr w:type="gramEnd"/>
      <w:r w:rsidRPr="002947A3">
        <w:t xml:space="preserve"> the logarithms of the individual p-values and compares the result to a chi-squared distribution to determine overall significance. Adjustments for multiple comparisons were then made using the </w:t>
      </w:r>
      <w:proofErr w:type="spellStart"/>
      <w:r w:rsidRPr="002947A3">
        <w:t>Bejamini</w:t>
      </w:r>
      <w:proofErr w:type="spellEnd"/>
      <w:r w:rsidRPr="002947A3">
        <w:t xml:space="preserve">-Hochberg procedure to maintain the false discovery rate below 0.001. </w:t>
      </w:r>
    </w:p>
    <w:p w14:paraId="176085F0" w14:textId="77777777" w:rsidR="0076279C" w:rsidRDefault="0076279C" w:rsidP="0076279C">
      <w:pPr>
        <w:spacing w:line="240" w:lineRule="auto"/>
        <w:jc w:val="both"/>
        <w:rPr>
          <w:b/>
          <w:bCs/>
        </w:rPr>
      </w:pPr>
    </w:p>
    <w:p w14:paraId="5BA33E75" w14:textId="29F50E90" w:rsidR="0076279C" w:rsidRDefault="0076279C" w:rsidP="0076279C">
      <w:pPr>
        <w:spacing w:line="240" w:lineRule="auto"/>
        <w:jc w:val="both"/>
      </w:pPr>
      <w:r w:rsidRPr="002947A3">
        <w:rPr>
          <w:b/>
          <w:bCs/>
        </w:rPr>
        <w:lastRenderedPageBreak/>
        <w:t>Activation Labeling.</w:t>
      </w:r>
      <w:r w:rsidRPr="002947A3">
        <w:t xml:space="preserve"> After completing analyses, </w:t>
      </w:r>
      <w:proofErr w:type="spellStart"/>
      <w:r w:rsidRPr="002947A3">
        <w:t>thresholded</w:t>
      </w:r>
      <w:proofErr w:type="spellEnd"/>
      <w:r w:rsidRPr="002947A3">
        <w:t xml:space="preserve"> z-statistic maps and r-statistic maps were annotated using the automated anatomical atlas (AAL) </w:t>
      </w:r>
      <w:r w:rsidRPr="002947A3">
        <w:fldChar w:fldCharType="begin"/>
      </w:r>
      <w:r w:rsidR="00F27DDF">
        <w:instrText xml:space="preserve"> ADDIN ZOTERO_ITEM CSL_CITATION {"citationID":"2CCke1Q0","properties":{"formattedCitation":"\\super 84\\nosupersub{}","plainCitation":"84","noteIndex":0},"citationItems":[{"id":18124,"uris":["http://zotero.org/users/6239255/items/WLZH65VZ"],"itemData":{"id":18124,"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2947A3">
        <w:fldChar w:fldCharType="separate"/>
      </w:r>
      <w:r w:rsidR="00F27DDF" w:rsidRPr="00F27DDF">
        <w:rPr>
          <w:vertAlign w:val="superscript"/>
        </w:rPr>
        <w:t>84</w:t>
      </w:r>
      <w:r w:rsidRPr="002947A3">
        <w:fldChar w:fldCharType="end"/>
      </w:r>
      <w:r w:rsidRPr="002947A3">
        <w:t xml:space="preserve">, which provided probabilistically determined anatomical labels for each significant cluster. These labels were supplemented with the Schaefer-Kong atlas </w:t>
      </w:r>
      <w:r w:rsidRPr="002947A3">
        <w:fldChar w:fldCharType="begin"/>
      </w:r>
      <w:r w:rsidR="00F27DDF">
        <w:instrText xml:space="preserve"> ADDIN ZOTERO_ITEM CSL_CITATION {"citationID":"YTh662ZL","properties":{"formattedCitation":"\\super 48,49\\nosupersub{}","plainCitation":"48,49","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2947A3">
        <w:fldChar w:fldCharType="separate"/>
      </w:r>
      <w:r w:rsidR="00F27DDF" w:rsidRPr="00F27DDF">
        <w:rPr>
          <w:vertAlign w:val="superscript"/>
        </w:rPr>
        <w:t>48,49</w:t>
      </w:r>
      <w:r w:rsidRPr="002947A3">
        <w:fldChar w:fldCharType="end"/>
      </w:r>
      <w:r w:rsidRPr="002947A3">
        <w:t xml:space="preserve">, which consists of 400 functionally-defined cortical parcellations and denotes which of 17 networks </w:t>
      </w:r>
      <w:r w:rsidRPr="002947A3">
        <w:fldChar w:fldCharType="begin"/>
      </w:r>
      <w:r w:rsidR="00F27DDF">
        <w:instrText xml:space="preserve"> ADDIN ZOTERO_ITEM CSL_CITATION {"citationID":"vjewxyxU","properties":{"formattedCitation":"\\super 51\\nosupersub{}","plainCitation":"51","noteIndex":0},"citationItems":[{"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Pr="002947A3">
        <w:fldChar w:fldCharType="separate"/>
      </w:r>
      <w:r w:rsidR="00F27DDF" w:rsidRPr="00F27DDF">
        <w:rPr>
          <w:vertAlign w:val="superscript"/>
        </w:rPr>
        <w:t>51</w:t>
      </w:r>
      <w:r w:rsidRPr="002947A3">
        <w:fldChar w:fldCharType="end"/>
      </w:r>
      <w:r w:rsidRPr="002947A3">
        <w:t xml:space="preserve"> each region predominantly participates within. When labeling was ambiguous or unavailable, the anatomical label in question was entered as a term in Neurosynth and the activation peak of the meta-analysis compared to the activation peak of the cluster in question. Additionally, certain specialized anatomical regions which are widely recognized within the neuroscience community, but which are not used in either of the atlases (e.g., temporoparietal junction) were confirmed using this technique. </w:t>
      </w:r>
    </w:p>
    <w:p w14:paraId="0E46E294" w14:textId="77777777" w:rsidR="00704746" w:rsidRDefault="00704746" w:rsidP="00704746">
      <w:pPr>
        <w:spacing w:line="240" w:lineRule="auto"/>
        <w:jc w:val="both"/>
        <w:rPr>
          <w:ins w:id="841" w:author="Billy Mitchell" w:date="2024-11-06T08:43:00Z" w16du:dateUtc="2024-11-06T13:43:00Z"/>
        </w:rPr>
      </w:pPr>
    </w:p>
    <w:p w14:paraId="0A8C8689" w14:textId="3BC6D00A" w:rsidR="000B4FF8" w:rsidRDefault="00704746" w:rsidP="00704746">
      <w:pPr>
        <w:spacing w:line="240" w:lineRule="auto"/>
        <w:jc w:val="both"/>
        <w:rPr>
          <w:ins w:id="842" w:author="Billy Mitchell" w:date="2024-11-06T10:47:00Z" w16du:dateUtc="2024-11-06T15:47:00Z"/>
        </w:rPr>
      </w:pPr>
      <w:ins w:id="843" w:author="Billy Mitchell" w:date="2024-11-06T08:43:00Z" w16du:dateUtc="2024-11-06T13:43:00Z">
        <w:r>
          <w:rPr>
            <w:b/>
            <w:bCs/>
          </w:rPr>
          <w:t xml:space="preserve">Free Recall </w:t>
        </w:r>
        <w:r w:rsidRPr="00EB1B8C">
          <w:rPr>
            <w:b/>
            <w:bCs/>
          </w:rPr>
          <w:t>Transcription</w:t>
        </w:r>
        <w:r>
          <w:t>.</w:t>
        </w:r>
      </w:ins>
      <w:ins w:id="844" w:author="Billy Mitchell" w:date="2024-11-06T09:35:00Z" w16du:dateUtc="2024-11-06T14:35:00Z">
        <w:r w:rsidR="001633CB">
          <w:t xml:space="preserve"> Of the thirty-five subjects who completed the study, </w:t>
        </w:r>
      </w:ins>
      <w:ins w:id="845" w:author="Billy Mitchell" w:date="2024-11-06T09:42:00Z" w16du:dateUtc="2024-11-06T14:42:00Z">
        <w:r w:rsidR="000733F7">
          <w:t>twenty-eight (n</w:t>
        </w:r>
      </w:ins>
      <w:ins w:id="846" w:author="Billy Mitchell" w:date="2024-11-06T10:37:00Z" w16du:dateUtc="2024-11-06T15:37:00Z">
        <w:r w:rsidR="00D96ECC">
          <w:t xml:space="preserve"> </w:t>
        </w:r>
      </w:ins>
      <w:ins w:id="847" w:author="Billy Mitchell" w:date="2024-11-06T09:42:00Z" w16du:dateUtc="2024-11-06T14:42:00Z">
        <w:r w:rsidR="000733F7">
          <w:t>=</w:t>
        </w:r>
      </w:ins>
      <w:ins w:id="848" w:author="Billy Mitchell" w:date="2024-11-06T10:37:00Z" w16du:dateUtc="2024-11-06T15:37:00Z">
        <w:r w:rsidR="00D96ECC">
          <w:t xml:space="preserve"> </w:t>
        </w:r>
      </w:ins>
      <w:ins w:id="849" w:author="Billy Mitchell" w:date="2024-11-06T09:42:00Z" w16du:dateUtc="2024-11-06T14:42:00Z">
        <w:r w:rsidR="000733F7">
          <w:t>28) provided audio recordings that could reliabl</w:t>
        </w:r>
      </w:ins>
      <w:ins w:id="850" w:author="Billy Mitchell" w:date="2024-11-06T09:43:00Z" w16du:dateUtc="2024-11-06T14:43:00Z">
        <w:r w:rsidR="000733F7">
          <w:t xml:space="preserve">y be transcribed. </w:t>
        </w:r>
      </w:ins>
      <w:ins w:id="851" w:author="Billy Mitchell" w:date="2024-11-06T09:45:00Z" w16du:dateUtc="2024-11-06T14:45:00Z">
        <w:r w:rsidR="000733F7">
          <w:t xml:space="preserve">The </w:t>
        </w:r>
      </w:ins>
      <w:ins w:id="852" w:author="Billy Mitchell" w:date="2024-11-06T09:46:00Z" w16du:dateUtc="2024-11-06T14:46:00Z">
        <w:r w:rsidR="000733F7">
          <w:t>audio</w:t>
        </w:r>
      </w:ins>
      <w:ins w:id="853" w:author="Billy Mitchell" w:date="2024-11-06T09:45:00Z" w16du:dateUtc="2024-11-06T14:45:00Z">
        <w:r w:rsidR="000733F7">
          <w:t xml:space="preserve"> of t</w:t>
        </w:r>
      </w:ins>
      <w:ins w:id="854" w:author="Billy Mitchell" w:date="2024-11-06T09:43:00Z" w16du:dateUtc="2024-11-06T14:43:00Z">
        <w:r w:rsidR="000733F7">
          <w:t xml:space="preserve">hree subjects </w:t>
        </w:r>
      </w:ins>
      <w:ins w:id="855" w:author="Billy Mitchell" w:date="2024-11-06T09:47:00Z" w16du:dateUtc="2024-11-06T14:47:00Z">
        <w:r w:rsidR="000733F7">
          <w:t>suffered</w:t>
        </w:r>
      </w:ins>
      <w:ins w:id="856" w:author="Billy Mitchell" w:date="2024-11-06T09:43:00Z" w16du:dateUtc="2024-11-06T14:43:00Z">
        <w:r w:rsidR="000733F7">
          <w:t xml:space="preserve"> technical issues </w:t>
        </w:r>
      </w:ins>
      <w:ins w:id="857" w:author="Billy Mitchell" w:date="2024-11-06T09:44:00Z" w16du:dateUtc="2024-11-06T14:44:00Z">
        <w:r w:rsidR="000733F7">
          <w:t>which corrupted the file</w:t>
        </w:r>
      </w:ins>
      <w:ins w:id="858" w:author="Billy Mitchell" w:date="2024-11-06T09:46:00Z" w16du:dateUtc="2024-11-06T14:46:00Z">
        <w:r w:rsidR="000733F7">
          <w:t>s</w:t>
        </w:r>
      </w:ins>
      <w:ins w:id="859" w:author="Billy Mitchell" w:date="2024-11-06T09:44:00Z" w16du:dateUtc="2024-11-06T14:44:00Z">
        <w:r w:rsidR="000733F7">
          <w:t xml:space="preserve"> and </w:t>
        </w:r>
      </w:ins>
      <w:proofErr w:type="gramStart"/>
      <w:ins w:id="860" w:author="Billy Mitchell" w:date="2024-11-06T09:46:00Z" w16du:dateUtc="2024-11-06T14:46:00Z">
        <w:r w:rsidR="000733F7">
          <w:t>audio</w:t>
        </w:r>
        <w:proofErr w:type="gramEnd"/>
        <w:r w:rsidR="000733F7">
          <w:t xml:space="preserve"> </w:t>
        </w:r>
      </w:ins>
      <w:ins w:id="861" w:author="Billy Mitchell" w:date="2024-11-06T09:47:00Z" w16du:dateUtc="2024-11-06T14:47:00Z">
        <w:r w:rsidR="000733F7">
          <w:t>from</w:t>
        </w:r>
      </w:ins>
      <w:ins w:id="862" w:author="Billy Mitchell" w:date="2024-11-06T09:46:00Z" w16du:dateUtc="2024-11-06T14:46:00Z">
        <w:r w:rsidR="000733F7">
          <w:t xml:space="preserve"> four other subjects was of low-quality and could not be reliably transcribed.</w:t>
        </w:r>
      </w:ins>
      <w:ins w:id="863" w:author="Billy Mitchell" w:date="2024-11-06T09:47:00Z" w16du:dateUtc="2024-11-06T14:47:00Z">
        <w:r w:rsidR="000733F7">
          <w:t xml:space="preserve"> </w:t>
        </w:r>
        <w:proofErr w:type="gramStart"/>
        <w:r w:rsidR="000733F7">
          <w:t>Trans</w:t>
        </w:r>
      </w:ins>
      <w:ins w:id="864" w:author="Billy Mitchell" w:date="2024-11-06T09:48:00Z" w16du:dateUtc="2024-11-06T14:48:00Z">
        <w:r w:rsidR="000733F7">
          <w:t>cription</w:t>
        </w:r>
        <w:proofErr w:type="gramEnd"/>
        <w:r w:rsidR="000733F7">
          <w:t xml:space="preserve"> was completed in stages. Audio recordings were first </w:t>
        </w:r>
      </w:ins>
      <w:ins w:id="865" w:author="Billy Mitchell" w:date="2024-11-06T09:49:00Z" w16du:dateUtc="2024-11-06T14:49:00Z">
        <w:r w:rsidR="000733F7">
          <w:t xml:space="preserve">transcribed </w:t>
        </w:r>
      </w:ins>
      <w:ins w:id="866" w:author="Billy Mitchell" w:date="2024-11-06T10:37:00Z" w16du:dateUtc="2024-11-06T15:37:00Z">
        <w:r w:rsidR="00D96ECC">
          <w:t xml:space="preserve">to text </w:t>
        </w:r>
      </w:ins>
      <w:ins w:id="867" w:author="Billy Mitchell" w:date="2024-11-06T09:49:00Z" w16du:dateUtc="2024-11-06T14:49:00Z">
        <w:r w:rsidR="000733F7">
          <w:t xml:space="preserve">using a locally-hosted version of OpenAI’s </w:t>
        </w:r>
      </w:ins>
      <w:ins w:id="868" w:author="Billy Mitchell" w:date="2024-11-06T09:51:00Z" w16du:dateUtc="2024-11-06T14:51:00Z">
        <w:r w:rsidR="000733F7" w:rsidRPr="002947A3">
          <w:t xml:space="preserve">Whisper [v1.1.10] </w:t>
        </w:r>
        <w:r w:rsidR="000733F7" w:rsidRPr="002947A3">
          <w:fldChar w:fldCharType="begin"/>
        </w:r>
      </w:ins>
      <w:r w:rsidR="00F27DDF">
        <w:instrText xml:space="preserve"> ADDIN ZOTERO_ITEM CSL_CITATION {"citationID":"RfR6CkZp","properties":{"formattedCitation":"\\super 79\\nosupersub{}","plainCitation":"79","noteIndex":0},"citationItems":[{"id":18135,"uris":["http://zotero.org/users/6239255/items/XMPTFXLL"],"itemData":{"id":18135,"type":"software","title":"Whisper","URL":"https://github.com/openai/whisper","author":[{"literal":"OpenAI"}],"issued":{"date-parts":[["2023"]]}}}],"schema":"https://github.com/citation-style-language/schema/raw/master/csl-citation.json"} </w:instrText>
      </w:r>
      <w:ins w:id="869" w:author="Billy Mitchell" w:date="2024-11-06T09:51:00Z" w16du:dateUtc="2024-11-06T14:51:00Z">
        <w:r w:rsidR="000733F7" w:rsidRPr="002947A3">
          <w:fldChar w:fldCharType="separate"/>
        </w:r>
      </w:ins>
      <w:r w:rsidR="00F27DDF" w:rsidRPr="00F27DDF">
        <w:rPr>
          <w:vertAlign w:val="superscript"/>
        </w:rPr>
        <w:t>79</w:t>
      </w:r>
      <w:ins w:id="870" w:author="Billy Mitchell" w:date="2024-11-06T09:51:00Z" w16du:dateUtc="2024-11-06T14:51:00Z">
        <w:r w:rsidR="000733F7" w:rsidRPr="002947A3">
          <w:fldChar w:fldCharType="end"/>
        </w:r>
      </w:ins>
      <w:ins w:id="871" w:author="Billy Mitchell" w:date="2024-11-06T09:49:00Z" w16du:dateUtc="2024-11-06T14:49:00Z">
        <w:r w:rsidR="000733F7">
          <w:t xml:space="preserve"> library in Python </w:t>
        </w:r>
        <w:r w:rsidR="000733F7" w:rsidRPr="002947A3">
          <w:t xml:space="preserve">[v3.8.13] </w:t>
        </w:r>
        <w:r w:rsidR="000733F7" w:rsidRPr="002947A3">
          <w:fldChar w:fldCharType="begin"/>
        </w:r>
      </w:ins>
      <w:r w:rsidR="00F27DDF">
        <w:instrText xml:space="preserve"> ADDIN ZOTERO_ITEM CSL_CITATION {"citationID":"lTjho60l","properties":{"formattedCitation":"\\super 66\\nosupersub{}","plainCitation":"66","noteIndex":0},"citationItems":[{"id":18147,"uris":["http://zotero.org/users/6239255/items/2N3VUFMR"],"itemData":{"id":18147,"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ins w:id="872" w:author="Billy Mitchell" w:date="2024-11-06T09:49:00Z" w16du:dateUtc="2024-11-06T14:49:00Z">
        <w:r w:rsidR="000733F7" w:rsidRPr="002947A3">
          <w:fldChar w:fldCharType="separate"/>
        </w:r>
      </w:ins>
      <w:r w:rsidR="00F27DDF" w:rsidRPr="00F27DDF">
        <w:rPr>
          <w:vertAlign w:val="superscript"/>
        </w:rPr>
        <w:t>66</w:t>
      </w:r>
      <w:ins w:id="873" w:author="Billy Mitchell" w:date="2024-11-06T09:49:00Z" w16du:dateUtc="2024-11-06T14:49:00Z">
        <w:r w:rsidR="000733F7" w:rsidRPr="002947A3">
          <w:fldChar w:fldCharType="end"/>
        </w:r>
      </w:ins>
      <w:ins w:id="874" w:author="Billy Mitchell" w:date="2024-11-06T09:51:00Z" w16du:dateUtc="2024-11-06T14:51:00Z">
        <w:r w:rsidR="000733F7">
          <w:t xml:space="preserve">. These </w:t>
        </w:r>
      </w:ins>
      <w:ins w:id="875" w:author="Billy Mitchell" w:date="2024-11-06T10:37:00Z" w16du:dateUtc="2024-11-06T15:37:00Z">
        <w:r w:rsidR="00D96ECC">
          <w:t>textual representations</w:t>
        </w:r>
      </w:ins>
      <w:ins w:id="876" w:author="Billy Mitchell" w:date="2024-11-06T09:51:00Z" w16du:dateUtc="2024-11-06T14:51:00Z">
        <w:r w:rsidR="000733F7">
          <w:t xml:space="preserve"> were then </w:t>
        </w:r>
      </w:ins>
      <w:ins w:id="877" w:author="Billy Mitchell" w:date="2024-11-06T10:28:00Z" w16du:dateUtc="2024-11-06T15:28:00Z">
        <w:r w:rsidR="00211D2F">
          <w:t>i</w:t>
        </w:r>
      </w:ins>
      <w:ins w:id="878" w:author="Billy Mitchell" w:date="2024-11-06T10:29:00Z" w16du:dateUtc="2024-11-06T15:29:00Z">
        <w:r w:rsidR="00211D2F">
          <w:t xml:space="preserve">ndependently </w:t>
        </w:r>
      </w:ins>
      <w:del w:id="879" w:author="Billy Mitchell" w:date="2024-11-06T09:52:00Z" w16du:dateUtc="2024-11-06T14:52:00Z">
        <w:r w:rsidR="000733F7" w:rsidDel="000733F7">
          <w:delText>reviewed</w:delText>
        </w:r>
      </w:del>
      <w:ins w:id="880" w:author="Billy Mitchell" w:date="2024-11-06T09:52:00Z" w16du:dateUtc="2024-11-06T14:52:00Z">
        <w:r w:rsidR="000733F7">
          <w:t>appraised</w:t>
        </w:r>
      </w:ins>
      <w:ins w:id="881" w:author="Billy Mitchell" w:date="2024-11-06T09:51:00Z" w16du:dateUtc="2024-11-06T14:51:00Z">
        <w:r w:rsidR="000733F7">
          <w:t xml:space="preserve"> and </w:t>
        </w:r>
      </w:ins>
      <w:ins w:id="882" w:author="Billy Mitchell" w:date="2024-11-06T09:52:00Z" w16du:dateUtc="2024-11-06T14:52:00Z">
        <w:r w:rsidR="000733F7">
          <w:t>revised</w:t>
        </w:r>
      </w:ins>
      <w:ins w:id="883" w:author="Billy Mitchell" w:date="2024-11-06T09:51:00Z" w16du:dateUtc="2024-11-06T14:51:00Z">
        <w:r w:rsidR="000733F7">
          <w:t xml:space="preserve"> by a team of</w:t>
        </w:r>
      </w:ins>
      <w:ins w:id="884" w:author="Billy Mitchell" w:date="2024-11-06T09:52:00Z" w16du:dateUtc="2024-11-06T14:52:00Z">
        <w:r w:rsidR="000733F7">
          <w:t xml:space="preserve"> </w:t>
        </w:r>
      </w:ins>
      <w:ins w:id="885" w:author="Billy Mitchell" w:date="2024-11-06T10:24:00Z" w16du:dateUtc="2024-11-06T15:24:00Z">
        <w:r w:rsidR="00211D2F">
          <w:t xml:space="preserve">trained </w:t>
        </w:r>
      </w:ins>
      <w:ins w:id="886" w:author="Billy Mitchell" w:date="2024-11-06T09:51:00Z" w16du:dateUtc="2024-11-06T14:51:00Z">
        <w:r w:rsidR="000733F7">
          <w:t>reviewers</w:t>
        </w:r>
      </w:ins>
      <w:ins w:id="887" w:author="Billy Mitchell" w:date="2024-11-06T12:38:00Z" w16du:dateUtc="2024-11-06T17:38:00Z">
        <w:r w:rsidR="00C11DE4">
          <w:t xml:space="preserve"> familiar with the stimulus and whom reviewed annotations of the stimulus generated by a separate team of reviewers</w:t>
        </w:r>
      </w:ins>
      <w:ins w:id="888" w:author="Billy Mitchell" w:date="2024-11-06T12:40:00Z" w16du:dateUtc="2024-11-06T17:40:00Z">
        <w:r w:rsidR="00C11DE4">
          <w:t xml:space="preserve"> in line with standards </w:t>
        </w:r>
      </w:ins>
      <w:ins w:id="889" w:author="Billy Mitchell" w:date="2024-11-06T12:41:00Z" w16du:dateUtc="2024-11-06T17:41:00Z">
        <w:r w:rsidR="00C11DE4">
          <w:t>described by Chen et al.</w:t>
        </w:r>
      </w:ins>
      <w:r w:rsidR="00C11DE4">
        <w:fldChar w:fldCharType="begin"/>
      </w:r>
      <w:r w:rsidR="00CD69CB">
        <w:instrText xml:space="preserve"> ADDIN ZOTERO_ITEM CSL_CITATION {"citationID":"JOpmP25t","properties":{"formattedCitation":"\\super 12\\nosupersub{}","plainCitation":"12","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C11DE4">
        <w:fldChar w:fldCharType="separate"/>
      </w:r>
      <w:r w:rsidR="006724E1" w:rsidRPr="006724E1">
        <w:rPr>
          <w:vertAlign w:val="superscript"/>
        </w:rPr>
        <w:t>12</w:t>
      </w:r>
      <w:r w:rsidR="00C11DE4">
        <w:fldChar w:fldCharType="end"/>
      </w:r>
      <w:ins w:id="890" w:author="Billy Mitchell" w:date="2024-11-06T10:25:00Z" w16du:dateUtc="2024-11-06T15:25:00Z">
        <w:r w:rsidR="00211D2F">
          <w:t>.</w:t>
        </w:r>
      </w:ins>
      <w:ins w:id="891" w:author="Billy Mitchell" w:date="2024-11-06T12:40:00Z" w16du:dateUtc="2024-11-06T17:40:00Z">
        <w:r w:rsidR="00C11DE4">
          <w:t xml:space="preserve"> </w:t>
        </w:r>
      </w:ins>
      <w:ins w:id="892" w:author="Billy Mitchell" w:date="2024-11-06T10:25:00Z" w16du:dateUtc="2024-11-06T15:25:00Z">
        <w:r w:rsidR="00211D2F">
          <w:t>Each transcription was reviewed by a</w:t>
        </w:r>
      </w:ins>
      <w:ins w:id="893" w:author="Billy Mitchell" w:date="2024-11-06T10:26:00Z" w16du:dateUtc="2024-11-06T15:26:00Z">
        <w:r w:rsidR="00211D2F">
          <w:t xml:space="preserve">t least two individuals who were required to reach a consensus. Any </w:t>
        </w:r>
      </w:ins>
      <w:ins w:id="894" w:author="Billy Mitchell" w:date="2024-11-06T10:27:00Z" w16du:dateUtc="2024-11-06T15:27:00Z">
        <w:r w:rsidR="00211D2F">
          <w:t>discrepancies</w:t>
        </w:r>
      </w:ins>
      <w:ins w:id="895" w:author="Billy Mitchell" w:date="2024-11-06T10:26:00Z" w16du:dateUtc="2024-11-06T15:26:00Z">
        <w:r w:rsidR="00211D2F">
          <w:t xml:space="preserve"> </w:t>
        </w:r>
      </w:ins>
      <w:ins w:id="896" w:author="Billy Mitchell" w:date="2024-11-06T10:27:00Z" w16du:dateUtc="2024-11-06T15:27:00Z">
        <w:r w:rsidR="00211D2F">
          <w:t>between reviewers’ initial appraisals were flagged and discussed until a consensus could be reached or the questionable segment was censored.</w:t>
        </w:r>
      </w:ins>
      <w:ins w:id="897" w:author="Billy Mitchell" w:date="2024-11-06T10:28:00Z" w16du:dateUtc="2024-11-06T15:28:00Z">
        <w:r w:rsidR="00211D2F">
          <w:t xml:space="preserve"> </w:t>
        </w:r>
      </w:ins>
      <w:ins w:id="898" w:author="Billy Mitchell" w:date="2024-11-06T10:29:00Z" w16du:dateUtc="2024-11-06T15:29:00Z">
        <w:r w:rsidR="00211D2F">
          <w:t>Two reviewers then independently segm</w:t>
        </w:r>
      </w:ins>
      <w:ins w:id="899" w:author="Billy Mitchell" w:date="2024-11-06T10:30:00Z" w16du:dateUtc="2024-11-06T15:30:00Z">
        <w:r w:rsidR="00211D2F">
          <w:t xml:space="preserve">ented recall and categorized each segment according to which scene they </w:t>
        </w:r>
        <w:proofErr w:type="gramStart"/>
        <w:r w:rsidR="00211D2F">
          <w:t>believe</w:t>
        </w:r>
        <w:proofErr w:type="gramEnd"/>
        <w:r w:rsidR="00211D2F">
          <w:t xml:space="preserve"> that it was describing. </w:t>
        </w:r>
      </w:ins>
      <w:ins w:id="900" w:author="Billy Mitchell" w:date="2024-11-06T12:42:00Z" w16du:dateUtc="2024-11-06T17:42:00Z">
        <w:r w:rsidR="00D94E2D">
          <w:t xml:space="preserve">We determined that there were </w:t>
        </w:r>
      </w:ins>
      <w:ins w:id="901" w:author="Billy Mitchell" w:date="2024-11-08T11:53:00Z" w16du:dateUtc="2024-11-08T16:53:00Z">
        <w:r w:rsidR="00902099">
          <w:t>28</w:t>
        </w:r>
      </w:ins>
      <w:ins w:id="902" w:author="Billy Mitchell" w:date="2024-11-06T12:42:00Z" w16du:dateUtc="2024-11-06T17:42:00Z">
        <w:r w:rsidR="00D94E2D">
          <w:t xml:space="preserve"> distinct scenes present in the stimulus. </w:t>
        </w:r>
      </w:ins>
      <w:ins w:id="903" w:author="Billy Mitchell" w:date="2024-11-06T10:30:00Z" w16du:dateUtc="2024-11-06T15:30:00Z">
        <w:r w:rsidR="00211D2F">
          <w:t>Again, any discrepancies between reviewers</w:t>
        </w:r>
      </w:ins>
      <w:ins w:id="904" w:author="Billy Mitchell" w:date="2024-11-06T10:31:00Z" w16du:dateUtc="2024-11-06T15:31:00Z">
        <w:r w:rsidR="00211D2F">
          <w:t xml:space="preserve">’ initial appraisals were discussed in a meeting </w:t>
        </w:r>
      </w:ins>
      <w:ins w:id="905" w:author="Billy Mitchell" w:date="2024-11-06T10:44:00Z" w16du:dateUtc="2024-11-06T15:44:00Z">
        <w:r w:rsidR="00D96ECC">
          <w:t>facilitated</w:t>
        </w:r>
      </w:ins>
      <w:ins w:id="906" w:author="Billy Mitchell" w:date="2024-11-06T10:31:00Z" w16du:dateUtc="2024-11-06T15:31:00Z">
        <w:r w:rsidR="00211D2F">
          <w:t xml:space="preserve"> by the </w:t>
        </w:r>
      </w:ins>
      <w:ins w:id="907" w:author="Billy Mitchell" w:date="2024-11-06T10:32:00Z" w16du:dateUtc="2024-11-06T15:32:00Z">
        <w:r w:rsidR="00211D2F">
          <w:t>corresponding author until a consensus on segmentation and categorization could be reached</w:t>
        </w:r>
      </w:ins>
      <w:ins w:id="908" w:author="Billy Mitchell" w:date="2024-11-06T10:45:00Z" w16du:dateUtc="2024-11-06T15:45:00Z">
        <w:r w:rsidR="00D96ECC">
          <w:t xml:space="preserve"> between reviewers.</w:t>
        </w:r>
      </w:ins>
      <w:ins w:id="909" w:author="Billy Mitchell" w:date="2024-11-06T10:46:00Z" w16du:dateUtc="2024-11-06T15:46:00Z">
        <w:r w:rsidR="000B4FF8">
          <w:t xml:space="preserve"> </w:t>
        </w:r>
      </w:ins>
      <w:ins w:id="910" w:author="Billy Mitchell" w:date="2024-11-06T12:10:00Z" w16du:dateUtc="2024-11-06T17:10:00Z">
        <w:r w:rsidR="002E76E8">
          <w:t xml:space="preserve">Training materials and standard operating procedures are available publicly at </w:t>
        </w:r>
        <w:r w:rsidR="002E76E8" w:rsidRPr="002947A3">
          <w:t>https://github.com/wj-mitchell/</w:t>
        </w:r>
        <w:r w:rsidR="002E76E8">
          <w:t>active_viewing</w:t>
        </w:r>
        <w:r w:rsidR="002E76E8" w:rsidRPr="002947A3">
          <w:t>.</w:t>
        </w:r>
      </w:ins>
    </w:p>
    <w:p w14:paraId="630F4CE3" w14:textId="584C8F69" w:rsidR="00704746" w:rsidRPr="002947A3" w:rsidRDefault="000B4FF8" w:rsidP="00704746">
      <w:pPr>
        <w:spacing w:line="240" w:lineRule="auto"/>
        <w:jc w:val="both"/>
        <w:rPr>
          <w:ins w:id="911" w:author="Billy Mitchell" w:date="2024-11-06T08:43:00Z" w16du:dateUtc="2024-11-06T13:43:00Z"/>
        </w:rPr>
      </w:pPr>
      <w:ins w:id="912" w:author="Billy Mitchell" w:date="2024-11-06T10:47:00Z" w16du:dateUtc="2024-11-06T15:47:00Z">
        <w:r>
          <w:tab/>
        </w:r>
      </w:ins>
    </w:p>
    <w:p w14:paraId="4E2581BC" w14:textId="08BE677E" w:rsidR="000C3DFB" w:rsidRDefault="00704746">
      <w:pPr>
        <w:spacing w:line="240" w:lineRule="auto"/>
        <w:jc w:val="both"/>
        <w:rPr>
          <w:ins w:id="913" w:author="Billy Mitchell" w:date="2024-11-08T12:21:00Z" w16du:dateUtc="2024-11-08T17:21:00Z"/>
        </w:rPr>
      </w:pPr>
      <w:ins w:id="914" w:author="Billy Mitchell" w:date="2024-11-06T08:43:00Z" w16du:dateUtc="2024-11-06T13:43:00Z">
        <w:r>
          <w:rPr>
            <w:b/>
            <w:bCs/>
          </w:rPr>
          <w:t xml:space="preserve">Memory and Character Assessment Analyses. </w:t>
        </w:r>
      </w:ins>
      <w:ins w:id="915" w:author="Billy Mitchell" w:date="2024-11-06T12:11:00Z" w16du:dateUtc="2024-11-06T17:11:00Z">
        <w:r w:rsidR="002E76E8" w:rsidRPr="002E76E8">
          <w:rPr>
            <w:rPrChange w:id="916" w:author="Billy Mitchell" w:date="2024-11-06T12:11:00Z" w16du:dateUtc="2024-11-06T17:11:00Z">
              <w:rPr>
                <w:b/>
                <w:bCs/>
              </w:rPr>
            </w:rPrChange>
          </w:rPr>
          <w:t>Analyses</w:t>
        </w:r>
        <w:r w:rsidR="002E76E8">
          <w:rPr>
            <w:b/>
            <w:bCs/>
          </w:rPr>
          <w:t xml:space="preserve"> </w:t>
        </w:r>
        <w:r w:rsidR="002E76E8">
          <w:t>were conducted in R [</w:t>
        </w:r>
      </w:ins>
      <w:ins w:id="917" w:author="Billy Mitchell" w:date="2024-11-06T12:12:00Z" w16du:dateUtc="2024-11-06T17:12:00Z">
        <w:r w:rsidR="002E76E8">
          <w:t>v4.3.1</w:t>
        </w:r>
      </w:ins>
      <w:ins w:id="918" w:author="Billy Mitchell" w:date="2024-11-06T12:11:00Z" w16du:dateUtc="2024-11-06T17:11:00Z">
        <w:r w:rsidR="002E76E8">
          <w:t>]</w:t>
        </w:r>
      </w:ins>
      <w:ins w:id="919" w:author="Billy Mitchell" w:date="2024-11-06T12:37:00Z" w16du:dateUtc="2024-11-06T17:37:00Z">
        <w:r w:rsidR="00C11DE4">
          <w:t xml:space="preserve"> </w:t>
        </w:r>
      </w:ins>
      <w:r w:rsidR="00C11DE4">
        <w:fldChar w:fldCharType="begin"/>
      </w:r>
      <w:r w:rsidR="00F27DDF">
        <w:instrText xml:space="preserve"> ADDIN ZOTERO_ITEM CSL_CITATION {"citationID":"7K0vHaMx","properties":{"formattedCitation":"\\super 85\\nosupersub{}","plainCitation":"85","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C11DE4">
        <w:fldChar w:fldCharType="separate"/>
      </w:r>
      <w:r w:rsidR="00F27DDF" w:rsidRPr="00F27DDF">
        <w:rPr>
          <w:vertAlign w:val="superscript"/>
        </w:rPr>
        <w:t>85</w:t>
      </w:r>
      <w:r w:rsidR="00C11DE4">
        <w:fldChar w:fldCharType="end"/>
      </w:r>
      <w:ins w:id="920" w:author="Billy Mitchell" w:date="2024-11-06T12:11:00Z" w16du:dateUtc="2024-11-06T17:11:00Z">
        <w:r w:rsidR="002E76E8">
          <w:t xml:space="preserve"> using R Studio [</w:t>
        </w:r>
      </w:ins>
      <w:ins w:id="921" w:author="Billy Mitchell" w:date="2024-11-06T12:12:00Z" w16du:dateUtc="2024-11-06T17:12:00Z">
        <w:r w:rsidR="002E76E8">
          <w:t>v</w:t>
        </w:r>
      </w:ins>
      <w:ins w:id="922" w:author="Billy Mitchell" w:date="2024-11-06T12:13:00Z" w16du:dateUtc="2024-11-06T17:13:00Z">
        <w:r w:rsidR="002E76E8">
          <w:t>2023.09.0</w:t>
        </w:r>
      </w:ins>
      <w:ins w:id="923" w:author="Billy Mitchell" w:date="2024-11-06T12:11:00Z" w16du:dateUtc="2024-11-06T17:11:00Z">
        <w:r w:rsidR="002E76E8">
          <w:t>]</w:t>
        </w:r>
      </w:ins>
      <w:ins w:id="924" w:author="Billy Mitchell" w:date="2024-11-06T12:37:00Z" w16du:dateUtc="2024-11-06T17:37:00Z">
        <w:r w:rsidR="00C11DE4">
          <w:t xml:space="preserve"> </w:t>
        </w:r>
      </w:ins>
      <w:ins w:id="925" w:author="Billy Mitchell" w:date="2024-11-06T12:11:00Z" w16du:dateUtc="2024-11-06T17:11:00Z">
        <w:r w:rsidR="002E76E8">
          <w:t xml:space="preserve">as </w:t>
        </w:r>
      </w:ins>
      <w:ins w:id="926" w:author="Billy Mitchell" w:date="2024-11-06T12:31:00Z" w16du:dateUtc="2024-11-06T17:31:00Z">
        <w:r w:rsidR="00C11DE4">
          <w:t>the</w:t>
        </w:r>
      </w:ins>
      <w:ins w:id="927" w:author="Billy Mitchell" w:date="2024-11-06T12:11:00Z" w16du:dateUtc="2024-11-06T17:11:00Z">
        <w:r w:rsidR="002E76E8">
          <w:t xml:space="preserve"> IDE.</w:t>
        </w:r>
      </w:ins>
      <w:ins w:id="928" w:author="Billy Mitchell" w:date="2024-11-06T12:37:00Z" w16du:dateUtc="2024-11-06T17:37:00Z">
        <w:r w:rsidR="00C11DE4">
          <w:t xml:space="preserve"> For recall </w:t>
        </w:r>
      </w:ins>
      <w:ins w:id="929" w:author="Billy Mitchell" w:date="2024-11-06T20:17:00Z" w16du:dateUtc="2024-11-07T01:17:00Z">
        <w:r w:rsidR="00393207">
          <w:t xml:space="preserve">analyses, a </w:t>
        </w:r>
        <w:proofErr w:type="spellStart"/>
        <w:r w:rsidR="00393207">
          <w:t>dataframe</w:t>
        </w:r>
        <w:proofErr w:type="spellEnd"/>
        <w:r w:rsidR="00393207">
          <w:t xml:space="preserve"> containing</w:t>
        </w:r>
      </w:ins>
      <w:ins w:id="930" w:author="Billy Mitchell" w:date="2024-11-06T20:20:00Z" w16du:dateUtc="2024-11-07T01:20:00Z">
        <w:r w:rsidR="00393207">
          <w:t xml:space="preserve"> a</w:t>
        </w:r>
      </w:ins>
      <w:ins w:id="931" w:author="Billy Mitchell" w:date="2024-11-06T20:17:00Z" w16du:dateUtc="2024-11-07T01:17:00Z">
        <w:r w:rsidR="00393207">
          <w:t xml:space="preserve"> row for each </w:t>
        </w:r>
      </w:ins>
      <w:ins w:id="932" w:author="Billy Mitchell" w:date="2024-11-06T20:18:00Z" w16du:dateUtc="2024-11-07T01:18:00Z">
        <w:r w:rsidR="00393207">
          <w:t>scene and a column for each subject was constructed with a binary value in each cell denoting whether each scene was recalled</w:t>
        </w:r>
      </w:ins>
      <w:ins w:id="933" w:author="Billy Mitchell" w:date="2024-11-08T11:59:00Z" w16du:dateUtc="2024-11-08T16:59:00Z">
        <w:r w:rsidR="005E77F7">
          <w:t>. To examine recall rates</w:t>
        </w:r>
      </w:ins>
      <w:ins w:id="934" w:author="Billy Mitchell" w:date="2024-11-08T12:00:00Z" w16du:dateUtc="2024-11-08T17:00:00Z">
        <w:r w:rsidR="005E77F7">
          <w:t xml:space="preserve"> between subjects</w:t>
        </w:r>
      </w:ins>
      <w:ins w:id="935" w:author="Billy Mitchell" w:date="2024-11-08T11:59:00Z" w16du:dateUtc="2024-11-08T16:59:00Z">
        <w:r w:rsidR="005E77F7">
          <w:t xml:space="preserve"> in relation to rated and non-rated conditions, </w:t>
        </w:r>
      </w:ins>
      <w:ins w:id="936" w:author="Billy Mitchell" w:date="2024-11-08T12:00:00Z" w16du:dateUtc="2024-11-08T17:00:00Z">
        <w:r w:rsidR="005E77F7">
          <w:t xml:space="preserve">we conducted a chi-square test to evaluate whether </w:t>
        </w:r>
        <w:r w:rsidR="005E77F7" w:rsidRPr="005E77F7">
          <w:t xml:space="preserve">scenes </w:t>
        </w:r>
      </w:ins>
      <w:ins w:id="937" w:author="Billy Mitchell" w:date="2024-11-08T12:01:00Z" w16du:dateUtc="2024-11-08T17:01:00Z">
        <w:r w:rsidR="005E77F7">
          <w:t>viewed while rating were</w:t>
        </w:r>
      </w:ins>
      <w:ins w:id="938" w:author="Billy Mitchell" w:date="2024-11-08T12:00:00Z" w16du:dateUtc="2024-11-08T17:00:00Z">
        <w:r w:rsidR="005E77F7" w:rsidRPr="005E77F7">
          <w:t xml:space="preserve"> more likely to be recalled than scenes </w:t>
        </w:r>
      </w:ins>
      <w:ins w:id="939" w:author="Billy Mitchell" w:date="2024-11-08T12:01:00Z" w16du:dateUtc="2024-11-08T17:01:00Z">
        <w:r w:rsidR="005E77F7">
          <w:t>viewed while not rating. We then calculated the proportion of scenes recalled while rating and not-rati</w:t>
        </w:r>
      </w:ins>
      <w:ins w:id="940" w:author="Billy Mitchell" w:date="2024-11-08T12:02:00Z" w16du:dateUtc="2024-11-08T17:02:00Z">
        <w:r w:rsidR="005E77F7">
          <w:t xml:space="preserve">ng and conducted a paired t-test to account for individual recall variability within this </w:t>
        </w:r>
      </w:ins>
      <w:ins w:id="941" w:author="Billy Mitchell" w:date="2024-11-08T12:03:00Z" w16du:dateUtc="2024-11-08T17:03:00Z">
        <w:r w:rsidR="005E77F7">
          <w:t>relationship. Lastly</w:t>
        </w:r>
      </w:ins>
      <w:ins w:id="942" w:author="Billy Mitchell" w:date="2024-11-08T12:04:00Z" w16du:dateUtc="2024-11-08T17:04:00Z">
        <w:r w:rsidR="005E77F7">
          <w:t>,</w:t>
        </w:r>
      </w:ins>
      <w:ins w:id="943" w:author="Billy Mitchell" w:date="2024-11-08T12:03:00Z" w16du:dateUtc="2024-11-08T17:03:00Z">
        <w:r w:rsidR="005E77F7">
          <w:t xml:space="preserve"> </w:t>
        </w:r>
      </w:ins>
      <w:ins w:id="944" w:author="Billy Mitchell" w:date="2024-11-08T12:04:00Z" w16du:dateUtc="2024-11-08T17:04:00Z">
        <w:r w:rsidR="005E77F7">
          <w:t xml:space="preserve">to </w:t>
        </w:r>
      </w:ins>
      <w:ins w:id="945" w:author="Billy Mitchell" w:date="2024-11-08T12:05:00Z" w16du:dateUtc="2024-11-08T17:05:00Z">
        <w:r w:rsidR="005E77F7">
          <w:t>identify</w:t>
        </w:r>
      </w:ins>
      <w:ins w:id="946" w:author="Billy Mitchell" w:date="2024-11-08T12:04:00Z" w16du:dateUtc="2024-11-08T17:04:00Z">
        <w:r w:rsidR="005E77F7">
          <w:t xml:space="preserve"> differences in recall patterns</w:t>
        </w:r>
      </w:ins>
      <w:ins w:id="947" w:author="Billy Mitchell" w:date="2024-11-08T12:03:00Z" w16du:dateUtc="2024-11-08T17:03:00Z">
        <w:r w:rsidR="005E77F7">
          <w:t xml:space="preserve"> </w:t>
        </w:r>
      </w:ins>
      <w:ins w:id="948" w:author="Billy Mitchell" w:date="2024-11-08T12:05:00Z" w16du:dateUtc="2024-11-08T17:05:00Z">
        <w:r w:rsidR="005E77F7">
          <w:t>by rating condition, we conducted a form of representational similarity analysis (RSA) in which c</w:t>
        </w:r>
      </w:ins>
      <w:ins w:id="949" w:author="Billy Mitchell" w:date="2024-11-06T20:20:00Z" w16du:dateUtc="2024-11-07T01:20:00Z">
        <w:r w:rsidR="00393207">
          <w:t xml:space="preserve">omplete pairwise Spearman-rank correlations were calculated </w:t>
        </w:r>
      </w:ins>
      <w:ins w:id="950" w:author="Billy Mitchell" w:date="2024-11-08T11:58:00Z" w16du:dateUtc="2024-11-08T16:58:00Z">
        <w:r w:rsidR="00902099">
          <w:t>between</w:t>
        </w:r>
      </w:ins>
      <w:ins w:id="951" w:author="Billy Mitchell" w:date="2024-11-06T20:20:00Z" w16du:dateUtc="2024-11-07T01:20:00Z">
        <w:r w:rsidR="00393207">
          <w:t xml:space="preserve"> each</w:t>
        </w:r>
      </w:ins>
      <w:ins w:id="952" w:author="Billy Mitchell" w:date="2024-11-08T11:56:00Z" w16du:dateUtc="2024-11-08T16:56:00Z">
        <w:r w:rsidR="00902099">
          <w:t xml:space="preserve"> subject</w:t>
        </w:r>
      </w:ins>
      <w:ins w:id="953" w:author="Billy Mitchell" w:date="2024-11-06T20:20:00Z" w16du:dateUtc="2024-11-07T01:20:00Z">
        <w:r w:rsidR="00393207">
          <w:t xml:space="preserve"> pair</w:t>
        </w:r>
      </w:ins>
      <w:ins w:id="954" w:author="Billy Mitchell" w:date="2024-11-08T11:58:00Z" w16du:dateUtc="2024-11-08T16:58:00Z">
        <w:r w:rsidR="00902099">
          <w:t>.</w:t>
        </w:r>
      </w:ins>
      <w:ins w:id="955" w:author="Billy Mitchell" w:date="2024-11-08T12:05:00Z" w16du:dateUtc="2024-11-08T17:05:00Z">
        <w:r w:rsidR="005E77F7">
          <w:t xml:space="preserve"> This </w:t>
        </w:r>
      </w:ins>
      <w:ins w:id="956" w:author="Billy Mitchell" w:date="2024-11-08T12:06:00Z" w16du:dateUtc="2024-11-08T17:06:00Z">
        <w:r w:rsidR="005E77F7">
          <w:t xml:space="preserve">value represents how </w:t>
        </w:r>
        <w:proofErr w:type="gramStart"/>
        <w:r w:rsidR="005E77F7">
          <w:t>similar</w:t>
        </w:r>
        <w:proofErr w:type="gramEnd"/>
        <w:r w:rsidR="005E77F7">
          <w:t xml:space="preserve"> or dissimilar scene recall was between each pair</w:t>
        </w:r>
      </w:ins>
      <w:ins w:id="957" w:author="Billy Mitchell" w:date="2024-11-08T12:19:00Z" w16du:dateUtc="2024-11-08T17:19:00Z">
        <w:r w:rsidR="000C3DFB">
          <w:t>.</w:t>
        </w:r>
      </w:ins>
    </w:p>
    <w:p w14:paraId="4E2D7A8F" w14:textId="5C3B626F" w:rsidR="00BE19B1" w:rsidRDefault="000C3DFB">
      <w:pPr>
        <w:spacing w:line="240" w:lineRule="auto"/>
        <w:jc w:val="both"/>
        <w:rPr>
          <w:ins w:id="958" w:author="Billy Mitchell" w:date="2024-11-06T20:38:00Z" w16du:dateUtc="2024-11-07T01:38:00Z"/>
        </w:rPr>
      </w:pPr>
      <w:ins w:id="959" w:author="Billy Mitchell" w:date="2024-11-08T12:21:00Z" w16du:dateUtc="2024-11-08T17:21:00Z">
        <w:r>
          <w:t>We conducted permutation testing (n = 5,000 iterations) by shuffling condition labels, recalculating mean similarity differences for each iteration, and comparin</w:t>
        </w:r>
      </w:ins>
      <w:ins w:id="960" w:author="Billy Mitchell" w:date="2024-11-08T12:22:00Z" w16du:dateUtc="2024-11-08T17:22:00Z">
        <w:r>
          <w:t>g these to the observed difference in similarity between same- and different-conditioned pairs</w:t>
        </w:r>
      </w:ins>
      <w:ins w:id="961" w:author="Billy Mitchell" w:date="2024-11-08T12:21:00Z" w16du:dateUtc="2024-11-08T17:21:00Z">
        <w:r>
          <w:t>. This approach provides a non-parametric p-value, indicating whether the observed condition similarity difference is statistically significant</w:t>
        </w:r>
      </w:ins>
      <w:ins w:id="962" w:author="Billy Mitchell" w:date="2024-11-08T12:22:00Z" w16du:dateUtc="2024-11-08T17:22:00Z">
        <w:r>
          <w:t xml:space="preserve">. This same RSA technique was used to determine </w:t>
        </w:r>
      </w:ins>
      <w:ins w:id="963" w:author="Billy Mitchell" w:date="2024-11-08T12:23:00Z" w16du:dateUtc="2024-11-08T17:23:00Z">
        <w:r>
          <w:t xml:space="preserve">whether differences in character representations between same- and different-conditioned pairs was statistically significant. </w:t>
        </w:r>
      </w:ins>
    </w:p>
    <w:p w14:paraId="5897085B" w14:textId="7A660343" w:rsidR="0076279C" w:rsidDel="005828CD" w:rsidRDefault="0076279C">
      <w:pPr>
        <w:spacing w:line="240" w:lineRule="auto"/>
        <w:jc w:val="both"/>
        <w:rPr>
          <w:del w:id="964" w:author="Billy Mitchell" w:date="2024-11-06T08:29:00Z" w16du:dateUtc="2024-11-06T13:29:00Z"/>
        </w:rPr>
      </w:pPr>
    </w:p>
    <w:p w14:paraId="1C91BE5C" w14:textId="0B167688" w:rsidR="0076279C" w:rsidDel="00DF2BA1" w:rsidRDefault="0076279C" w:rsidP="0076279C">
      <w:pPr>
        <w:spacing w:line="240" w:lineRule="auto"/>
        <w:jc w:val="both"/>
        <w:rPr>
          <w:del w:id="965" w:author="Billy Mitchell" w:date="2024-11-06T08:29:00Z" w16du:dateUtc="2024-11-06T13:29:00Z"/>
          <w:b/>
          <w:bCs/>
        </w:rPr>
      </w:pPr>
      <w:del w:id="966" w:author="Billy Mitchell" w:date="2024-11-06T08:29:00Z" w16du:dateUtc="2024-11-06T13:29:00Z">
        <w:r w:rsidRPr="00DE3DC3" w:rsidDel="00DF2BA1">
          <w:rPr>
            <w:b/>
            <w:bCs/>
            <w:highlight w:val="yellow"/>
            <w:rPrChange w:id="967" w:author="Billy Mitchell" w:date="2024-11-06T01:43:00Z" w16du:dateUtc="2024-11-06T06:43:00Z">
              <w:rPr>
                <w:b/>
                <w:bCs/>
              </w:rPr>
            </w:rPrChange>
          </w:rPr>
          <w:delText>Will have to add details about how scenes were annotated/the memory acquisition details and person perception traits and analyses.</w:delText>
        </w:r>
      </w:del>
    </w:p>
    <w:p w14:paraId="6BE79017" w14:textId="77CDEEFC" w:rsidR="0076279C" w:rsidDel="00DF2BA1" w:rsidRDefault="0076279C" w:rsidP="00DF2BA1">
      <w:pPr>
        <w:spacing w:line="240" w:lineRule="auto"/>
        <w:jc w:val="both"/>
        <w:rPr>
          <w:del w:id="968" w:author="Billy Mitchell" w:date="2024-11-06T08:29:00Z" w16du:dateUtc="2024-11-06T13:29:00Z"/>
          <w:b/>
        </w:rPr>
      </w:pPr>
    </w:p>
    <w:p w14:paraId="015865CA" w14:textId="77777777" w:rsidR="00DF2BA1" w:rsidRPr="00F91824" w:rsidRDefault="00DF2BA1">
      <w:pPr>
        <w:spacing w:line="240" w:lineRule="auto"/>
        <w:jc w:val="both"/>
        <w:rPr>
          <w:ins w:id="969" w:author="Billy Mitchell" w:date="2024-11-06T08:30:00Z" w16du:dateUtc="2024-11-06T13:30:00Z"/>
          <w:b/>
          <w:bCs/>
        </w:rPr>
        <w:pPrChange w:id="970" w:author="Billy Mitchell" w:date="2024-11-06T08:30:00Z" w16du:dateUtc="2024-11-06T13:30:00Z">
          <w:pPr>
            <w:spacing w:line="240" w:lineRule="auto"/>
            <w:ind w:firstLine="720"/>
            <w:jc w:val="both"/>
          </w:pPr>
        </w:pPrChange>
      </w:pPr>
    </w:p>
    <w:p w14:paraId="209FFEAC" w14:textId="524CE505" w:rsidR="0076279C" w:rsidRPr="002947A3" w:rsidRDefault="0076279C">
      <w:pPr>
        <w:spacing w:line="240" w:lineRule="auto"/>
        <w:jc w:val="both"/>
        <w:pPrChange w:id="971" w:author="Billy Mitchell" w:date="2024-11-06T08:30:00Z" w16du:dateUtc="2024-11-06T13:30:00Z">
          <w:pPr>
            <w:spacing w:line="240" w:lineRule="auto"/>
            <w:ind w:firstLine="720"/>
            <w:jc w:val="both"/>
          </w:pPr>
        </w:pPrChange>
      </w:pPr>
      <w:r w:rsidRPr="002947A3">
        <w:rPr>
          <w:b/>
        </w:rPr>
        <w:t xml:space="preserve">Open Access Statement. </w:t>
      </w:r>
      <w:r w:rsidRPr="002947A3">
        <w:t>A detailed outline and scripts associated with pre-processing, analyses, and visualizations are publicly available at https://github.com/wj-mitchell/</w:t>
      </w:r>
      <w:del w:id="972" w:author="Billy Mitchell" w:date="2024-11-06T08:40:00Z" w16du:dateUtc="2024-11-06T13:40:00Z">
        <w:r w:rsidRPr="002947A3" w:rsidDel="00775A24">
          <w:delText>Expressive_V_Reflective</w:delText>
        </w:r>
      </w:del>
      <w:ins w:id="973" w:author="Billy Mitchell" w:date="2024-11-06T08:40:00Z" w16du:dateUtc="2024-11-06T13:40:00Z">
        <w:r w:rsidR="00775A24">
          <w:t>active_viewing</w:t>
        </w:r>
      </w:ins>
      <w:r w:rsidRPr="002947A3">
        <w:t xml:space="preserve">. </w:t>
      </w:r>
    </w:p>
    <w:p w14:paraId="11A7074D" w14:textId="0F4D7500" w:rsidR="0076279C" w:rsidRPr="00A565EC" w:rsidDel="00A565EC" w:rsidRDefault="0076279C" w:rsidP="00F91824">
      <w:pPr>
        <w:spacing w:line="240" w:lineRule="auto"/>
        <w:jc w:val="both"/>
        <w:rPr>
          <w:del w:id="974" w:author="Billy Mitchell" w:date="2024-10-30T09:48:00Z" w16du:dateUtc="2024-10-30T13:48:00Z"/>
          <w:b/>
          <w:bCs/>
          <w:rPrChange w:id="975" w:author="Billy Mitchell" w:date="2024-10-30T09:48:00Z" w16du:dateUtc="2024-10-30T13:48:00Z">
            <w:rPr>
              <w:del w:id="976" w:author="Billy Mitchell" w:date="2024-10-30T09:48:00Z" w16du:dateUtc="2024-10-30T13:48:00Z"/>
            </w:rPr>
          </w:rPrChange>
        </w:rPr>
      </w:pPr>
      <w:r w:rsidRPr="002947A3">
        <w:rPr>
          <w:b/>
          <w:bCs/>
        </w:rPr>
        <w:br w:type="page"/>
      </w:r>
      <w:commentRangeStart w:id="977"/>
      <w:commentRangeStart w:id="978"/>
      <w:ins w:id="979" w:author="Billy Mitchell" w:date="2024-10-30T09:48:00Z" w16du:dateUtc="2024-10-30T13:48:00Z">
        <w:r w:rsidR="00A565EC" w:rsidRPr="00A565EC">
          <w:rPr>
            <w:b/>
            <w:bCs/>
            <w:rPrChange w:id="980" w:author="Billy Mitchell" w:date="2024-10-30T09:48:00Z" w16du:dateUtc="2024-10-30T13:48:00Z">
              <w:rPr/>
            </w:rPrChange>
          </w:rPr>
          <w:lastRenderedPageBreak/>
          <w:t>Acknowledgments and Funding Sources</w:t>
        </w:r>
        <w:commentRangeEnd w:id="977"/>
        <w:r w:rsidR="00A565EC">
          <w:rPr>
            <w:rStyle w:val="CommentReference"/>
          </w:rPr>
          <w:commentReference w:id="977"/>
        </w:r>
      </w:ins>
      <w:commentRangeEnd w:id="978"/>
      <w:ins w:id="981" w:author="Billy Mitchell" w:date="2024-10-30T12:17:00Z" w16du:dateUtc="2024-10-30T16:17:00Z">
        <w:r w:rsidR="00FC36EA">
          <w:rPr>
            <w:rStyle w:val="CommentReference"/>
          </w:rPr>
          <w:commentReference w:id="978"/>
        </w:r>
      </w:ins>
    </w:p>
    <w:p w14:paraId="63E50BD6" w14:textId="77777777" w:rsidR="0076279C" w:rsidRPr="00A565EC" w:rsidRDefault="0076279C" w:rsidP="00F91824">
      <w:pPr>
        <w:spacing w:line="240" w:lineRule="auto"/>
        <w:jc w:val="both"/>
        <w:rPr>
          <w:b/>
          <w:bCs/>
          <w:rPrChange w:id="982" w:author="Billy Mitchell" w:date="2024-10-30T09:48:00Z" w16du:dateUtc="2024-10-30T13:48:00Z">
            <w:rPr/>
          </w:rPrChange>
        </w:rPr>
      </w:pPr>
    </w:p>
    <w:p w14:paraId="61BE0B05" w14:textId="77777777" w:rsidR="009623C0" w:rsidRPr="002947A3" w:rsidRDefault="009623C0" w:rsidP="00F91824">
      <w:pPr>
        <w:spacing w:line="240" w:lineRule="auto"/>
        <w:jc w:val="both"/>
      </w:pPr>
    </w:p>
    <w:p w14:paraId="30C2E181" w14:textId="5E6AF27B" w:rsidR="00364897" w:rsidRPr="006E54B4" w:rsidRDefault="00364897">
      <w:pPr>
        <w:rPr>
          <w:b/>
          <w:bCs/>
          <w:rPrChange w:id="983" w:author="Chelsea Helion" w:date="2024-10-23T10:53:00Z">
            <w:rPr>
              <w:rFonts w:ascii="Aptos" w:hAnsi="Aptos"/>
              <w:b/>
              <w:bCs/>
            </w:rPr>
          </w:rPrChange>
        </w:rPr>
      </w:pPr>
      <w:r w:rsidRPr="006E54B4">
        <w:rPr>
          <w:b/>
          <w:bCs/>
          <w:rPrChange w:id="984" w:author="Chelsea Helion" w:date="2024-10-23T10:53:00Z">
            <w:rPr>
              <w:rFonts w:ascii="Aptos" w:hAnsi="Aptos"/>
              <w:b/>
              <w:bCs/>
            </w:rPr>
          </w:rPrChange>
        </w:rPr>
        <w:br w:type="page"/>
      </w:r>
    </w:p>
    <w:p w14:paraId="4588B4A5" w14:textId="59B095E0" w:rsidR="00A565EC" w:rsidRDefault="00A565EC" w:rsidP="004F2335">
      <w:pPr>
        <w:pStyle w:val="Bibliography"/>
        <w:rPr>
          <w:ins w:id="985" w:author="Billy Mitchell" w:date="2024-10-30T09:48:00Z" w16du:dateUtc="2024-10-30T13:48:00Z"/>
          <w:b/>
          <w:bCs/>
        </w:rPr>
      </w:pPr>
      <w:commentRangeStart w:id="986"/>
      <w:ins w:id="987" w:author="Billy Mitchell" w:date="2024-10-30T09:48:00Z" w16du:dateUtc="2024-10-30T13:48:00Z">
        <w:r>
          <w:rPr>
            <w:b/>
            <w:bCs/>
          </w:rPr>
          <w:lastRenderedPageBreak/>
          <w:t>References</w:t>
        </w:r>
      </w:ins>
      <w:commentRangeEnd w:id="986"/>
      <w:ins w:id="988" w:author="Billy Mitchell" w:date="2024-10-30T12:16:00Z" w16du:dateUtc="2024-10-30T16:16:00Z">
        <w:r w:rsidR="00FC36EA">
          <w:rPr>
            <w:rStyle w:val="CommentReference"/>
          </w:rPr>
          <w:commentReference w:id="986"/>
        </w:r>
      </w:ins>
    </w:p>
    <w:p w14:paraId="0A0FB8F4" w14:textId="77777777" w:rsidR="00F27DDF" w:rsidRDefault="00364897" w:rsidP="00F27DDF">
      <w:pPr>
        <w:pStyle w:val="Bibliography"/>
      </w:pPr>
      <w:r w:rsidRPr="00902099">
        <w:rPr>
          <w:b/>
          <w:bCs/>
        </w:rPr>
        <w:fldChar w:fldCharType="begin"/>
      </w:r>
      <w:r w:rsidR="003A3485">
        <w:rPr>
          <w:b/>
          <w:bCs/>
        </w:rPr>
        <w:instrText xml:space="preserve"> ADDIN ZOTERO_BIBL {"uncited":[],"omitted":[],"custom":[]} CSL_BIBLIOGRAPHY </w:instrText>
      </w:r>
      <w:r w:rsidRPr="00902099">
        <w:rPr>
          <w:b/>
          <w:bCs/>
        </w:rPr>
        <w:fldChar w:fldCharType="separate"/>
      </w:r>
      <w:r w:rsidR="00F27DDF">
        <w:t>1.</w:t>
      </w:r>
      <w:r w:rsidR="00F27DDF">
        <w:tab/>
      </w:r>
      <w:proofErr w:type="spellStart"/>
      <w:r w:rsidR="00F27DDF">
        <w:t>Saarimäki</w:t>
      </w:r>
      <w:proofErr w:type="spellEnd"/>
      <w:r w:rsidR="00F27DDF">
        <w:t xml:space="preserve">, H. Naturalistic Stimuli in Affective Neuroimaging: A Review. </w:t>
      </w:r>
      <w:r w:rsidR="00F27DDF">
        <w:rPr>
          <w:i/>
          <w:iCs/>
        </w:rPr>
        <w:t xml:space="preserve">Front. Hum. </w:t>
      </w:r>
      <w:proofErr w:type="spellStart"/>
      <w:r w:rsidR="00F27DDF">
        <w:rPr>
          <w:i/>
          <w:iCs/>
        </w:rPr>
        <w:t>Neurosci</w:t>
      </w:r>
      <w:proofErr w:type="spellEnd"/>
      <w:r w:rsidR="00F27DDF">
        <w:rPr>
          <w:i/>
          <w:iCs/>
        </w:rPr>
        <w:t>.</w:t>
      </w:r>
      <w:r w:rsidR="00F27DDF">
        <w:t xml:space="preserve"> </w:t>
      </w:r>
      <w:r w:rsidR="00F27DDF">
        <w:rPr>
          <w:b/>
          <w:bCs/>
        </w:rPr>
        <w:t>15</w:t>
      </w:r>
      <w:r w:rsidR="00F27DDF">
        <w:t>, 675068 (2021).</w:t>
      </w:r>
    </w:p>
    <w:p w14:paraId="183727F5" w14:textId="77777777" w:rsidR="00F27DDF" w:rsidRDefault="00F27DDF" w:rsidP="00F27DDF">
      <w:pPr>
        <w:pStyle w:val="Bibliography"/>
      </w:pPr>
      <w:r>
        <w:t>2.</w:t>
      </w:r>
      <w:r>
        <w:tab/>
        <w:t xml:space="preserve">Jääskeläinen, I. P. </w:t>
      </w:r>
      <w:r>
        <w:rPr>
          <w:i/>
          <w:iCs/>
        </w:rPr>
        <w:t>et al.</w:t>
      </w:r>
      <w:r>
        <w:t xml:space="preserve"> Behavioral Experience-Sampling Methods in Neuroimaging Studies </w:t>
      </w:r>
      <w:proofErr w:type="gramStart"/>
      <w:r>
        <w:t>With</w:t>
      </w:r>
      <w:proofErr w:type="gramEnd"/>
      <w:r>
        <w:t xml:space="preserve"> Movie and Narrative Stimuli. </w:t>
      </w:r>
      <w:r>
        <w:rPr>
          <w:i/>
          <w:iCs/>
        </w:rPr>
        <w:t>Frontiers in Human Neuroscience</w:t>
      </w:r>
      <w:r>
        <w:t xml:space="preserve"> </w:t>
      </w:r>
      <w:r>
        <w:rPr>
          <w:b/>
          <w:bCs/>
        </w:rPr>
        <w:t>16</w:t>
      </w:r>
      <w:r>
        <w:t>, (2022).</w:t>
      </w:r>
    </w:p>
    <w:p w14:paraId="1704A824" w14:textId="77777777" w:rsidR="00F27DDF" w:rsidRDefault="00F27DDF" w:rsidP="00F27DDF">
      <w:pPr>
        <w:pStyle w:val="Bibliography"/>
      </w:pPr>
      <w:r>
        <w:t>3.</w:t>
      </w:r>
      <w:r>
        <w:tab/>
        <w:t xml:space="preserve">Ruef, A. M. &amp; Levenson, R. W. Continuous Measurement of </w:t>
      </w:r>
      <w:proofErr w:type="spellStart"/>
      <w:proofErr w:type="gramStart"/>
      <w:r>
        <w:t>Emotion:The</w:t>
      </w:r>
      <w:proofErr w:type="spellEnd"/>
      <w:proofErr w:type="gramEnd"/>
      <w:r>
        <w:t xml:space="preserve"> </w:t>
      </w:r>
      <w:proofErr w:type="gramStart"/>
      <w:r>
        <w:t>Affect</w:t>
      </w:r>
      <w:proofErr w:type="gramEnd"/>
      <w:r>
        <w:t xml:space="preserve"> Rating Dial. in </w:t>
      </w:r>
      <w:r>
        <w:rPr>
          <w:i/>
          <w:iCs/>
        </w:rPr>
        <w:t>Handbook of Emotion Elicitation and Assessment</w:t>
      </w:r>
      <w:r>
        <w:t xml:space="preserve"> (eds. Coan, J. A. &amp; Allen, J. J. B.) 286–297 (Oxford University </w:t>
      </w:r>
      <w:proofErr w:type="spellStart"/>
      <w:r>
        <w:t>PressNew</w:t>
      </w:r>
      <w:proofErr w:type="spellEnd"/>
      <w:r>
        <w:t xml:space="preserve"> York, NY, 2007). doi:10.1093/</w:t>
      </w:r>
      <w:proofErr w:type="spellStart"/>
      <w:r>
        <w:t>oso</w:t>
      </w:r>
      <w:proofErr w:type="spellEnd"/>
      <w:r>
        <w:t>/9780195169157.003.0018.</w:t>
      </w:r>
    </w:p>
    <w:p w14:paraId="28B32128" w14:textId="77777777" w:rsidR="00F27DDF" w:rsidRDefault="00F27DDF" w:rsidP="00F27DDF">
      <w:pPr>
        <w:pStyle w:val="Bibliography"/>
      </w:pPr>
      <w:r>
        <w:t>4.</w:t>
      </w:r>
      <w:r>
        <w:tab/>
      </w:r>
      <w:proofErr w:type="spellStart"/>
      <w:r>
        <w:t>Nummenmaa</w:t>
      </w:r>
      <w:proofErr w:type="spellEnd"/>
      <w:r>
        <w:t xml:space="preserve">, L. </w:t>
      </w:r>
      <w:r>
        <w:rPr>
          <w:i/>
          <w:iCs/>
        </w:rPr>
        <w:t>et al.</w:t>
      </w:r>
      <w:r>
        <w:t xml:space="preserve"> Emotions promote social interaction by synchronizing brain activity across individuals. </w:t>
      </w:r>
      <w:r>
        <w:rPr>
          <w:i/>
          <w:iCs/>
        </w:rPr>
        <w:t>Proceedings of the National Academy of Sciences of the United States of America</w:t>
      </w:r>
      <w:r>
        <w:t xml:space="preserve"> </w:t>
      </w:r>
      <w:r>
        <w:rPr>
          <w:b/>
          <w:bCs/>
        </w:rPr>
        <w:t>109</w:t>
      </w:r>
      <w:r>
        <w:t>, 9599–9604 (2012).</w:t>
      </w:r>
    </w:p>
    <w:p w14:paraId="7B0BB838" w14:textId="77777777" w:rsidR="00F27DDF" w:rsidRDefault="00F27DDF" w:rsidP="00F27DDF">
      <w:pPr>
        <w:pStyle w:val="Bibliography"/>
      </w:pPr>
      <w:r>
        <w:t>5.</w:t>
      </w:r>
      <w:r>
        <w:tab/>
        <w:t xml:space="preserve">Mazza, D., Kolecki, J. C. &amp; Scott, T. M. The Observer in Modern Physics Some Personal Speculations. </w:t>
      </w:r>
      <w:r>
        <w:rPr>
          <w:i/>
          <w:iCs/>
        </w:rPr>
        <w:t>National Aeronautics and Space Administration</w:t>
      </w:r>
      <w:r>
        <w:t xml:space="preserve"> https://www.grc.nasa.gov/www/k-12/Numbers/Math/Mathematical_Thinking/observer.htm (2000).</w:t>
      </w:r>
    </w:p>
    <w:p w14:paraId="0BA7417F" w14:textId="77777777" w:rsidR="00F27DDF" w:rsidRDefault="00F27DDF" w:rsidP="00F27DDF">
      <w:pPr>
        <w:pStyle w:val="Bibliography"/>
      </w:pPr>
      <w:r>
        <w:t>6.</w:t>
      </w:r>
      <w:r>
        <w:tab/>
        <w:t xml:space="preserve">Gleiser, M. The reach of the scientific method is constrained by the limitations of our tools and the intrinsic impenetrability of some of nature’s deepest questions. </w:t>
      </w:r>
      <w:r>
        <w:rPr>
          <w:i/>
          <w:iCs/>
        </w:rPr>
        <w:t>Nature</w:t>
      </w:r>
      <w:r>
        <w:t xml:space="preserve"> </w:t>
      </w:r>
      <w:r>
        <w:rPr>
          <w:b/>
          <w:bCs/>
        </w:rPr>
        <w:t>557</w:t>
      </w:r>
      <w:r>
        <w:t>, S20–S21 (2018).</w:t>
      </w:r>
    </w:p>
    <w:p w14:paraId="2A885013" w14:textId="77777777" w:rsidR="00F27DDF" w:rsidRDefault="00F27DDF" w:rsidP="00F27DDF">
      <w:pPr>
        <w:pStyle w:val="Bibliography"/>
      </w:pPr>
      <w:r>
        <w:t>7.</w:t>
      </w:r>
      <w:r>
        <w:tab/>
        <w:t xml:space="preserve">Lieberman, M. D., Inagaki, T. K., </w:t>
      </w:r>
      <w:proofErr w:type="spellStart"/>
      <w:r>
        <w:t>Tabibnia</w:t>
      </w:r>
      <w:proofErr w:type="spellEnd"/>
      <w:r>
        <w:t xml:space="preserve">, G. &amp; Crockett, M. J. Subjective responses to emotional stimuli during labeling, reappraisal, and distraction. </w:t>
      </w:r>
      <w:r>
        <w:rPr>
          <w:i/>
          <w:iCs/>
        </w:rPr>
        <w:t>Emotion</w:t>
      </w:r>
      <w:r>
        <w:t xml:space="preserve"> </w:t>
      </w:r>
      <w:r>
        <w:rPr>
          <w:b/>
          <w:bCs/>
        </w:rPr>
        <w:t>11</w:t>
      </w:r>
      <w:r>
        <w:t>, 468–480 (2011).</w:t>
      </w:r>
    </w:p>
    <w:p w14:paraId="4A749F73" w14:textId="77777777" w:rsidR="00F27DDF" w:rsidRDefault="00F27DDF" w:rsidP="00F27DDF">
      <w:pPr>
        <w:pStyle w:val="Bibliography"/>
      </w:pPr>
      <w:r>
        <w:t>8.</w:t>
      </w:r>
      <w:r>
        <w:tab/>
        <w:t xml:space="preserve">Kassam, K. S. &amp; Mendes, W. B. The Effects of Measuring Emotion: Physiological Reactions to Emotional Situations Depend on whether Someone Is Asking. </w:t>
      </w:r>
      <w:proofErr w:type="spellStart"/>
      <w:r>
        <w:rPr>
          <w:i/>
          <w:iCs/>
        </w:rPr>
        <w:t>PLoS</w:t>
      </w:r>
      <w:proofErr w:type="spellEnd"/>
      <w:r>
        <w:rPr>
          <w:i/>
          <w:iCs/>
        </w:rPr>
        <w:t xml:space="preserve"> ONE</w:t>
      </w:r>
      <w:r>
        <w:t xml:space="preserve"> </w:t>
      </w:r>
      <w:r>
        <w:rPr>
          <w:b/>
          <w:bCs/>
        </w:rPr>
        <w:t>8</w:t>
      </w:r>
      <w:r>
        <w:t>, e64959 (2013).</w:t>
      </w:r>
    </w:p>
    <w:p w14:paraId="7715E19B" w14:textId="77777777" w:rsidR="00F27DDF" w:rsidRDefault="00F27DDF" w:rsidP="00F27DDF">
      <w:pPr>
        <w:pStyle w:val="Bibliography"/>
      </w:pPr>
      <w:r>
        <w:t>9.</w:t>
      </w:r>
      <w:r>
        <w:tab/>
        <w:t xml:space="preserve">Lieberman, M. D. </w:t>
      </w:r>
      <w:r>
        <w:rPr>
          <w:i/>
          <w:iCs/>
        </w:rPr>
        <w:t>et al.</w:t>
      </w:r>
      <w:r>
        <w:t xml:space="preserve"> Putting Feelings </w:t>
      </w:r>
      <w:proofErr w:type="gramStart"/>
      <w:r>
        <w:t>Into</w:t>
      </w:r>
      <w:proofErr w:type="gramEnd"/>
      <w:r>
        <w:t xml:space="preserve"> Words Affect Labeling Disrupts Amygdala Activity in Response to Affective Stimuli. </w:t>
      </w:r>
      <w:r>
        <w:rPr>
          <w:i/>
          <w:iCs/>
        </w:rPr>
        <w:t>Psychological Science</w:t>
      </w:r>
      <w:r>
        <w:t xml:space="preserve"> </w:t>
      </w:r>
      <w:r>
        <w:rPr>
          <w:b/>
          <w:bCs/>
        </w:rPr>
        <w:t>18</w:t>
      </w:r>
      <w:r>
        <w:t>, 421–428 (2007).</w:t>
      </w:r>
    </w:p>
    <w:p w14:paraId="1D7CE78E" w14:textId="77777777" w:rsidR="00F27DDF" w:rsidRDefault="00F27DDF" w:rsidP="00F27DDF">
      <w:pPr>
        <w:pStyle w:val="Bibliography"/>
      </w:pPr>
      <w:r>
        <w:lastRenderedPageBreak/>
        <w:t>10.</w:t>
      </w:r>
      <w:r>
        <w:tab/>
        <w:t xml:space="preserve">Levenson, R. W. &amp; Gottman, J. M. Marital interaction: physiological linkage and affective exchange. </w:t>
      </w:r>
      <w:r>
        <w:rPr>
          <w:i/>
          <w:iCs/>
        </w:rPr>
        <w:t>Journal of Personality and Social Psychology</w:t>
      </w:r>
      <w:r>
        <w:t xml:space="preserve"> </w:t>
      </w:r>
      <w:r>
        <w:rPr>
          <w:b/>
          <w:bCs/>
        </w:rPr>
        <w:t>45</w:t>
      </w:r>
      <w:r>
        <w:t>, 587–597 (1983).</w:t>
      </w:r>
    </w:p>
    <w:p w14:paraId="5BCBE9F5" w14:textId="77777777" w:rsidR="00F27DDF" w:rsidRDefault="00F27DDF" w:rsidP="00F27DDF">
      <w:pPr>
        <w:pStyle w:val="Bibliography"/>
      </w:pPr>
      <w:r>
        <w:t>11.</w:t>
      </w:r>
      <w:r>
        <w:tab/>
        <w:t xml:space="preserve">Chang, L. J. </w:t>
      </w:r>
      <w:r>
        <w:rPr>
          <w:i/>
          <w:iCs/>
        </w:rPr>
        <w:t>et al.</w:t>
      </w:r>
      <w:r>
        <w:t xml:space="preserve"> Endogenous variation in ventromedial prefrontal cortex state dynamics during naturalistic viewing reflects affective experience. </w:t>
      </w:r>
      <w:r>
        <w:rPr>
          <w:i/>
          <w:iCs/>
        </w:rPr>
        <w:t>Sci. Adv.</w:t>
      </w:r>
      <w:r>
        <w:t xml:space="preserve"> </w:t>
      </w:r>
      <w:r>
        <w:rPr>
          <w:b/>
          <w:bCs/>
        </w:rPr>
        <w:t>7</w:t>
      </w:r>
      <w:r>
        <w:t>, eabf7129 (2021).</w:t>
      </w:r>
    </w:p>
    <w:p w14:paraId="38DB3EC3" w14:textId="77777777" w:rsidR="00F27DDF" w:rsidRDefault="00F27DDF" w:rsidP="00F27DDF">
      <w:pPr>
        <w:pStyle w:val="Bibliography"/>
      </w:pPr>
      <w:r>
        <w:t>12.</w:t>
      </w:r>
      <w:r>
        <w:tab/>
        <w:t xml:space="preserve">Chen, J. </w:t>
      </w:r>
      <w:r>
        <w:rPr>
          <w:i/>
          <w:iCs/>
        </w:rPr>
        <w:t>et al.</w:t>
      </w:r>
      <w:r>
        <w:t xml:space="preserve"> Shared memories reveal shared structure in neural activity across individuals. </w:t>
      </w:r>
      <w:r>
        <w:rPr>
          <w:i/>
          <w:iCs/>
        </w:rPr>
        <w:t xml:space="preserve">Nat </w:t>
      </w:r>
      <w:proofErr w:type="spellStart"/>
      <w:r>
        <w:rPr>
          <w:i/>
          <w:iCs/>
        </w:rPr>
        <w:t>Neurosci</w:t>
      </w:r>
      <w:proofErr w:type="spellEnd"/>
      <w:r>
        <w:t xml:space="preserve"> </w:t>
      </w:r>
      <w:r>
        <w:rPr>
          <w:b/>
          <w:bCs/>
        </w:rPr>
        <w:t>20</w:t>
      </w:r>
      <w:r>
        <w:t>, 115–125 (2017).</w:t>
      </w:r>
    </w:p>
    <w:p w14:paraId="4E0381C0" w14:textId="77777777" w:rsidR="00F27DDF" w:rsidRDefault="00F27DDF" w:rsidP="00F27DDF">
      <w:pPr>
        <w:pStyle w:val="Bibliography"/>
      </w:pPr>
      <w:r>
        <w:t>13.</w:t>
      </w:r>
      <w:r>
        <w:tab/>
        <w:t xml:space="preserve">Finn, E. S., Corlett, P. R., Chen, G., </w:t>
      </w:r>
      <w:proofErr w:type="spellStart"/>
      <w:r>
        <w:t>Bandettini</w:t>
      </w:r>
      <w:proofErr w:type="spellEnd"/>
      <w:r>
        <w:t xml:space="preserve">, P. A. &amp; Constable, R. T. Trait paranoia shapes inter-subject synchrony in brain activity during an ambiguous social narrative. </w:t>
      </w:r>
      <w:r>
        <w:rPr>
          <w:i/>
          <w:iCs/>
        </w:rPr>
        <w:t>Nat Commun</w:t>
      </w:r>
      <w:r>
        <w:t xml:space="preserve"> </w:t>
      </w:r>
      <w:r>
        <w:rPr>
          <w:b/>
          <w:bCs/>
        </w:rPr>
        <w:t>9</w:t>
      </w:r>
      <w:r>
        <w:t>, 2043 (2018).</w:t>
      </w:r>
    </w:p>
    <w:p w14:paraId="77958474" w14:textId="77777777" w:rsidR="00F27DDF" w:rsidRDefault="00F27DDF" w:rsidP="00F27DDF">
      <w:pPr>
        <w:pStyle w:val="Bibliography"/>
      </w:pPr>
      <w:r>
        <w:t>14.</w:t>
      </w:r>
      <w:r>
        <w:tab/>
        <w:t xml:space="preserve">Hasson, U., Nir, Y., Levy, I., Fuhrmann, G. &amp; Malach, R. Intersubject Synchronization of Cortical Activity During Natural Vision. </w:t>
      </w:r>
      <w:r>
        <w:rPr>
          <w:i/>
          <w:iCs/>
        </w:rPr>
        <w:t>Science</w:t>
      </w:r>
      <w:r>
        <w:t xml:space="preserve"> </w:t>
      </w:r>
      <w:r>
        <w:rPr>
          <w:b/>
          <w:bCs/>
        </w:rPr>
        <w:t>303</w:t>
      </w:r>
      <w:r>
        <w:t>, 1634–1640 (2004).</w:t>
      </w:r>
    </w:p>
    <w:p w14:paraId="3E0750F3" w14:textId="77777777" w:rsidR="00F27DDF" w:rsidRDefault="00F27DDF" w:rsidP="00F27DDF">
      <w:pPr>
        <w:pStyle w:val="Bibliography"/>
      </w:pPr>
      <w:r>
        <w:t>15.</w:t>
      </w:r>
      <w:r>
        <w:tab/>
        <w:t xml:space="preserve">Hasson, U., Furman, O., Clark, D., </w:t>
      </w:r>
      <w:proofErr w:type="spellStart"/>
      <w:r>
        <w:t>Dudai</w:t>
      </w:r>
      <w:proofErr w:type="spellEnd"/>
      <w:r>
        <w:t xml:space="preserve">, Y. &amp; </w:t>
      </w:r>
      <w:proofErr w:type="spellStart"/>
      <w:r>
        <w:t>Davachi</w:t>
      </w:r>
      <w:proofErr w:type="spellEnd"/>
      <w:r>
        <w:t xml:space="preserve">, L. Enhanced Intersubject Correlations during Movie Viewing Correlate with Successful Episodic Encoding. </w:t>
      </w:r>
      <w:r>
        <w:rPr>
          <w:i/>
          <w:iCs/>
        </w:rPr>
        <w:t>Neuron</w:t>
      </w:r>
      <w:r>
        <w:t xml:space="preserve"> </w:t>
      </w:r>
      <w:r>
        <w:rPr>
          <w:b/>
          <w:bCs/>
        </w:rPr>
        <w:t>57</w:t>
      </w:r>
      <w:r>
        <w:t>, 452–462 (2008).</w:t>
      </w:r>
    </w:p>
    <w:p w14:paraId="39B94907" w14:textId="77777777" w:rsidR="00F27DDF" w:rsidRDefault="00F27DDF" w:rsidP="00F27DDF">
      <w:pPr>
        <w:pStyle w:val="Bibliography"/>
      </w:pPr>
      <w:r>
        <w:t>16.</w:t>
      </w:r>
      <w:r>
        <w:tab/>
        <w:t xml:space="preserve">Cliver, K. G. </w:t>
      </w:r>
      <w:r>
        <w:rPr>
          <w:i/>
          <w:iCs/>
        </w:rPr>
        <w:t>et al.</w:t>
      </w:r>
      <w:r>
        <w:t xml:space="preserve"> Temporal memory for threatening events encoded in a haunted house. </w:t>
      </w:r>
      <w:proofErr w:type="spellStart"/>
      <w:r>
        <w:rPr>
          <w:i/>
          <w:iCs/>
        </w:rPr>
        <w:t>Cogn</w:t>
      </w:r>
      <w:proofErr w:type="spellEnd"/>
      <w:r>
        <w:rPr>
          <w:i/>
          <w:iCs/>
        </w:rPr>
        <w:t xml:space="preserve">. </w:t>
      </w:r>
      <w:proofErr w:type="spellStart"/>
      <w:r>
        <w:rPr>
          <w:i/>
          <w:iCs/>
        </w:rPr>
        <w:t>Emot</w:t>
      </w:r>
      <w:proofErr w:type="spellEnd"/>
      <w:r>
        <w:rPr>
          <w:i/>
          <w:iCs/>
        </w:rPr>
        <w:t>.</w:t>
      </w:r>
      <w:r>
        <w:t xml:space="preserve"> 1–17 (2024) </w:t>
      </w:r>
      <w:proofErr w:type="spellStart"/>
      <w:proofErr w:type="gramStart"/>
      <w:r>
        <w:t>doi:https</w:t>
      </w:r>
      <w:proofErr w:type="spellEnd"/>
      <w:r>
        <w:t>://doi.org/10.1080/02699931.2024.2338962</w:t>
      </w:r>
      <w:proofErr w:type="gramEnd"/>
      <w:r>
        <w:t>.</w:t>
      </w:r>
    </w:p>
    <w:p w14:paraId="143367B7" w14:textId="77777777" w:rsidR="00F27DDF" w:rsidRDefault="00F27DDF" w:rsidP="00F27DDF">
      <w:pPr>
        <w:pStyle w:val="Bibliography"/>
      </w:pPr>
      <w:r>
        <w:t>17.</w:t>
      </w:r>
      <w:r>
        <w:tab/>
        <w:t xml:space="preserve">Mobbs, D. </w:t>
      </w:r>
      <w:r>
        <w:rPr>
          <w:i/>
          <w:iCs/>
        </w:rPr>
        <w:t>et al.</w:t>
      </w:r>
      <w:r>
        <w:t xml:space="preserve"> When Fear Is Near: Threat Imminence Elicits Prefrontal– Periaqueductal Gray Shifts in Humans. </w:t>
      </w:r>
      <w:r>
        <w:rPr>
          <w:b/>
          <w:bCs/>
        </w:rPr>
        <w:t>317</w:t>
      </w:r>
      <w:r>
        <w:t>, 6 (2007).</w:t>
      </w:r>
    </w:p>
    <w:p w14:paraId="131E869D" w14:textId="77777777" w:rsidR="00F27DDF" w:rsidRDefault="00F27DDF" w:rsidP="00F27DDF">
      <w:pPr>
        <w:pStyle w:val="Bibliography"/>
      </w:pPr>
      <w:r>
        <w:t>18.</w:t>
      </w:r>
      <w:r>
        <w:tab/>
        <w:t xml:space="preserve">Stasiak, J. E. </w:t>
      </w:r>
      <w:r>
        <w:rPr>
          <w:i/>
          <w:iCs/>
        </w:rPr>
        <w:t>et al.</w:t>
      </w:r>
      <w:r>
        <w:t xml:space="preserve"> Physiological arousal guides situational appraisals and metacognitive recall for naturalistic experiences. </w:t>
      </w:r>
      <w:proofErr w:type="spellStart"/>
      <w:r>
        <w:rPr>
          <w:i/>
          <w:iCs/>
        </w:rPr>
        <w:t>Neuropsychologia</w:t>
      </w:r>
      <w:proofErr w:type="spellEnd"/>
      <w:r>
        <w:t xml:space="preserve"> </w:t>
      </w:r>
      <w:r>
        <w:rPr>
          <w:b/>
          <w:bCs/>
        </w:rPr>
        <w:t>180</w:t>
      </w:r>
      <w:r>
        <w:t>, 108467 (2023).</w:t>
      </w:r>
    </w:p>
    <w:p w14:paraId="151EF22E" w14:textId="77777777" w:rsidR="00F27DDF" w:rsidRDefault="00F27DDF" w:rsidP="00F27DDF">
      <w:pPr>
        <w:pStyle w:val="Bibliography"/>
      </w:pPr>
      <w:r>
        <w:t>19.</w:t>
      </w:r>
      <w:r>
        <w:tab/>
        <w:t xml:space="preserve">Tashjian, S. M., </w:t>
      </w:r>
      <w:proofErr w:type="spellStart"/>
      <w:r>
        <w:t>Fedrigo</w:t>
      </w:r>
      <w:proofErr w:type="spellEnd"/>
      <w:r>
        <w:t xml:space="preserve">, V., </w:t>
      </w:r>
      <w:proofErr w:type="spellStart"/>
      <w:r>
        <w:t>Molapour</w:t>
      </w:r>
      <w:proofErr w:type="spellEnd"/>
      <w:r>
        <w:t xml:space="preserve">, T., Mobbs, D. &amp; Camerer, C. F. Physiological responses to a haunted house threat experience: Distinct tonic and phasic effects. </w:t>
      </w:r>
      <w:r>
        <w:rPr>
          <w:i/>
          <w:iCs/>
        </w:rPr>
        <w:t>Psychological Science</w:t>
      </w:r>
      <w:r>
        <w:t xml:space="preserve"> </w:t>
      </w:r>
      <w:r>
        <w:rPr>
          <w:b/>
          <w:bCs/>
        </w:rPr>
        <w:t>33</w:t>
      </w:r>
      <w:r>
        <w:t>, 236–248 (2022).</w:t>
      </w:r>
    </w:p>
    <w:p w14:paraId="5F3D8A94" w14:textId="77777777" w:rsidR="00F27DDF" w:rsidRDefault="00F27DDF" w:rsidP="00F27DDF">
      <w:pPr>
        <w:pStyle w:val="Bibliography"/>
      </w:pPr>
      <w:r>
        <w:t>20.</w:t>
      </w:r>
      <w:r>
        <w:tab/>
        <w:t xml:space="preserve">Nastase, S. A., Goldstein, A. &amp; Hasson, U. Keep it real: rethinking the primacy of experimental control in cognitive neuroscience. </w:t>
      </w:r>
      <w:proofErr w:type="spellStart"/>
      <w:r>
        <w:rPr>
          <w:i/>
          <w:iCs/>
        </w:rPr>
        <w:t>NeuroImage</w:t>
      </w:r>
      <w:proofErr w:type="spellEnd"/>
      <w:r>
        <w:t xml:space="preserve"> </w:t>
      </w:r>
      <w:r>
        <w:rPr>
          <w:b/>
          <w:bCs/>
        </w:rPr>
        <w:t>222</w:t>
      </w:r>
      <w:r>
        <w:t>, 117254 (2020).</w:t>
      </w:r>
    </w:p>
    <w:p w14:paraId="56FA2EA0" w14:textId="77777777" w:rsidR="00F27DDF" w:rsidRDefault="00F27DDF" w:rsidP="00F27DDF">
      <w:pPr>
        <w:pStyle w:val="Bibliography"/>
      </w:pPr>
      <w:r>
        <w:lastRenderedPageBreak/>
        <w:t>21.</w:t>
      </w:r>
      <w:r>
        <w:tab/>
        <w:t xml:space="preserve">Baldassano, C. </w:t>
      </w:r>
      <w:r>
        <w:rPr>
          <w:i/>
          <w:iCs/>
        </w:rPr>
        <w:t>et al.</w:t>
      </w:r>
      <w:r>
        <w:t xml:space="preserve"> Discovering Event Structure in Continuous Narrative Perception and Memory. </w:t>
      </w:r>
      <w:r>
        <w:rPr>
          <w:i/>
          <w:iCs/>
        </w:rPr>
        <w:t>Neuron</w:t>
      </w:r>
      <w:r>
        <w:t xml:space="preserve"> </w:t>
      </w:r>
      <w:r>
        <w:rPr>
          <w:b/>
          <w:bCs/>
        </w:rPr>
        <w:t>95</w:t>
      </w:r>
      <w:r>
        <w:t>, 709-721.e5 (2017).</w:t>
      </w:r>
    </w:p>
    <w:p w14:paraId="56DB8851" w14:textId="77777777" w:rsidR="00F27DDF" w:rsidRDefault="00F27DDF" w:rsidP="00F27DDF">
      <w:pPr>
        <w:pStyle w:val="Bibliography"/>
      </w:pPr>
      <w:r>
        <w:t>22.</w:t>
      </w:r>
      <w:r>
        <w:tab/>
      </w:r>
      <w:proofErr w:type="spellStart"/>
      <w:r>
        <w:t>Lahnakoski</w:t>
      </w:r>
      <w:proofErr w:type="spellEnd"/>
      <w:r>
        <w:t xml:space="preserve">, J. M. </w:t>
      </w:r>
      <w:r>
        <w:rPr>
          <w:i/>
          <w:iCs/>
        </w:rPr>
        <w:t>et al.</w:t>
      </w:r>
      <w:r>
        <w:t xml:space="preserve"> Synchronous brain activity across individuals underlies shared psychological perspectives. </w:t>
      </w:r>
      <w:r>
        <w:rPr>
          <w:i/>
          <w:iCs/>
        </w:rPr>
        <w:t>Neuroimage</w:t>
      </w:r>
      <w:r>
        <w:t xml:space="preserve"> </w:t>
      </w:r>
      <w:r>
        <w:rPr>
          <w:b/>
          <w:bCs/>
        </w:rPr>
        <w:t>100</w:t>
      </w:r>
      <w:r>
        <w:t>, 316–324 (2014).</w:t>
      </w:r>
    </w:p>
    <w:p w14:paraId="3F095D3F" w14:textId="77777777" w:rsidR="00F27DDF" w:rsidRDefault="00F27DDF" w:rsidP="00F27DDF">
      <w:pPr>
        <w:pStyle w:val="Bibliography"/>
      </w:pPr>
      <w:r>
        <w:t>23.</w:t>
      </w:r>
      <w:r>
        <w:tab/>
        <w:t xml:space="preserve">Song, H., Finn, E. S. &amp; Rosenberg, M. D. Neural signatures of attentional engagement during narratives and its consequences for event memory. </w:t>
      </w:r>
      <w:r>
        <w:rPr>
          <w:i/>
          <w:iCs/>
        </w:rPr>
        <w:t>Proc. Natl. Acad. Sci. U.S.A.</w:t>
      </w:r>
      <w:r>
        <w:t xml:space="preserve"> </w:t>
      </w:r>
      <w:r>
        <w:rPr>
          <w:b/>
          <w:bCs/>
        </w:rPr>
        <w:t>118</w:t>
      </w:r>
      <w:r>
        <w:t>, e2021905118 (2021).</w:t>
      </w:r>
    </w:p>
    <w:p w14:paraId="654B2136" w14:textId="77777777" w:rsidR="00F27DDF" w:rsidRDefault="00F27DDF" w:rsidP="00F27DDF">
      <w:pPr>
        <w:pStyle w:val="Bibliography"/>
      </w:pPr>
      <w:r>
        <w:t>24.</w:t>
      </w:r>
      <w:r>
        <w:tab/>
        <w:t xml:space="preserve">Gottman, J. M. &amp; Levenson, R. W. A valid procedure for obtaining self-report of affect in marital interaction. </w:t>
      </w:r>
      <w:r>
        <w:rPr>
          <w:i/>
          <w:iCs/>
        </w:rPr>
        <w:t>Journal of Consulting and Clinical Psychology</w:t>
      </w:r>
      <w:r>
        <w:t xml:space="preserve"> </w:t>
      </w:r>
      <w:r>
        <w:rPr>
          <w:b/>
          <w:bCs/>
        </w:rPr>
        <w:t>53</w:t>
      </w:r>
      <w:r>
        <w:t>, 151–160 (1985).</w:t>
      </w:r>
    </w:p>
    <w:p w14:paraId="0E4600F8" w14:textId="77777777" w:rsidR="00F27DDF" w:rsidRDefault="00F27DDF" w:rsidP="00F27DDF">
      <w:pPr>
        <w:pStyle w:val="Bibliography"/>
      </w:pPr>
      <w:r>
        <w:t>25.</w:t>
      </w:r>
      <w:r>
        <w:tab/>
        <w:t xml:space="preserve">Fayn, K. </w:t>
      </w:r>
      <w:r>
        <w:rPr>
          <w:i/>
          <w:iCs/>
        </w:rPr>
        <w:t>et al.</w:t>
      </w:r>
      <w:r>
        <w:t xml:space="preserve"> Full throttle: Demonstrating the speed, accuracy, and validity of a new method for continuous two-dimensional self-report and annotation. </w:t>
      </w:r>
      <w:r>
        <w:rPr>
          <w:i/>
          <w:iCs/>
        </w:rPr>
        <w:t>Behavior Research Methods</w:t>
      </w:r>
      <w:r>
        <w:t xml:space="preserve"> </w:t>
      </w:r>
      <w:r>
        <w:rPr>
          <w:b/>
          <w:bCs/>
        </w:rPr>
        <w:t>53</w:t>
      </w:r>
      <w:r>
        <w:t>, 1–15 (2021).</w:t>
      </w:r>
    </w:p>
    <w:p w14:paraId="2E9FD03C" w14:textId="77777777" w:rsidR="00F27DDF" w:rsidRDefault="00F27DDF" w:rsidP="00F27DDF">
      <w:pPr>
        <w:pStyle w:val="Bibliography"/>
      </w:pPr>
      <w:r>
        <w:t>26.</w:t>
      </w:r>
      <w:r>
        <w:tab/>
        <w:t xml:space="preserve">Jääskeläinen, I. P. </w:t>
      </w:r>
      <w:r>
        <w:rPr>
          <w:i/>
          <w:iCs/>
        </w:rPr>
        <w:t>et al.</w:t>
      </w:r>
      <w:r>
        <w:t xml:space="preserve"> Brain hemodynamic activity during viewing and re-viewing of comedy movies explained by experienced humor. </w:t>
      </w:r>
      <w:r>
        <w:rPr>
          <w:i/>
          <w:iCs/>
        </w:rPr>
        <w:t>Scientific Reports</w:t>
      </w:r>
      <w:r>
        <w:t xml:space="preserve"> </w:t>
      </w:r>
      <w:r>
        <w:rPr>
          <w:b/>
          <w:bCs/>
        </w:rPr>
        <w:t>6</w:t>
      </w:r>
      <w:r>
        <w:t>, 27741–27741 (2016).</w:t>
      </w:r>
    </w:p>
    <w:p w14:paraId="440452BB" w14:textId="77777777" w:rsidR="00F27DDF" w:rsidRDefault="00F27DDF" w:rsidP="00F27DDF">
      <w:pPr>
        <w:pStyle w:val="Bibliography"/>
      </w:pPr>
      <w:r>
        <w:t>27.</w:t>
      </w:r>
      <w:r>
        <w:tab/>
        <w:t xml:space="preserve">Andric, M., Goldin-Meadow, S., Small, S. L. &amp; Hasson, U. Repeated movie viewings produce similar local activity patterns but different network configurations. </w:t>
      </w:r>
      <w:proofErr w:type="spellStart"/>
      <w:r>
        <w:rPr>
          <w:i/>
          <w:iCs/>
        </w:rPr>
        <w:t>NeuroImage</w:t>
      </w:r>
      <w:proofErr w:type="spellEnd"/>
      <w:r>
        <w:t xml:space="preserve"> </w:t>
      </w:r>
      <w:r>
        <w:rPr>
          <w:b/>
          <w:bCs/>
        </w:rPr>
        <w:t>142</w:t>
      </w:r>
      <w:r>
        <w:t>, 613–627 (2016).</w:t>
      </w:r>
    </w:p>
    <w:p w14:paraId="74E6ADF7" w14:textId="77777777" w:rsidR="00F27DDF" w:rsidRDefault="00F27DDF" w:rsidP="00F27DDF">
      <w:pPr>
        <w:pStyle w:val="Bibliography"/>
      </w:pPr>
      <w:r>
        <w:t>28.</w:t>
      </w:r>
      <w:r>
        <w:tab/>
        <w:t xml:space="preserve">Hutcherson, C. A. </w:t>
      </w:r>
      <w:r>
        <w:rPr>
          <w:i/>
          <w:iCs/>
        </w:rPr>
        <w:t>et al.</w:t>
      </w:r>
      <w:r>
        <w:t xml:space="preserve"> Attention and emotion: Does rating emotion alter neural responses to amusing and sad films? </w:t>
      </w:r>
      <w:proofErr w:type="spellStart"/>
      <w:r>
        <w:rPr>
          <w:i/>
          <w:iCs/>
        </w:rPr>
        <w:t>NeuroImage</w:t>
      </w:r>
      <w:proofErr w:type="spellEnd"/>
      <w:r>
        <w:t xml:space="preserve"> </w:t>
      </w:r>
      <w:r>
        <w:rPr>
          <w:b/>
          <w:bCs/>
        </w:rPr>
        <w:t>27</w:t>
      </w:r>
      <w:r>
        <w:t>, 656–668 (2005).</w:t>
      </w:r>
    </w:p>
    <w:p w14:paraId="50ACDB5C" w14:textId="77777777" w:rsidR="00F27DDF" w:rsidRDefault="00F27DDF" w:rsidP="00F27DDF">
      <w:pPr>
        <w:pStyle w:val="Bibliography"/>
      </w:pPr>
      <w:r>
        <w:t>29.</w:t>
      </w:r>
      <w:r>
        <w:tab/>
        <w:t xml:space="preserve">Borja Jimenez, K. C. </w:t>
      </w:r>
      <w:r>
        <w:rPr>
          <w:i/>
          <w:iCs/>
        </w:rPr>
        <w:t>et al.</w:t>
      </w:r>
      <w:r>
        <w:t xml:space="preserve"> Changes in brain activity following the voluntary control of empathy. </w:t>
      </w:r>
      <w:r>
        <w:rPr>
          <w:i/>
          <w:iCs/>
        </w:rPr>
        <w:t>Neuroimage</w:t>
      </w:r>
      <w:r>
        <w:t xml:space="preserve"> </w:t>
      </w:r>
      <w:r>
        <w:rPr>
          <w:b/>
          <w:bCs/>
        </w:rPr>
        <w:t>216</w:t>
      </w:r>
      <w:r>
        <w:t>, 116529 (2020).</w:t>
      </w:r>
    </w:p>
    <w:p w14:paraId="1268315D" w14:textId="77777777" w:rsidR="00F27DDF" w:rsidRDefault="00F27DDF" w:rsidP="00F27DDF">
      <w:pPr>
        <w:pStyle w:val="Bibliography"/>
      </w:pPr>
      <w:r>
        <w:t>30.</w:t>
      </w:r>
      <w:r>
        <w:tab/>
        <w:t xml:space="preserve">Lehne, M. </w:t>
      </w:r>
      <w:r>
        <w:rPr>
          <w:i/>
          <w:iCs/>
        </w:rPr>
        <w:t>et al.</w:t>
      </w:r>
      <w:r>
        <w:t xml:space="preserve"> Reading a suspenseful literary text activates brain areas related to social cognition and predictive inference. </w:t>
      </w:r>
      <w:r>
        <w:rPr>
          <w:i/>
          <w:iCs/>
        </w:rPr>
        <w:t>PLOS ONE</w:t>
      </w:r>
      <w:r>
        <w:t xml:space="preserve"> </w:t>
      </w:r>
      <w:r>
        <w:rPr>
          <w:b/>
          <w:bCs/>
        </w:rPr>
        <w:t>10</w:t>
      </w:r>
      <w:r>
        <w:t>, (2015).</w:t>
      </w:r>
    </w:p>
    <w:p w14:paraId="423A8790" w14:textId="77777777" w:rsidR="00F27DDF" w:rsidRDefault="00F27DDF" w:rsidP="00F27DDF">
      <w:pPr>
        <w:pStyle w:val="Bibliography"/>
      </w:pPr>
      <w:r>
        <w:t>31.</w:t>
      </w:r>
      <w:r>
        <w:tab/>
      </w:r>
      <w:proofErr w:type="spellStart"/>
      <w:r>
        <w:t>Sawahata</w:t>
      </w:r>
      <w:proofErr w:type="spellEnd"/>
      <w:r>
        <w:t xml:space="preserve">, Y., Komine, K., Morita, T. &amp; Hiruma, N. Decoding humor experiences from brain activity of people viewing comedy movies. </w:t>
      </w:r>
      <w:r>
        <w:rPr>
          <w:i/>
          <w:iCs/>
        </w:rPr>
        <w:t>PLOS ONE</w:t>
      </w:r>
      <w:r>
        <w:t xml:space="preserve"> </w:t>
      </w:r>
      <w:r>
        <w:rPr>
          <w:b/>
          <w:bCs/>
        </w:rPr>
        <w:t>8</w:t>
      </w:r>
      <w:r>
        <w:t>, (2013).</w:t>
      </w:r>
    </w:p>
    <w:p w14:paraId="5A6F83CA" w14:textId="77777777" w:rsidR="00F27DDF" w:rsidRDefault="00F27DDF" w:rsidP="00F27DDF">
      <w:pPr>
        <w:pStyle w:val="Bibliography"/>
      </w:pPr>
      <w:r>
        <w:lastRenderedPageBreak/>
        <w:t>32.</w:t>
      </w:r>
      <w:r>
        <w:tab/>
        <w:t xml:space="preserve">Wallentin, M. </w:t>
      </w:r>
      <w:r>
        <w:rPr>
          <w:i/>
          <w:iCs/>
        </w:rPr>
        <w:t>et al.</w:t>
      </w:r>
      <w:r>
        <w:t xml:space="preserve"> Amygdala and heart rate variability responses from listening to emotionally intense parts of a story. </w:t>
      </w:r>
      <w:proofErr w:type="spellStart"/>
      <w:r>
        <w:rPr>
          <w:i/>
          <w:iCs/>
        </w:rPr>
        <w:t>NeuroImage</w:t>
      </w:r>
      <w:proofErr w:type="spellEnd"/>
      <w:r>
        <w:t xml:space="preserve"> </w:t>
      </w:r>
      <w:r>
        <w:rPr>
          <w:b/>
          <w:bCs/>
        </w:rPr>
        <w:t>58</w:t>
      </w:r>
      <w:r>
        <w:t>, 963–973 (2011).</w:t>
      </w:r>
    </w:p>
    <w:p w14:paraId="031FCC7B" w14:textId="77777777" w:rsidR="00F27DDF" w:rsidRDefault="00F27DDF" w:rsidP="00F27DDF">
      <w:pPr>
        <w:pStyle w:val="Bibliography"/>
      </w:pPr>
      <w:r>
        <w:t>33.</w:t>
      </w:r>
      <w:r>
        <w:tab/>
        <w:t xml:space="preserve">Taylor, S. F., Phan, K. L., Decker, L. R. &amp; </w:t>
      </w:r>
      <w:proofErr w:type="spellStart"/>
      <w:r>
        <w:t>Liberzon</w:t>
      </w:r>
      <w:proofErr w:type="spellEnd"/>
      <w:r>
        <w:t xml:space="preserve">, I. Subjective rating of emotionally salient stimuli modulates neural activity. </w:t>
      </w:r>
      <w:proofErr w:type="spellStart"/>
      <w:r>
        <w:rPr>
          <w:i/>
          <w:iCs/>
        </w:rPr>
        <w:t>NeuroImage</w:t>
      </w:r>
      <w:proofErr w:type="spellEnd"/>
      <w:r>
        <w:t xml:space="preserve"> </w:t>
      </w:r>
      <w:r>
        <w:rPr>
          <w:b/>
          <w:bCs/>
        </w:rPr>
        <w:t>18</w:t>
      </w:r>
      <w:r>
        <w:t>, 650–659 (2003).</w:t>
      </w:r>
    </w:p>
    <w:p w14:paraId="75F433F7" w14:textId="77777777" w:rsidR="00F27DDF" w:rsidRDefault="00F27DDF" w:rsidP="00F27DDF">
      <w:pPr>
        <w:pStyle w:val="Bibliography"/>
      </w:pPr>
      <w:r>
        <w:t>34.</w:t>
      </w:r>
      <w:r>
        <w:tab/>
        <w:t xml:space="preserve">Torre, J. B. &amp; Lieberman, M. D. Putting Feelings </w:t>
      </w:r>
      <w:proofErr w:type="gramStart"/>
      <w:r>
        <w:t>Into</w:t>
      </w:r>
      <w:proofErr w:type="gramEnd"/>
      <w:r>
        <w:t xml:space="preserve"> Words: Affect Labeling as Implicit Emotion Regulation. </w:t>
      </w:r>
      <w:r>
        <w:rPr>
          <w:i/>
          <w:iCs/>
        </w:rPr>
        <w:t>Emotion Review</w:t>
      </w:r>
      <w:r>
        <w:t xml:space="preserve"> </w:t>
      </w:r>
      <w:r>
        <w:rPr>
          <w:b/>
          <w:bCs/>
        </w:rPr>
        <w:t>10</w:t>
      </w:r>
      <w:r>
        <w:t>, 116–124 (2018).</w:t>
      </w:r>
    </w:p>
    <w:p w14:paraId="347A8E28" w14:textId="77777777" w:rsidR="00F27DDF" w:rsidRDefault="00F27DDF" w:rsidP="00F27DDF">
      <w:pPr>
        <w:pStyle w:val="Bibliography"/>
      </w:pPr>
      <w:r>
        <w:t>35.</w:t>
      </w:r>
      <w:r>
        <w:tab/>
        <w:t xml:space="preserve">Hasson, U., Ghazanfar, A. A., </w:t>
      </w:r>
      <w:proofErr w:type="spellStart"/>
      <w:r>
        <w:t>Galantucci</w:t>
      </w:r>
      <w:proofErr w:type="spellEnd"/>
      <w:r>
        <w:t xml:space="preserve">, B., Garrod, S. &amp; </w:t>
      </w:r>
      <w:proofErr w:type="spellStart"/>
      <w:r>
        <w:t>Keysers</w:t>
      </w:r>
      <w:proofErr w:type="spellEnd"/>
      <w:r>
        <w:t xml:space="preserve">, C. Brain-to-brain coupling: a mechanism for creating and sharing a social world. </w:t>
      </w:r>
      <w:r>
        <w:rPr>
          <w:i/>
          <w:iCs/>
        </w:rPr>
        <w:t>Trends in Cognitive Sciences</w:t>
      </w:r>
      <w:r>
        <w:t xml:space="preserve"> </w:t>
      </w:r>
      <w:r>
        <w:rPr>
          <w:b/>
          <w:bCs/>
        </w:rPr>
        <w:t>16</w:t>
      </w:r>
      <w:r>
        <w:t>, 114–121 (2012).</w:t>
      </w:r>
    </w:p>
    <w:p w14:paraId="5CAC7603" w14:textId="77777777" w:rsidR="00F27DDF" w:rsidRDefault="00F27DDF" w:rsidP="00F27DDF">
      <w:pPr>
        <w:pStyle w:val="Bibliography"/>
      </w:pPr>
      <w:r>
        <w:t>36.</w:t>
      </w:r>
      <w:r>
        <w:tab/>
        <w:t xml:space="preserve">Posner, M. I. &amp; Petersen, S. E. The Attention System of the Human Brain. </w:t>
      </w:r>
      <w:r>
        <w:rPr>
          <w:i/>
          <w:iCs/>
        </w:rPr>
        <w:t xml:space="preserve">Annu. Rev. </w:t>
      </w:r>
      <w:proofErr w:type="spellStart"/>
      <w:r>
        <w:rPr>
          <w:i/>
          <w:iCs/>
        </w:rPr>
        <w:t>Neurosci</w:t>
      </w:r>
      <w:proofErr w:type="spellEnd"/>
      <w:r>
        <w:rPr>
          <w:i/>
          <w:iCs/>
        </w:rPr>
        <w:t>.</w:t>
      </w:r>
      <w:r>
        <w:t xml:space="preserve"> </w:t>
      </w:r>
      <w:r>
        <w:rPr>
          <w:b/>
          <w:bCs/>
        </w:rPr>
        <w:t>13</w:t>
      </w:r>
      <w:r>
        <w:t>, 25–42 (1990).</w:t>
      </w:r>
    </w:p>
    <w:p w14:paraId="5F3836FE" w14:textId="77777777" w:rsidR="00F27DDF" w:rsidRDefault="00F27DDF" w:rsidP="00F27DDF">
      <w:pPr>
        <w:pStyle w:val="Bibliography"/>
      </w:pPr>
      <w:r>
        <w:t>37.</w:t>
      </w:r>
      <w:r>
        <w:tab/>
      </w:r>
      <w:proofErr w:type="spellStart"/>
      <w:r>
        <w:t>Sonkusare</w:t>
      </w:r>
      <w:proofErr w:type="spellEnd"/>
      <w:r>
        <w:t>, S., Breakspear, M. &amp; Guo</w:t>
      </w:r>
      <w:proofErr w:type="gramStart"/>
      <w:r>
        <w:t>, C.</w:t>
      </w:r>
      <w:proofErr w:type="gramEnd"/>
      <w:r>
        <w:t xml:space="preserve"> C. Naturalistic Stimuli in Neuroscience: Critically Acclaimed. </w:t>
      </w:r>
      <w:r>
        <w:rPr>
          <w:i/>
          <w:iCs/>
        </w:rPr>
        <w:t>Trends in Cognitive Sciences</w:t>
      </w:r>
      <w:r>
        <w:t xml:space="preserve"> </w:t>
      </w:r>
      <w:r>
        <w:rPr>
          <w:b/>
          <w:bCs/>
        </w:rPr>
        <w:t>23</w:t>
      </w:r>
      <w:r>
        <w:t>, 699–714 (2019).</w:t>
      </w:r>
    </w:p>
    <w:p w14:paraId="0AA28951" w14:textId="77777777" w:rsidR="00F27DDF" w:rsidRDefault="00F27DDF" w:rsidP="00F27DDF">
      <w:pPr>
        <w:pStyle w:val="Bibliography"/>
      </w:pPr>
      <w:r>
        <w:t>38.</w:t>
      </w:r>
      <w:r>
        <w:tab/>
        <w:t xml:space="preserve">Gazzaley, A. &amp; Nobre, A. C. Top-down modulation: bridging selective attention and working memory. </w:t>
      </w:r>
      <w:r>
        <w:rPr>
          <w:i/>
          <w:iCs/>
        </w:rPr>
        <w:t>Trends in Cognitive Sciences</w:t>
      </w:r>
      <w:r>
        <w:t xml:space="preserve"> </w:t>
      </w:r>
      <w:r>
        <w:rPr>
          <w:b/>
          <w:bCs/>
        </w:rPr>
        <w:t>16</w:t>
      </w:r>
      <w:r>
        <w:t>, 129–135 (2012).</w:t>
      </w:r>
    </w:p>
    <w:p w14:paraId="187A9024" w14:textId="77777777" w:rsidR="00F27DDF" w:rsidRDefault="00F27DDF" w:rsidP="00F27DDF">
      <w:pPr>
        <w:pStyle w:val="Bibliography"/>
      </w:pPr>
      <w:r>
        <w:t>39.</w:t>
      </w:r>
      <w:r>
        <w:tab/>
        <w:t xml:space="preserve">Schooler, J. W. &amp; Engstler-Schooler, T. Y. Verbal overshadowing of visual memories: Some things are better left unsaid. </w:t>
      </w:r>
      <w:r>
        <w:rPr>
          <w:i/>
          <w:iCs/>
        </w:rPr>
        <w:t>Cognitive Psychology</w:t>
      </w:r>
      <w:r>
        <w:t xml:space="preserve"> </w:t>
      </w:r>
      <w:r>
        <w:rPr>
          <w:b/>
          <w:bCs/>
        </w:rPr>
        <w:t>22</w:t>
      </w:r>
      <w:r>
        <w:t>, 36–71 (1990).</w:t>
      </w:r>
    </w:p>
    <w:p w14:paraId="30F872E5" w14:textId="77777777" w:rsidR="00F27DDF" w:rsidRDefault="00F27DDF" w:rsidP="00F27DDF">
      <w:pPr>
        <w:pStyle w:val="Bibliography"/>
      </w:pPr>
      <w:r>
        <w:t>40.</w:t>
      </w:r>
      <w:r>
        <w:tab/>
        <w:t xml:space="preserve">Mauss, I. B., Levenson, R. W., McCarter, L., Wilhelm, F. H. &amp; Gross, J. J. The tie that binds? Coherence among </w:t>
      </w:r>
      <w:proofErr w:type="gramStart"/>
      <w:r>
        <w:t>emotion</w:t>
      </w:r>
      <w:proofErr w:type="gramEnd"/>
      <w:r>
        <w:t xml:space="preserve"> experience, behavior, and physiology. </w:t>
      </w:r>
      <w:r>
        <w:rPr>
          <w:i/>
          <w:iCs/>
        </w:rPr>
        <w:t>Emotion</w:t>
      </w:r>
      <w:r>
        <w:t xml:space="preserve"> </w:t>
      </w:r>
      <w:r>
        <w:rPr>
          <w:b/>
          <w:bCs/>
        </w:rPr>
        <w:t>5</w:t>
      </w:r>
      <w:r>
        <w:t>, 175–190 (2005).</w:t>
      </w:r>
    </w:p>
    <w:p w14:paraId="465C8F69" w14:textId="77777777" w:rsidR="00F27DDF" w:rsidRDefault="00F27DDF" w:rsidP="00F27DDF">
      <w:pPr>
        <w:pStyle w:val="Bibliography"/>
      </w:pPr>
      <w:r>
        <w:t>41.</w:t>
      </w:r>
      <w:r>
        <w:tab/>
        <w:t xml:space="preserve">Valentin Wagner </w:t>
      </w:r>
      <w:r>
        <w:rPr>
          <w:i/>
          <w:iCs/>
        </w:rPr>
        <w:t>et al.</w:t>
      </w:r>
      <w:r>
        <w:t xml:space="preserve"> Effects of continuous self-reporting on aesthetic evaluation and emotional responses. </w:t>
      </w:r>
      <w:r>
        <w:rPr>
          <w:i/>
          <w:iCs/>
        </w:rPr>
        <w:t>Poetics</w:t>
      </w:r>
      <w:r>
        <w:t xml:space="preserve"> </w:t>
      </w:r>
      <w:r>
        <w:rPr>
          <w:b/>
          <w:bCs/>
        </w:rPr>
        <w:t>85</w:t>
      </w:r>
      <w:r>
        <w:t>, 101497 (2020).</w:t>
      </w:r>
    </w:p>
    <w:p w14:paraId="67F68F47" w14:textId="77777777" w:rsidR="00F27DDF" w:rsidRDefault="00F27DDF" w:rsidP="00F27DDF">
      <w:pPr>
        <w:pStyle w:val="Bibliography"/>
      </w:pPr>
      <w:r>
        <w:t>42.</w:t>
      </w:r>
      <w:r>
        <w:tab/>
      </w:r>
      <w:proofErr w:type="spellStart"/>
      <w:r>
        <w:t>Yarkoni</w:t>
      </w:r>
      <w:proofErr w:type="spellEnd"/>
      <w:r>
        <w:t xml:space="preserve">, T., Poldrack, R. A., Nichols, T. E., Van Essen, D. C. &amp; Wager, T. D. </w:t>
      </w:r>
      <w:proofErr w:type="spellStart"/>
      <w:r>
        <w:t>NeuroSynth</w:t>
      </w:r>
      <w:proofErr w:type="spellEnd"/>
      <w:r>
        <w:t xml:space="preserve">: a new platform for large-scale automated synthesis of human functional neuroimaging data. </w:t>
      </w:r>
      <w:r>
        <w:rPr>
          <w:i/>
          <w:iCs/>
        </w:rPr>
        <w:t xml:space="preserve">Front. </w:t>
      </w:r>
      <w:proofErr w:type="spellStart"/>
      <w:r>
        <w:rPr>
          <w:i/>
          <w:iCs/>
        </w:rPr>
        <w:t>Neuroinform</w:t>
      </w:r>
      <w:proofErr w:type="spellEnd"/>
      <w:r>
        <w:rPr>
          <w:i/>
          <w:iCs/>
        </w:rPr>
        <w:t>.</w:t>
      </w:r>
      <w:r>
        <w:t xml:space="preserve"> </w:t>
      </w:r>
      <w:r>
        <w:rPr>
          <w:b/>
          <w:bCs/>
        </w:rPr>
        <w:t>5</w:t>
      </w:r>
      <w:r>
        <w:t>, (2011).</w:t>
      </w:r>
    </w:p>
    <w:p w14:paraId="78E3725A" w14:textId="77777777" w:rsidR="00F27DDF" w:rsidRDefault="00F27DDF" w:rsidP="00F27DDF">
      <w:pPr>
        <w:pStyle w:val="Bibliography"/>
      </w:pPr>
      <w:r>
        <w:lastRenderedPageBreak/>
        <w:t>43.</w:t>
      </w:r>
      <w:r>
        <w:tab/>
        <w:t xml:space="preserve">Lee, H. &amp; Chen, J. Predicting memory from the network structure of naturalistic events. </w:t>
      </w:r>
      <w:r>
        <w:rPr>
          <w:i/>
          <w:iCs/>
        </w:rPr>
        <w:t>Nat Commun</w:t>
      </w:r>
      <w:r>
        <w:t xml:space="preserve"> </w:t>
      </w:r>
      <w:r>
        <w:rPr>
          <w:b/>
          <w:bCs/>
        </w:rPr>
        <w:t>13</w:t>
      </w:r>
      <w:r>
        <w:t>, 4235 (2022).</w:t>
      </w:r>
    </w:p>
    <w:p w14:paraId="48A6E58C" w14:textId="77777777" w:rsidR="00F27DDF" w:rsidRDefault="00F27DDF" w:rsidP="00F27DDF">
      <w:pPr>
        <w:pStyle w:val="Bibliography"/>
      </w:pPr>
      <w:r>
        <w:t>44.</w:t>
      </w:r>
      <w:r>
        <w:tab/>
        <w:t xml:space="preserve">Ambady, N. &amp; Rosenthal, R. Thin slices of expressive behavior as predictors of interpersonal consequences: A meta-analysis. </w:t>
      </w:r>
      <w:r>
        <w:rPr>
          <w:i/>
          <w:iCs/>
        </w:rPr>
        <w:t>Psychological Bulletin</w:t>
      </w:r>
      <w:r>
        <w:t xml:space="preserve"> </w:t>
      </w:r>
      <w:r>
        <w:rPr>
          <w:b/>
          <w:bCs/>
        </w:rPr>
        <w:t>111</w:t>
      </w:r>
      <w:r>
        <w:t>, 256–274 (1992).</w:t>
      </w:r>
    </w:p>
    <w:p w14:paraId="45C119A1" w14:textId="77777777" w:rsidR="00F27DDF" w:rsidRDefault="00F27DDF" w:rsidP="00F27DDF">
      <w:pPr>
        <w:pStyle w:val="Bibliography"/>
      </w:pPr>
      <w:r>
        <w:t>45.</w:t>
      </w:r>
      <w:r>
        <w:tab/>
        <w:t xml:space="preserve">Cone, J., Mann, T. C. &amp; Ferguson, M. J. Changing our implicit minds: How, when, and why implicit evaluations can be rapidly revised. </w:t>
      </w:r>
      <w:proofErr w:type="gramStart"/>
      <w:r>
        <w:t xml:space="preserve">in </w:t>
      </w:r>
      <w:r>
        <w:rPr>
          <w:i/>
          <w:iCs/>
        </w:rPr>
        <w:t>Advances</w:t>
      </w:r>
      <w:proofErr w:type="gramEnd"/>
      <w:r>
        <w:rPr>
          <w:i/>
          <w:iCs/>
        </w:rPr>
        <w:t xml:space="preserve"> in experimental social psychology.</w:t>
      </w:r>
      <w:r>
        <w:t xml:space="preserve"> 131–199 (Elsevier Academic Press, San </w:t>
      </w:r>
      <w:proofErr w:type="gramStart"/>
      <w:r>
        <w:t>Diego,  CA</w:t>
      </w:r>
      <w:proofErr w:type="gramEnd"/>
      <w:r>
        <w:t xml:space="preserve">,  US, 2017). </w:t>
      </w:r>
      <w:proofErr w:type="gramStart"/>
      <w:r>
        <w:t>doi:10.1016/bs.aesp</w:t>
      </w:r>
      <w:proofErr w:type="gramEnd"/>
      <w:r>
        <w:t>.2017.03.001.</w:t>
      </w:r>
    </w:p>
    <w:p w14:paraId="1C01134D" w14:textId="77777777" w:rsidR="00F27DDF" w:rsidRDefault="00F27DDF" w:rsidP="00F27DDF">
      <w:pPr>
        <w:pStyle w:val="Bibliography"/>
      </w:pPr>
      <w:r>
        <w:t>46.</w:t>
      </w:r>
      <w:r>
        <w:tab/>
        <w:t xml:space="preserve">Ferguson, M. J., Mann, T. C., Cone, J. &amp; Shen, X. When and How Implicit First Impressions Can Be Updated. </w:t>
      </w:r>
      <w:r>
        <w:rPr>
          <w:i/>
          <w:iCs/>
        </w:rPr>
        <w:t>Curr Dir Psychol Sci</w:t>
      </w:r>
      <w:r>
        <w:t xml:space="preserve"> </w:t>
      </w:r>
      <w:r>
        <w:rPr>
          <w:b/>
          <w:bCs/>
        </w:rPr>
        <w:t>28</w:t>
      </w:r>
      <w:r>
        <w:t>, 331–336 (2019).</w:t>
      </w:r>
    </w:p>
    <w:p w14:paraId="704E3455" w14:textId="77777777" w:rsidR="00F27DDF" w:rsidRDefault="00F27DDF" w:rsidP="00F27DDF">
      <w:pPr>
        <w:pStyle w:val="Bibliography"/>
      </w:pPr>
      <w:r>
        <w:t>47.</w:t>
      </w:r>
      <w:r>
        <w:tab/>
        <w:t xml:space="preserve">Thornton, M. A. &amp; Mitchell, J. P. Theories of Person Perception Predict Patterns of Neural Activity During Mentalizing. </w:t>
      </w:r>
      <w:proofErr w:type="spellStart"/>
      <w:r>
        <w:rPr>
          <w:i/>
          <w:iCs/>
        </w:rPr>
        <w:t>Cereb</w:t>
      </w:r>
      <w:proofErr w:type="spellEnd"/>
      <w:r>
        <w:rPr>
          <w:i/>
          <w:iCs/>
        </w:rPr>
        <w:t xml:space="preserve"> Cortex</w:t>
      </w:r>
      <w:r>
        <w:t xml:space="preserve"> </w:t>
      </w:r>
      <w:r>
        <w:rPr>
          <w:b/>
          <w:bCs/>
        </w:rPr>
        <w:t>28</w:t>
      </w:r>
      <w:r>
        <w:t>, 3505–3520 (2018).</w:t>
      </w:r>
    </w:p>
    <w:p w14:paraId="033A8609" w14:textId="77777777" w:rsidR="00F27DDF" w:rsidRDefault="00F27DDF" w:rsidP="00F27DDF">
      <w:pPr>
        <w:pStyle w:val="Bibliography"/>
      </w:pPr>
      <w:r>
        <w:t>48.</w:t>
      </w:r>
      <w:r>
        <w:tab/>
        <w:t xml:space="preserve">Kong, R. </w:t>
      </w:r>
      <w:r>
        <w:rPr>
          <w:i/>
          <w:iCs/>
        </w:rPr>
        <w:t>et al.</w:t>
      </w:r>
      <w:r>
        <w:t xml:space="preserve"> Individual-Specific Areal-Level Parcellations Improve Functional Connectivity Prediction of Behavior. </w:t>
      </w:r>
      <w:r>
        <w:rPr>
          <w:i/>
          <w:iCs/>
        </w:rPr>
        <w:t>Cerebral Cortex</w:t>
      </w:r>
      <w:r>
        <w:t xml:space="preserve"> </w:t>
      </w:r>
      <w:r>
        <w:rPr>
          <w:b/>
          <w:bCs/>
        </w:rPr>
        <w:t>31</w:t>
      </w:r>
      <w:r>
        <w:t>, 4477–4500 (2021).</w:t>
      </w:r>
    </w:p>
    <w:p w14:paraId="7734C322" w14:textId="77777777" w:rsidR="00F27DDF" w:rsidRDefault="00F27DDF" w:rsidP="00F27DDF">
      <w:pPr>
        <w:pStyle w:val="Bibliography"/>
      </w:pPr>
      <w:r>
        <w:t>49.</w:t>
      </w:r>
      <w:r>
        <w:tab/>
        <w:t xml:space="preserve">Schaefer, A. </w:t>
      </w:r>
      <w:r>
        <w:rPr>
          <w:i/>
          <w:iCs/>
        </w:rPr>
        <w:t>et al.</w:t>
      </w:r>
      <w:r>
        <w:t xml:space="preserve"> Local-Global Parcellation of the Human Cerebral Cortex from Intrinsic Functional Connectivity MRI. </w:t>
      </w:r>
      <w:r>
        <w:rPr>
          <w:i/>
          <w:iCs/>
        </w:rPr>
        <w:t>Cerebral Cortex</w:t>
      </w:r>
      <w:r>
        <w:t xml:space="preserve"> </w:t>
      </w:r>
      <w:r>
        <w:rPr>
          <w:b/>
          <w:bCs/>
        </w:rPr>
        <w:t>28</w:t>
      </w:r>
      <w:r>
        <w:t>, 3095–3114 (2018).</w:t>
      </w:r>
    </w:p>
    <w:p w14:paraId="3E2EF494" w14:textId="77777777" w:rsidR="00F27DDF" w:rsidRDefault="00F27DDF" w:rsidP="00F27DDF">
      <w:pPr>
        <w:pStyle w:val="Bibliography"/>
      </w:pPr>
      <w:r>
        <w:t>50.</w:t>
      </w:r>
      <w:r>
        <w:tab/>
        <w:t xml:space="preserve">Power, J. D. </w:t>
      </w:r>
      <w:r>
        <w:rPr>
          <w:i/>
          <w:iCs/>
        </w:rPr>
        <w:t>et al.</w:t>
      </w:r>
      <w:r>
        <w:t xml:space="preserve"> Functional Network Organization of the Human Brain. </w:t>
      </w:r>
      <w:r>
        <w:rPr>
          <w:i/>
          <w:iCs/>
        </w:rPr>
        <w:t>Neuron</w:t>
      </w:r>
      <w:r>
        <w:t xml:space="preserve"> </w:t>
      </w:r>
      <w:r>
        <w:rPr>
          <w:b/>
          <w:bCs/>
        </w:rPr>
        <w:t>72</w:t>
      </w:r>
      <w:r>
        <w:t>, 665–678 (2011).</w:t>
      </w:r>
    </w:p>
    <w:p w14:paraId="2A699AAC" w14:textId="77777777" w:rsidR="00F27DDF" w:rsidRDefault="00F27DDF" w:rsidP="00F27DDF">
      <w:pPr>
        <w:pStyle w:val="Bibliography"/>
      </w:pPr>
      <w:r>
        <w:t>51.</w:t>
      </w:r>
      <w:r>
        <w:tab/>
        <w:t xml:space="preserve">Yeo, </w:t>
      </w:r>
      <w:proofErr w:type="gramStart"/>
      <w:r>
        <w:t>B. T</w:t>
      </w:r>
      <w:proofErr w:type="gramEnd"/>
      <w:r>
        <w:t xml:space="preserve">. T. </w:t>
      </w:r>
      <w:r>
        <w:rPr>
          <w:i/>
          <w:iCs/>
        </w:rPr>
        <w:t>et al.</w:t>
      </w:r>
      <w:r>
        <w:t xml:space="preserve"> The organization of the human cerebral cortex </w:t>
      </w:r>
      <w:proofErr w:type="gramStart"/>
      <w:r>
        <w:t>estimated</w:t>
      </w:r>
      <w:proofErr w:type="gramEnd"/>
      <w:r>
        <w:t xml:space="preserve"> by intrinsic functional connectivity. </w:t>
      </w:r>
      <w:r>
        <w:rPr>
          <w:i/>
          <w:iCs/>
        </w:rPr>
        <w:t>Journal of Neurophysiology</w:t>
      </w:r>
      <w:r>
        <w:t xml:space="preserve"> </w:t>
      </w:r>
      <w:r>
        <w:rPr>
          <w:b/>
          <w:bCs/>
        </w:rPr>
        <w:t>106</w:t>
      </w:r>
      <w:r>
        <w:t>, 1125–1165 (2011).</w:t>
      </w:r>
    </w:p>
    <w:p w14:paraId="305F8836" w14:textId="77777777" w:rsidR="00F27DDF" w:rsidRDefault="00F27DDF" w:rsidP="00F27DDF">
      <w:pPr>
        <w:pStyle w:val="Bibliography"/>
      </w:pPr>
      <w:r>
        <w:t>52.</w:t>
      </w:r>
      <w:r>
        <w:tab/>
        <w:t xml:space="preserve">Kong, R. </w:t>
      </w:r>
      <w:r>
        <w:rPr>
          <w:i/>
          <w:iCs/>
        </w:rPr>
        <w:t>et al.</w:t>
      </w:r>
      <w:r>
        <w:t xml:space="preserve"> Spatial Topography of Individual-Specific Cortical Networks Predicts Human Cognition, Personality, and Emotion. </w:t>
      </w:r>
      <w:r>
        <w:rPr>
          <w:i/>
          <w:iCs/>
        </w:rPr>
        <w:t>Cerebral Cortex</w:t>
      </w:r>
      <w:r>
        <w:t xml:space="preserve"> </w:t>
      </w:r>
      <w:r>
        <w:rPr>
          <w:b/>
          <w:bCs/>
        </w:rPr>
        <w:t>29</w:t>
      </w:r>
      <w:r>
        <w:t>, 2533–2551 (2019).</w:t>
      </w:r>
    </w:p>
    <w:p w14:paraId="5BF93D48" w14:textId="77777777" w:rsidR="00F27DDF" w:rsidRDefault="00F27DDF" w:rsidP="00F27DDF">
      <w:pPr>
        <w:pStyle w:val="Bibliography"/>
      </w:pPr>
      <w:r>
        <w:t>53.</w:t>
      </w:r>
      <w:r>
        <w:tab/>
        <w:t xml:space="preserve">Laumann, T. O. </w:t>
      </w:r>
      <w:r>
        <w:rPr>
          <w:i/>
          <w:iCs/>
        </w:rPr>
        <w:t>et al.</w:t>
      </w:r>
      <w:r>
        <w:t xml:space="preserve"> Functional System and Areal Organization of a Highly Sampled Individual Human Brain. </w:t>
      </w:r>
      <w:r>
        <w:rPr>
          <w:i/>
          <w:iCs/>
        </w:rPr>
        <w:t>Neuron</w:t>
      </w:r>
      <w:r>
        <w:t xml:space="preserve"> </w:t>
      </w:r>
      <w:r>
        <w:rPr>
          <w:b/>
          <w:bCs/>
        </w:rPr>
        <w:t>87</w:t>
      </w:r>
      <w:r>
        <w:t>, 657–670 (2015).</w:t>
      </w:r>
    </w:p>
    <w:p w14:paraId="03B0DFCE" w14:textId="77777777" w:rsidR="00F27DDF" w:rsidRDefault="00F27DDF" w:rsidP="00F27DDF">
      <w:pPr>
        <w:pStyle w:val="Bibliography"/>
      </w:pPr>
      <w:r>
        <w:t>54.</w:t>
      </w:r>
      <w:r>
        <w:tab/>
        <w:t xml:space="preserve">Mueller, S. </w:t>
      </w:r>
      <w:r>
        <w:rPr>
          <w:i/>
          <w:iCs/>
        </w:rPr>
        <w:t>et al.</w:t>
      </w:r>
      <w:r>
        <w:t xml:space="preserve"> Individual Variability in Functional Connectivity Architecture of the Human Brain. </w:t>
      </w:r>
      <w:r>
        <w:rPr>
          <w:i/>
          <w:iCs/>
        </w:rPr>
        <w:t>Neuron</w:t>
      </w:r>
      <w:r>
        <w:t xml:space="preserve"> </w:t>
      </w:r>
      <w:r>
        <w:rPr>
          <w:b/>
          <w:bCs/>
        </w:rPr>
        <w:t>77</w:t>
      </w:r>
      <w:r>
        <w:t>, 586–595 (2013).</w:t>
      </w:r>
    </w:p>
    <w:p w14:paraId="3386A3D9" w14:textId="77777777" w:rsidR="00F27DDF" w:rsidRDefault="00F27DDF" w:rsidP="00F27DDF">
      <w:pPr>
        <w:pStyle w:val="Bibliography"/>
      </w:pPr>
      <w:r>
        <w:lastRenderedPageBreak/>
        <w:t>55.</w:t>
      </w:r>
      <w:r>
        <w:tab/>
        <w:t xml:space="preserve">Etkin, A., Egner, T. &amp; Kalisch, R. Emotional processing in anterior cingulate and medial prefrontal cortex. </w:t>
      </w:r>
      <w:r>
        <w:rPr>
          <w:i/>
          <w:iCs/>
        </w:rPr>
        <w:t>Trends in Cognitive Sciences</w:t>
      </w:r>
      <w:r>
        <w:t xml:space="preserve"> </w:t>
      </w:r>
      <w:r>
        <w:rPr>
          <w:b/>
          <w:bCs/>
        </w:rPr>
        <w:t>15</w:t>
      </w:r>
      <w:r>
        <w:t>, 85–93 (2011).</w:t>
      </w:r>
    </w:p>
    <w:p w14:paraId="4F4896A5" w14:textId="77777777" w:rsidR="00F27DDF" w:rsidRDefault="00F27DDF" w:rsidP="00F27DDF">
      <w:pPr>
        <w:pStyle w:val="Bibliography"/>
      </w:pPr>
      <w:r>
        <w:t>56.</w:t>
      </w:r>
      <w:r>
        <w:tab/>
        <w:t xml:space="preserve">Hasson, U. </w:t>
      </w:r>
      <w:r>
        <w:rPr>
          <w:i/>
          <w:iCs/>
        </w:rPr>
        <w:t>et al.</w:t>
      </w:r>
      <w:r>
        <w:t xml:space="preserve"> </w:t>
      </w:r>
      <w:proofErr w:type="spellStart"/>
      <w:r>
        <w:t>Neurocinematics</w:t>
      </w:r>
      <w:proofErr w:type="spellEnd"/>
      <w:r>
        <w:t xml:space="preserve">: The Neuroscience of Film. </w:t>
      </w:r>
      <w:r>
        <w:rPr>
          <w:i/>
          <w:iCs/>
        </w:rPr>
        <w:t>Projections</w:t>
      </w:r>
      <w:r>
        <w:t xml:space="preserve"> </w:t>
      </w:r>
      <w:r>
        <w:rPr>
          <w:b/>
          <w:bCs/>
        </w:rPr>
        <w:t>2</w:t>
      </w:r>
      <w:r>
        <w:t>, 1–26 (2008).</w:t>
      </w:r>
    </w:p>
    <w:p w14:paraId="2EC8177A" w14:textId="77777777" w:rsidR="00F27DDF" w:rsidRDefault="00F27DDF" w:rsidP="00F27DDF">
      <w:pPr>
        <w:pStyle w:val="Bibliography"/>
      </w:pPr>
      <w:r>
        <w:t>57.</w:t>
      </w:r>
      <w:r>
        <w:tab/>
      </w:r>
      <w:proofErr w:type="spellStart"/>
      <w:r>
        <w:t>FeldmanHall</w:t>
      </w:r>
      <w:proofErr w:type="spellEnd"/>
      <w:r>
        <w:t xml:space="preserve">, O. &amp; </w:t>
      </w:r>
      <w:proofErr w:type="spellStart"/>
      <w:r>
        <w:t>Shenhav</w:t>
      </w:r>
      <w:proofErr w:type="spellEnd"/>
      <w:r>
        <w:t xml:space="preserve">, A. Resolving uncertainty in a social world. </w:t>
      </w:r>
      <w:r>
        <w:rPr>
          <w:i/>
          <w:iCs/>
        </w:rPr>
        <w:t xml:space="preserve">Nat Hum </w:t>
      </w:r>
      <w:proofErr w:type="spellStart"/>
      <w:r>
        <w:rPr>
          <w:i/>
          <w:iCs/>
        </w:rPr>
        <w:t>Behav</w:t>
      </w:r>
      <w:proofErr w:type="spellEnd"/>
      <w:r>
        <w:t xml:space="preserve"> </w:t>
      </w:r>
      <w:r>
        <w:rPr>
          <w:b/>
          <w:bCs/>
        </w:rPr>
        <w:t>3</w:t>
      </w:r>
      <w:r>
        <w:t>, 426–435 (2019).</w:t>
      </w:r>
    </w:p>
    <w:p w14:paraId="4D396D80" w14:textId="77777777" w:rsidR="00F27DDF" w:rsidRDefault="00F27DDF" w:rsidP="00F27DDF">
      <w:pPr>
        <w:pStyle w:val="Bibliography"/>
      </w:pPr>
      <w:r>
        <w:t>58.</w:t>
      </w:r>
      <w:r>
        <w:tab/>
        <w:t xml:space="preserve">Logothetis, N. K. What we can do and what we cannot do with fMRI. </w:t>
      </w:r>
      <w:r>
        <w:rPr>
          <w:i/>
          <w:iCs/>
        </w:rPr>
        <w:t>Nature</w:t>
      </w:r>
      <w:r>
        <w:t xml:space="preserve"> </w:t>
      </w:r>
      <w:r>
        <w:rPr>
          <w:b/>
          <w:bCs/>
        </w:rPr>
        <w:t>453</w:t>
      </w:r>
      <w:r>
        <w:t>, 869–878 (2008).</w:t>
      </w:r>
    </w:p>
    <w:p w14:paraId="2F2A9A99" w14:textId="77777777" w:rsidR="00F27DDF" w:rsidRDefault="00F27DDF" w:rsidP="00F27DDF">
      <w:pPr>
        <w:pStyle w:val="Bibliography"/>
      </w:pPr>
      <w:r>
        <w:t>59.</w:t>
      </w:r>
      <w:r>
        <w:tab/>
        <w:t xml:space="preserve">Power, J. D., Barnes, K. A., Snyder, A. Z., </w:t>
      </w:r>
      <w:proofErr w:type="spellStart"/>
      <w:r>
        <w:t>Schlaggar</w:t>
      </w:r>
      <w:proofErr w:type="spellEnd"/>
      <w:r>
        <w:t xml:space="preserve">, B. L. &amp; Petersen, S. E. Spurious but systematic correlations in functional connectivity MRI networks arise from subject motion. </w:t>
      </w:r>
      <w:r>
        <w:rPr>
          <w:i/>
          <w:iCs/>
        </w:rPr>
        <w:t>Neuroimage</w:t>
      </w:r>
      <w:r>
        <w:t xml:space="preserve"> </w:t>
      </w:r>
      <w:r>
        <w:rPr>
          <w:b/>
          <w:bCs/>
        </w:rPr>
        <w:t>59</w:t>
      </w:r>
      <w:r>
        <w:t>, 2142–2154 (2012).</w:t>
      </w:r>
    </w:p>
    <w:p w14:paraId="1079A3EB" w14:textId="77777777" w:rsidR="00F27DDF" w:rsidRDefault="00F27DDF" w:rsidP="00F27DDF">
      <w:pPr>
        <w:pStyle w:val="Bibliography"/>
      </w:pPr>
      <w:r>
        <w:t>60.</w:t>
      </w:r>
      <w:r>
        <w:tab/>
        <w:t xml:space="preserve">Reilly, J. </w:t>
      </w:r>
      <w:r>
        <w:rPr>
          <w:i/>
          <w:iCs/>
        </w:rPr>
        <w:t>et al.</w:t>
      </w:r>
      <w:r>
        <w:t xml:space="preserve"> Dynamics of Language Use and Alignment in Different-Age Conversation Partners. </w:t>
      </w:r>
      <w:proofErr w:type="spellStart"/>
      <w:r>
        <w:rPr>
          <w:i/>
          <w:iCs/>
        </w:rPr>
        <w:t>PsyArxiv</w:t>
      </w:r>
      <w:proofErr w:type="spellEnd"/>
      <w:r>
        <w:t xml:space="preserve"> (2023) </w:t>
      </w:r>
      <w:proofErr w:type="spellStart"/>
      <w:proofErr w:type="gramStart"/>
      <w:r>
        <w:t>doi:https</w:t>
      </w:r>
      <w:proofErr w:type="spellEnd"/>
      <w:r>
        <w:t>://doi.org/10.31234/osf.io/3crua</w:t>
      </w:r>
      <w:proofErr w:type="gramEnd"/>
      <w:r>
        <w:t>.</w:t>
      </w:r>
    </w:p>
    <w:p w14:paraId="25923B06" w14:textId="77777777" w:rsidR="00F27DDF" w:rsidRDefault="00F27DDF" w:rsidP="00F27DDF">
      <w:pPr>
        <w:pStyle w:val="Bibliography"/>
      </w:pPr>
      <w:r>
        <w:t>61.</w:t>
      </w:r>
      <w:r>
        <w:tab/>
        <w:t xml:space="preserve">Sievers, B., Welker, C., Hasson, U., Kleinbaum, A. M. &amp; Wheatley, T. Consensus-building conversation leads to neural alignment. </w:t>
      </w:r>
      <w:r>
        <w:rPr>
          <w:i/>
          <w:iCs/>
        </w:rPr>
        <w:t>Nat Commun</w:t>
      </w:r>
      <w:r>
        <w:t xml:space="preserve"> </w:t>
      </w:r>
      <w:r>
        <w:rPr>
          <w:b/>
          <w:bCs/>
        </w:rPr>
        <w:t>15</w:t>
      </w:r>
      <w:r>
        <w:t>, 3936 (2024).</w:t>
      </w:r>
    </w:p>
    <w:p w14:paraId="75EF280C" w14:textId="77777777" w:rsidR="00F27DDF" w:rsidRDefault="00F27DDF" w:rsidP="00F27DDF">
      <w:pPr>
        <w:pStyle w:val="Bibliography"/>
      </w:pPr>
      <w:r>
        <w:t>62.</w:t>
      </w:r>
      <w:r>
        <w:tab/>
        <w:t xml:space="preserve">Yeomans, M., Boland, F. K., Collins, H. K., Abi-Esber, N. &amp; Brooks, A. W. A Practical Guide to Conversation Research: How to Study What People Say to Each Other. </w:t>
      </w:r>
      <w:r>
        <w:rPr>
          <w:i/>
          <w:iCs/>
        </w:rPr>
        <w:t>Advances in Methods and Practices in Psychological Science</w:t>
      </w:r>
      <w:r>
        <w:t xml:space="preserve"> </w:t>
      </w:r>
      <w:r>
        <w:rPr>
          <w:b/>
          <w:bCs/>
        </w:rPr>
        <w:t>6</w:t>
      </w:r>
      <w:r>
        <w:t>, 25152459231183919 (2023).</w:t>
      </w:r>
    </w:p>
    <w:p w14:paraId="72E05083" w14:textId="77777777" w:rsidR="00F27DDF" w:rsidRDefault="00F27DDF" w:rsidP="00F27DDF">
      <w:pPr>
        <w:pStyle w:val="Bibliography"/>
      </w:pPr>
      <w:r>
        <w:t>63.</w:t>
      </w:r>
      <w:r>
        <w:tab/>
        <w:t xml:space="preserve">Axelrod, V. </w:t>
      </w:r>
      <w:r>
        <w:rPr>
          <w:i/>
          <w:iCs/>
        </w:rPr>
        <w:t>et al.</w:t>
      </w:r>
      <w:r>
        <w:t xml:space="preserve"> Intracranial study in humans: Neural spectral changes </w:t>
      </w:r>
      <w:proofErr w:type="gramStart"/>
      <w:r>
        <w:t>during</w:t>
      </w:r>
      <w:proofErr w:type="gramEnd"/>
      <w:r>
        <w:t xml:space="preserve"> watching comedy movie of Charlie Chaplin. </w:t>
      </w:r>
      <w:r>
        <w:rPr>
          <w:b/>
          <w:bCs/>
        </w:rPr>
        <w:t>185</w:t>
      </w:r>
      <w:r>
        <w:t>, 108558–108558 (2023).</w:t>
      </w:r>
    </w:p>
    <w:p w14:paraId="227DB10C" w14:textId="77777777" w:rsidR="00F27DDF" w:rsidRDefault="00F27DDF" w:rsidP="00F27DDF">
      <w:pPr>
        <w:pStyle w:val="Bibliography"/>
      </w:pPr>
      <w:r>
        <w:t>64.</w:t>
      </w:r>
      <w:r>
        <w:tab/>
        <w:t xml:space="preserve">Teresa Jacobson Kimberley </w:t>
      </w:r>
      <w:r>
        <w:rPr>
          <w:i/>
          <w:iCs/>
        </w:rPr>
        <w:t>et al.</w:t>
      </w:r>
      <w:r>
        <w:t xml:space="preserve"> Reliability of fMRI during a Continuous Motor Task: Assessment of Analysis Techniques. </w:t>
      </w:r>
      <w:r>
        <w:rPr>
          <w:i/>
          <w:iCs/>
        </w:rPr>
        <w:t>Journal of Neuroimaging</w:t>
      </w:r>
      <w:r>
        <w:t xml:space="preserve"> </w:t>
      </w:r>
      <w:r>
        <w:rPr>
          <w:b/>
          <w:bCs/>
        </w:rPr>
        <w:t>18</w:t>
      </w:r>
      <w:r>
        <w:t>, 18–27 (2008).</w:t>
      </w:r>
    </w:p>
    <w:p w14:paraId="4AFDCBC9" w14:textId="77777777" w:rsidR="00F27DDF" w:rsidRDefault="00F27DDF" w:rsidP="00F27DDF">
      <w:pPr>
        <w:pStyle w:val="Bibliography"/>
      </w:pPr>
      <w:r>
        <w:t>65.</w:t>
      </w:r>
      <w:r>
        <w:tab/>
        <w:t xml:space="preserve">Girard, J. M. &amp; Wright, A. G. C. DARMA: Software for dual axis rating and media annotation. </w:t>
      </w:r>
      <w:r>
        <w:rPr>
          <w:i/>
          <w:iCs/>
        </w:rPr>
        <w:t>Behavior Research Methods</w:t>
      </w:r>
      <w:r>
        <w:t xml:space="preserve"> </w:t>
      </w:r>
      <w:r>
        <w:rPr>
          <w:b/>
          <w:bCs/>
        </w:rPr>
        <w:t>50</w:t>
      </w:r>
      <w:r>
        <w:t>, 902–909 (2018).</w:t>
      </w:r>
    </w:p>
    <w:p w14:paraId="057FC13A" w14:textId="77777777" w:rsidR="00F27DDF" w:rsidRDefault="00F27DDF" w:rsidP="00F27DDF">
      <w:pPr>
        <w:pStyle w:val="Bibliography"/>
      </w:pPr>
      <w:r>
        <w:t>66.</w:t>
      </w:r>
      <w:r>
        <w:tab/>
        <w:t>van Rossum, G. Python tutorial. (1995).</w:t>
      </w:r>
    </w:p>
    <w:p w14:paraId="1124946E" w14:textId="77777777" w:rsidR="00F27DDF" w:rsidRDefault="00F27DDF" w:rsidP="00F27DDF">
      <w:pPr>
        <w:pStyle w:val="Bibliography"/>
      </w:pPr>
      <w:r>
        <w:t>67.</w:t>
      </w:r>
      <w:r>
        <w:tab/>
        <w:t xml:space="preserve">Peirce, J. </w:t>
      </w:r>
      <w:r>
        <w:rPr>
          <w:i/>
          <w:iCs/>
        </w:rPr>
        <w:t>et al.</w:t>
      </w:r>
      <w:r>
        <w:t xml:space="preserve"> PsychoPy2: Experiments in behavior made easy. </w:t>
      </w:r>
      <w:proofErr w:type="spellStart"/>
      <w:r>
        <w:rPr>
          <w:i/>
          <w:iCs/>
        </w:rPr>
        <w:t>Behav</w:t>
      </w:r>
      <w:proofErr w:type="spellEnd"/>
      <w:r>
        <w:rPr>
          <w:i/>
          <w:iCs/>
        </w:rPr>
        <w:t xml:space="preserve"> Res</w:t>
      </w:r>
      <w:r>
        <w:t xml:space="preserve"> </w:t>
      </w:r>
      <w:r>
        <w:rPr>
          <w:b/>
          <w:bCs/>
        </w:rPr>
        <w:t>51</w:t>
      </w:r>
      <w:r>
        <w:t>, 195–203 (2019).</w:t>
      </w:r>
    </w:p>
    <w:p w14:paraId="435F08F1" w14:textId="77777777" w:rsidR="00F27DDF" w:rsidRDefault="00F27DDF" w:rsidP="00F27DDF">
      <w:pPr>
        <w:pStyle w:val="Bibliography"/>
      </w:pPr>
      <w:r>
        <w:lastRenderedPageBreak/>
        <w:t>68.</w:t>
      </w:r>
      <w:r>
        <w:tab/>
      </w:r>
      <w:proofErr w:type="spellStart"/>
      <w:r>
        <w:t>Halchenko</w:t>
      </w:r>
      <w:proofErr w:type="spellEnd"/>
      <w:r>
        <w:t xml:space="preserve">, Y. </w:t>
      </w:r>
      <w:r>
        <w:rPr>
          <w:i/>
          <w:iCs/>
        </w:rPr>
        <w:t>et al.</w:t>
      </w:r>
      <w:r>
        <w:t xml:space="preserve"> </w:t>
      </w:r>
      <w:proofErr w:type="spellStart"/>
      <w:r>
        <w:t>nipy</w:t>
      </w:r>
      <w:proofErr w:type="spellEnd"/>
      <w:r>
        <w:t>/</w:t>
      </w:r>
      <w:proofErr w:type="spellStart"/>
      <w:r>
        <w:t>heudiconv</w:t>
      </w:r>
      <w:proofErr w:type="spellEnd"/>
      <w:r>
        <w:t xml:space="preserve">: </w:t>
      </w:r>
      <w:proofErr w:type="spellStart"/>
      <w:r>
        <w:t>Zenodo</w:t>
      </w:r>
      <w:proofErr w:type="spellEnd"/>
      <w:r>
        <w:t xml:space="preserve"> https://doi.org/10.5281/zenodo.5557588 (2021).</w:t>
      </w:r>
    </w:p>
    <w:p w14:paraId="2FE6DC3E" w14:textId="77777777" w:rsidR="00F27DDF" w:rsidRDefault="00F27DDF" w:rsidP="00F27DDF">
      <w:pPr>
        <w:pStyle w:val="Bibliography"/>
      </w:pPr>
      <w:r>
        <w:t>69.</w:t>
      </w:r>
      <w:r>
        <w:tab/>
        <w:t xml:space="preserve">Esteban, O. </w:t>
      </w:r>
      <w:r>
        <w:rPr>
          <w:i/>
          <w:iCs/>
        </w:rPr>
        <w:t>et al.</w:t>
      </w:r>
      <w:r>
        <w:t xml:space="preserve"> </w:t>
      </w:r>
      <w:proofErr w:type="spellStart"/>
      <w:r>
        <w:t>Poldracklab</w:t>
      </w:r>
      <w:proofErr w:type="spellEnd"/>
      <w:r>
        <w:t>/</w:t>
      </w:r>
      <w:proofErr w:type="spellStart"/>
      <w:r>
        <w:t>Fmriprep</w:t>
      </w:r>
      <w:proofErr w:type="spellEnd"/>
      <w:r>
        <w:t xml:space="preserve">: 1.0.0-Rc5. </w:t>
      </w:r>
      <w:proofErr w:type="spellStart"/>
      <w:r>
        <w:t>Zenodo</w:t>
      </w:r>
      <w:proofErr w:type="spellEnd"/>
      <w:r>
        <w:t xml:space="preserve"> https://doi.org/10.5281/ZENODO.996169 (2017).</w:t>
      </w:r>
    </w:p>
    <w:p w14:paraId="469C166E" w14:textId="77777777" w:rsidR="00F27DDF" w:rsidRDefault="00F27DDF" w:rsidP="00F27DDF">
      <w:pPr>
        <w:pStyle w:val="Bibliography"/>
      </w:pPr>
      <w:r>
        <w:t>70.</w:t>
      </w:r>
      <w:r>
        <w:tab/>
        <w:t xml:space="preserve">Jenkinson, M., Beckmann, C. F., Behrens, T. E. J., Woolrich, M. W. &amp; Smith, S. M. FSL. </w:t>
      </w:r>
      <w:proofErr w:type="spellStart"/>
      <w:r>
        <w:rPr>
          <w:i/>
          <w:iCs/>
        </w:rPr>
        <w:t>NeuroImage</w:t>
      </w:r>
      <w:proofErr w:type="spellEnd"/>
      <w:r>
        <w:t xml:space="preserve"> </w:t>
      </w:r>
      <w:r>
        <w:rPr>
          <w:b/>
          <w:bCs/>
        </w:rPr>
        <w:t>62</w:t>
      </w:r>
      <w:r>
        <w:t>, 782–790 (2012).</w:t>
      </w:r>
    </w:p>
    <w:p w14:paraId="6D1566FB" w14:textId="77777777" w:rsidR="00F27DDF" w:rsidRDefault="00F27DDF" w:rsidP="00F27DDF">
      <w:pPr>
        <w:pStyle w:val="Bibliography"/>
      </w:pPr>
      <w:r>
        <w:t>71.</w:t>
      </w:r>
      <w:r>
        <w:tab/>
        <w:t xml:space="preserve">Chang, L., Eshin Jolly, Cheong, J. H., </w:t>
      </w:r>
      <w:proofErr w:type="spellStart"/>
      <w:r>
        <w:t>Burnashev</w:t>
      </w:r>
      <w:proofErr w:type="spellEnd"/>
      <w:r>
        <w:t xml:space="preserve">, A. &amp; Chen, A. </w:t>
      </w:r>
      <w:proofErr w:type="spellStart"/>
      <w:r>
        <w:t>cosanlab</w:t>
      </w:r>
      <w:proofErr w:type="spellEnd"/>
      <w:r>
        <w:t>/</w:t>
      </w:r>
      <w:proofErr w:type="spellStart"/>
      <w:r>
        <w:t>nltools</w:t>
      </w:r>
      <w:proofErr w:type="spellEnd"/>
      <w:r>
        <w:t xml:space="preserve">: 0.3.11. </w:t>
      </w:r>
      <w:proofErr w:type="spellStart"/>
      <w:r>
        <w:t>Zenodo</w:t>
      </w:r>
      <w:proofErr w:type="spellEnd"/>
      <w:r>
        <w:t xml:space="preserve"> https://doi.org/10.5281/ZENODO.2229813 (2018).</w:t>
      </w:r>
    </w:p>
    <w:p w14:paraId="691C9009" w14:textId="77777777" w:rsidR="00F27DDF" w:rsidRDefault="00F27DDF" w:rsidP="00F27DDF">
      <w:pPr>
        <w:pStyle w:val="Bibliography"/>
      </w:pPr>
      <w:r>
        <w:t>72.</w:t>
      </w:r>
      <w:r>
        <w:tab/>
        <w:t xml:space="preserve">Van Essen, D. C., Glasser, M. F., Dierker, D. L., Harwell, J. &amp; Coalson, T. Parcellations and Hemispheric Asymmetries of Human Cerebral Cortex Analyzed on Surface-Based Atlases. </w:t>
      </w:r>
      <w:r>
        <w:rPr>
          <w:i/>
          <w:iCs/>
        </w:rPr>
        <w:t>Cerebral Cortex</w:t>
      </w:r>
      <w:r>
        <w:t xml:space="preserve"> </w:t>
      </w:r>
      <w:r>
        <w:rPr>
          <w:b/>
          <w:bCs/>
        </w:rPr>
        <w:t>22</w:t>
      </w:r>
      <w:r>
        <w:t>, 2241–2262 (2012).</w:t>
      </w:r>
    </w:p>
    <w:p w14:paraId="07CE95FF" w14:textId="77777777" w:rsidR="00F27DDF" w:rsidRDefault="00F27DDF" w:rsidP="00F27DDF">
      <w:pPr>
        <w:pStyle w:val="Bibliography"/>
      </w:pPr>
      <w:r>
        <w:t>73.</w:t>
      </w:r>
      <w:r>
        <w:tab/>
        <w:t xml:space="preserve">Hendriks, M. H. A., Daniels, N., Pegado, F. &amp; Op de Beeck, H. P. The Effect of Spatial Smoothing on Representational Similarity in a Simple Motor Paradigm. </w:t>
      </w:r>
      <w:r>
        <w:rPr>
          <w:i/>
          <w:iCs/>
        </w:rPr>
        <w:t>Front. Neurol.</w:t>
      </w:r>
      <w:r>
        <w:t xml:space="preserve"> </w:t>
      </w:r>
      <w:r>
        <w:rPr>
          <w:b/>
          <w:bCs/>
        </w:rPr>
        <w:t>8</w:t>
      </w:r>
      <w:r>
        <w:t>, 222 (2017).</w:t>
      </w:r>
    </w:p>
    <w:p w14:paraId="1B5CFA42" w14:textId="77777777" w:rsidR="00F27DDF" w:rsidRDefault="00F27DDF" w:rsidP="00F27DDF">
      <w:pPr>
        <w:pStyle w:val="Bibliography"/>
      </w:pPr>
      <w:r>
        <w:t>74.</w:t>
      </w:r>
      <w:r>
        <w:tab/>
      </w:r>
      <w:r>
        <w:rPr>
          <w:i/>
          <w:iCs/>
        </w:rPr>
        <w:t>How to Use FEAT While Skipping Registration</w:t>
      </w:r>
      <w:r>
        <w:t>. (</w:t>
      </w:r>
      <w:proofErr w:type="spellStart"/>
      <w:r>
        <w:t>Youtube</w:t>
      </w:r>
      <w:proofErr w:type="spellEnd"/>
      <w:r>
        <w:t>, 2017).</w:t>
      </w:r>
    </w:p>
    <w:p w14:paraId="58F9664E" w14:textId="77777777" w:rsidR="00F27DDF" w:rsidRDefault="00F27DDF" w:rsidP="00F27DDF">
      <w:pPr>
        <w:pStyle w:val="Bibliography"/>
      </w:pPr>
      <w:r>
        <w:t>75.</w:t>
      </w:r>
      <w:r>
        <w:tab/>
        <w:t xml:space="preserve">Friston, K. J., Frith, C. D., Turner, R. &amp; Frackowiak, R. S. Characterizing evoked hemodynamics with fMRI. </w:t>
      </w:r>
      <w:r>
        <w:rPr>
          <w:i/>
          <w:iCs/>
        </w:rPr>
        <w:t>NEUROIMAGE</w:t>
      </w:r>
      <w:r>
        <w:t xml:space="preserve"> </w:t>
      </w:r>
      <w:r>
        <w:rPr>
          <w:b/>
          <w:bCs/>
        </w:rPr>
        <w:t>2</w:t>
      </w:r>
      <w:r>
        <w:t>, 157–165 (1995).</w:t>
      </w:r>
    </w:p>
    <w:p w14:paraId="72D69E3E" w14:textId="77777777" w:rsidR="00F27DDF" w:rsidRDefault="00F27DDF" w:rsidP="00F27DDF">
      <w:pPr>
        <w:pStyle w:val="Bibliography"/>
      </w:pPr>
      <w:r>
        <w:t>76.</w:t>
      </w:r>
      <w:r>
        <w:tab/>
        <w:t xml:space="preserve">Power, J. D., </w:t>
      </w:r>
      <w:proofErr w:type="spellStart"/>
      <w:r>
        <w:t>Schlaggar</w:t>
      </w:r>
      <w:proofErr w:type="spellEnd"/>
      <w:r>
        <w:t xml:space="preserve">, B. L. &amp; Petersen, S. E. Studying Brain Organization via Spontaneous fMRI Signal. </w:t>
      </w:r>
      <w:r>
        <w:rPr>
          <w:i/>
          <w:iCs/>
        </w:rPr>
        <w:t>Neuron</w:t>
      </w:r>
      <w:r>
        <w:t xml:space="preserve"> </w:t>
      </w:r>
      <w:r>
        <w:rPr>
          <w:b/>
          <w:bCs/>
        </w:rPr>
        <w:t>84</w:t>
      </w:r>
      <w:r>
        <w:t>, 681–696 (2014).</w:t>
      </w:r>
    </w:p>
    <w:p w14:paraId="2E819D8C" w14:textId="77777777" w:rsidR="00F27DDF" w:rsidRDefault="00F27DDF" w:rsidP="00F27DDF">
      <w:pPr>
        <w:pStyle w:val="Bibliography"/>
      </w:pPr>
      <w:r>
        <w:t>77.</w:t>
      </w:r>
      <w:r>
        <w:tab/>
      </w:r>
      <w:proofErr w:type="spellStart"/>
      <w:r>
        <w:t>Bradski</w:t>
      </w:r>
      <w:proofErr w:type="spellEnd"/>
      <w:r>
        <w:t>, G. The OpenCV Library. (2000).</w:t>
      </w:r>
    </w:p>
    <w:p w14:paraId="3D85C26D" w14:textId="77777777" w:rsidR="00F27DDF" w:rsidRDefault="00F27DDF" w:rsidP="00F27DDF">
      <w:pPr>
        <w:pStyle w:val="Bibliography"/>
      </w:pPr>
      <w:r>
        <w:t>78.</w:t>
      </w:r>
      <w:r>
        <w:tab/>
        <w:t xml:space="preserve">McFee, B. </w:t>
      </w:r>
      <w:r>
        <w:rPr>
          <w:i/>
          <w:iCs/>
        </w:rPr>
        <w:t>et al.</w:t>
      </w:r>
      <w:r>
        <w:t xml:space="preserve"> </w:t>
      </w:r>
      <w:proofErr w:type="spellStart"/>
      <w:r>
        <w:t>librosa</w:t>
      </w:r>
      <w:proofErr w:type="spellEnd"/>
      <w:r>
        <w:t xml:space="preserve">: Audio and music signal analysis in python. in </w:t>
      </w:r>
      <w:r>
        <w:rPr>
          <w:i/>
          <w:iCs/>
        </w:rPr>
        <w:t>Proceedings of the 14th python in science conference</w:t>
      </w:r>
      <w:r>
        <w:t xml:space="preserve"> vol. 8 (2015).</w:t>
      </w:r>
    </w:p>
    <w:p w14:paraId="4F809CC6" w14:textId="77777777" w:rsidR="00F27DDF" w:rsidRDefault="00F27DDF" w:rsidP="00F27DDF">
      <w:pPr>
        <w:pStyle w:val="Bibliography"/>
      </w:pPr>
      <w:r>
        <w:t>79.</w:t>
      </w:r>
      <w:r>
        <w:tab/>
        <w:t>OpenAI. Whisper. (2023).</w:t>
      </w:r>
    </w:p>
    <w:p w14:paraId="140B3538" w14:textId="77777777" w:rsidR="00F27DDF" w:rsidRDefault="00F27DDF" w:rsidP="00F27DDF">
      <w:pPr>
        <w:pStyle w:val="Bibliography"/>
      </w:pPr>
      <w:r>
        <w:t>80.</w:t>
      </w:r>
      <w:r>
        <w:tab/>
      </w:r>
      <w:proofErr w:type="spellStart"/>
      <w:r>
        <w:t>Ageitgey</w:t>
      </w:r>
      <w:proofErr w:type="spellEnd"/>
      <w:r>
        <w:t>, A. face-recognition. (2023).</w:t>
      </w:r>
    </w:p>
    <w:p w14:paraId="0D055E4B" w14:textId="77777777" w:rsidR="00F27DDF" w:rsidRDefault="00F27DDF" w:rsidP="00F27DDF">
      <w:pPr>
        <w:pStyle w:val="Bibliography"/>
      </w:pPr>
      <w:r>
        <w:t>81.</w:t>
      </w:r>
      <w:r>
        <w:tab/>
        <w:t xml:space="preserve">Woo, C.-W., Krishnan, A. &amp; Wager, T. D. Cluster-extent based thresholding in fMRI analyses: Pitfalls and recommendations. </w:t>
      </w:r>
      <w:proofErr w:type="spellStart"/>
      <w:r>
        <w:rPr>
          <w:i/>
          <w:iCs/>
        </w:rPr>
        <w:t>NeuroImage</w:t>
      </w:r>
      <w:proofErr w:type="spellEnd"/>
      <w:r>
        <w:t xml:space="preserve"> </w:t>
      </w:r>
      <w:r>
        <w:rPr>
          <w:b/>
          <w:bCs/>
        </w:rPr>
        <w:t>91</w:t>
      </w:r>
      <w:r>
        <w:t>, 412–419 (2014).</w:t>
      </w:r>
    </w:p>
    <w:p w14:paraId="21FF1886" w14:textId="77777777" w:rsidR="00F27DDF" w:rsidRDefault="00F27DDF" w:rsidP="00F27DDF">
      <w:pPr>
        <w:pStyle w:val="Bibliography"/>
      </w:pPr>
      <w:r>
        <w:lastRenderedPageBreak/>
        <w:t>82.</w:t>
      </w:r>
      <w:r>
        <w:tab/>
        <w:t xml:space="preserve">Chen, G. </w:t>
      </w:r>
      <w:r>
        <w:rPr>
          <w:i/>
          <w:iCs/>
        </w:rPr>
        <w:t>et al.</w:t>
      </w:r>
      <w:r>
        <w:t xml:space="preserve"> Untangling the relatedness among correlations, part I: Nonparametric approaches to inter-subject correlation analysis at the group level. </w:t>
      </w:r>
      <w:proofErr w:type="spellStart"/>
      <w:r>
        <w:rPr>
          <w:i/>
          <w:iCs/>
        </w:rPr>
        <w:t>NeuroImage</w:t>
      </w:r>
      <w:proofErr w:type="spellEnd"/>
      <w:r>
        <w:t xml:space="preserve"> </w:t>
      </w:r>
      <w:r>
        <w:rPr>
          <w:b/>
          <w:bCs/>
        </w:rPr>
        <w:t>142</w:t>
      </w:r>
      <w:r>
        <w:t>, 248–259 (2016).</w:t>
      </w:r>
    </w:p>
    <w:p w14:paraId="525C85C6" w14:textId="77777777" w:rsidR="00F27DDF" w:rsidRDefault="00F27DDF" w:rsidP="00F27DDF">
      <w:pPr>
        <w:pStyle w:val="Bibliography"/>
      </w:pPr>
      <w:r>
        <w:t>83.</w:t>
      </w:r>
      <w:r>
        <w:tab/>
        <w:t xml:space="preserve">Hall, P. &amp; Wilson, S. R. Two Guidelines for Bootstrap Hypothesis Testing. </w:t>
      </w:r>
      <w:r>
        <w:rPr>
          <w:i/>
          <w:iCs/>
        </w:rPr>
        <w:t>Biometrics</w:t>
      </w:r>
      <w:r>
        <w:t xml:space="preserve"> </w:t>
      </w:r>
      <w:r>
        <w:rPr>
          <w:b/>
          <w:bCs/>
        </w:rPr>
        <w:t>47</w:t>
      </w:r>
      <w:r>
        <w:t>, 757 (1991).</w:t>
      </w:r>
    </w:p>
    <w:p w14:paraId="4284E681" w14:textId="77777777" w:rsidR="00F27DDF" w:rsidRDefault="00F27DDF" w:rsidP="00F27DDF">
      <w:pPr>
        <w:pStyle w:val="Bibliography"/>
      </w:pPr>
      <w:r>
        <w:t>84.</w:t>
      </w:r>
      <w:r>
        <w:tab/>
      </w:r>
      <w:proofErr w:type="spellStart"/>
      <w:r>
        <w:t>Tzourio-Mazoyer</w:t>
      </w:r>
      <w:proofErr w:type="spellEnd"/>
      <w:r>
        <w:t xml:space="preserve">, N. </w:t>
      </w:r>
      <w:r>
        <w:rPr>
          <w:i/>
          <w:iCs/>
        </w:rPr>
        <w:t>et al.</w:t>
      </w:r>
      <w:r>
        <w:t xml:space="preserve"> Automated anatomical labeling of activations in SPM using a macroscopic anatomical parcellation of the MNI MRI single-subject brain. </w:t>
      </w:r>
      <w:r>
        <w:rPr>
          <w:i/>
          <w:iCs/>
        </w:rPr>
        <w:t>Neuroimage</w:t>
      </w:r>
      <w:r>
        <w:t xml:space="preserve"> </w:t>
      </w:r>
      <w:r>
        <w:rPr>
          <w:b/>
          <w:bCs/>
        </w:rPr>
        <w:t>15</w:t>
      </w:r>
      <w:r>
        <w:t>, 273–289 (2002).</w:t>
      </w:r>
    </w:p>
    <w:p w14:paraId="7F8BBA14" w14:textId="77777777" w:rsidR="00F27DDF" w:rsidRDefault="00F27DDF" w:rsidP="00F27DDF">
      <w:pPr>
        <w:pStyle w:val="Bibliography"/>
      </w:pPr>
      <w:r>
        <w:t>85.</w:t>
      </w:r>
      <w:r>
        <w:tab/>
        <w:t xml:space="preserve">R Core Team. R: A language and environment for statistical computing. </w:t>
      </w:r>
      <w:proofErr w:type="gramStart"/>
      <w:r>
        <w:t>R  Foundation</w:t>
      </w:r>
      <w:proofErr w:type="gramEnd"/>
      <w:r>
        <w:t xml:space="preserve"> for Statistical Computing (2022).</w:t>
      </w:r>
    </w:p>
    <w:p w14:paraId="028A007E" w14:textId="5F88201A" w:rsidR="00AF6336" w:rsidRDefault="00364897">
      <w:pPr>
        <w:spacing w:line="240" w:lineRule="auto"/>
        <w:rPr>
          <w:ins w:id="989" w:author="Billy Mitchell" w:date="2024-10-30T09:48:00Z" w16du:dateUtc="2024-10-30T13:48:00Z"/>
          <w:b/>
          <w:bCs/>
        </w:rPr>
        <w:pPrChange w:id="990" w:author="Billy Mitchell" w:date="2024-11-08T11:50:00Z" w16du:dateUtc="2024-11-08T16:50:00Z">
          <w:pPr/>
        </w:pPrChange>
      </w:pPr>
      <w:r w:rsidRPr="00902099">
        <w:rPr>
          <w:b/>
          <w:bCs/>
        </w:rPr>
        <w:fldChar w:fldCharType="end"/>
      </w:r>
    </w:p>
    <w:p w14:paraId="3B158739" w14:textId="77777777" w:rsidR="00662B7D" w:rsidRDefault="00662B7D">
      <w:pPr>
        <w:rPr>
          <w:ins w:id="991" w:author="Billy Mitchell" w:date="2024-11-05T19:01:00Z" w16du:dateUtc="2024-11-06T00:01:00Z"/>
          <w:b/>
          <w:bCs/>
        </w:rPr>
      </w:pPr>
      <w:ins w:id="992" w:author="Billy Mitchell" w:date="2024-11-05T19:01:00Z" w16du:dateUtc="2024-11-06T00:01:00Z">
        <w:r>
          <w:rPr>
            <w:b/>
            <w:bCs/>
          </w:rPr>
          <w:br w:type="page"/>
        </w:r>
      </w:ins>
    </w:p>
    <w:p w14:paraId="42283588" w14:textId="6C7E0F15" w:rsidR="00432112" w:rsidRPr="00662B7D" w:rsidRDefault="00A565EC">
      <w:pPr>
        <w:rPr>
          <w:ins w:id="993" w:author="Billy Mitchell" w:date="2024-10-31T14:57:00Z" w16du:dateUtc="2024-10-31T18:57:00Z"/>
          <w:b/>
          <w:bCs/>
          <w:rPrChange w:id="994" w:author="Billy Mitchell" w:date="2024-11-05T19:01:00Z" w16du:dateUtc="2024-11-06T00:01:00Z">
            <w:rPr>
              <w:ins w:id="995" w:author="Billy Mitchell" w:date="2024-10-31T14:57:00Z" w16du:dateUtc="2024-10-31T18:57:00Z"/>
            </w:rPr>
          </w:rPrChange>
        </w:rPr>
        <w:pPrChange w:id="996" w:author="Billy Mitchell" w:date="2024-11-05T19:01:00Z" w16du:dateUtc="2024-11-06T00:01:00Z">
          <w:pPr>
            <w:tabs>
              <w:tab w:val="left" w:pos="2517"/>
            </w:tabs>
          </w:pPr>
        </w:pPrChange>
      </w:pPr>
      <w:commentRangeStart w:id="997"/>
      <w:ins w:id="998" w:author="Billy Mitchell" w:date="2024-10-30T09:48:00Z" w16du:dateUtc="2024-10-30T13:48:00Z">
        <w:r>
          <w:rPr>
            <w:b/>
            <w:bCs/>
          </w:rPr>
          <w:lastRenderedPageBreak/>
          <w:t>Figure Legends</w:t>
        </w:r>
      </w:ins>
      <w:commentRangeEnd w:id="997"/>
      <w:ins w:id="999" w:author="Billy Mitchell" w:date="2024-10-30T12:16:00Z" w16du:dateUtc="2024-10-30T16:16:00Z">
        <w:r w:rsidR="00FC36EA">
          <w:rPr>
            <w:rStyle w:val="CommentReference"/>
          </w:rPr>
          <w:commentReference w:id="997"/>
        </w:r>
      </w:ins>
    </w:p>
    <w:p w14:paraId="09C64701" w14:textId="77777777" w:rsidR="00432112" w:rsidRPr="00432112" w:rsidRDefault="00432112" w:rsidP="00432112">
      <w:pPr>
        <w:spacing w:line="240" w:lineRule="auto"/>
        <w:jc w:val="both"/>
      </w:pPr>
      <w:r w:rsidRPr="00432112">
        <w:rPr>
          <w:noProof/>
        </w:rPr>
        <w:drawing>
          <wp:inline distT="0" distB="0" distL="0" distR="0" wp14:anchorId="5E94045F" wp14:editId="6F789C42">
            <wp:extent cx="5943600" cy="4279900"/>
            <wp:effectExtent l="0" t="0" r="0" b="0"/>
            <wp:docPr id="128899027"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commentRangeStart w:id="1000"/>
      <w:commentRangeEnd w:id="1000"/>
      <w:r>
        <w:rPr>
          <w:rStyle w:val="CommentReference"/>
        </w:rPr>
        <w:commentReference w:id="1000"/>
      </w:r>
    </w:p>
    <w:p w14:paraId="169EA105" w14:textId="77777777" w:rsidR="00432112" w:rsidRPr="00262C6C" w:rsidRDefault="00432112" w:rsidP="00432112">
      <w:pPr>
        <w:spacing w:line="240" w:lineRule="auto"/>
        <w:jc w:val="both"/>
      </w:pPr>
      <w:commentRangeStart w:id="1001"/>
      <w:r w:rsidRPr="00432112">
        <w:t>Figure 1. Conceptual overview.</w:t>
      </w:r>
      <w:commentRangeEnd w:id="1001"/>
      <w:r w:rsidRPr="006E54B4">
        <w:rPr>
          <w:rStyle w:val="CommentReference"/>
        </w:rPr>
        <w:commentReference w:id="1001"/>
      </w:r>
    </w:p>
    <w:p w14:paraId="03AF66A4" w14:textId="77777777" w:rsidR="00432112" w:rsidRDefault="00432112">
      <w:pPr>
        <w:tabs>
          <w:tab w:val="left" w:pos="2517"/>
        </w:tabs>
        <w:rPr>
          <w:ins w:id="1002" w:author="Billy Mitchell" w:date="2024-11-05T19:01:00Z" w16du:dateUtc="2024-11-06T00:01:00Z"/>
        </w:rPr>
      </w:pPr>
    </w:p>
    <w:p w14:paraId="28F09B35" w14:textId="77777777" w:rsidR="00662B7D" w:rsidRPr="00AA3B3C" w:rsidRDefault="00662B7D" w:rsidP="00662B7D">
      <w:pPr>
        <w:spacing w:line="240" w:lineRule="auto"/>
        <w:jc w:val="both"/>
        <w:rPr>
          <w:moveTo w:id="1003" w:author="Billy Mitchell" w:date="2024-11-05T19:01:00Z" w16du:dateUtc="2024-11-06T00:01:00Z"/>
        </w:rPr>
      </w:pPr>
      <w:moveToRangeStart w:id="1004" w:author="Billy Mitchell" w:date="2024-11-05T19:01:00Z" w:name="move181725684"/>
      <w:commentRangeStart w:id="1005"/>
      <w:moveTo w:id="1006" w:author="Billy Mitchell" w:date="2024-11-05T19:01:00Z" w16du:dateUtc="2024-11-06T00:01:00Z">
        <w:r w:rsidRPr="00AA3B3C">
          <w:rPr>
            <w:noProof/>
          </w:rPr>
          <w:drawing>
            <wp:inline distT="0" distB="0" distL="0" distR="0" wp14:anchorId="7360E4AA" wp14:editId="673148B7">
              <wp:extent cx="5932884" cy="3143250"/>
              <wp:effectExtent l="0" t="0" r="0" b="0"/>
              <wp:docPr id="256066753"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commentRangeEnd w:id="1005"/>
        <w:r>
          <w:rPr>
            <w:rStyle w:val="CommentReference"/>
          </w:rPr>
          <w:commentReference w:id="1005"/>
        </w:r>
      </w:moveTo>
    </w:p>
    <w:p w14:paraId="317F154C" w14:textId="77777777" w:rsidR="00662B7D" w:rsidRDefault="00662B7D" w:rsidP="00662B7D">
      <w:pPr>
        <w:spacing w:line="240" w:lineRule="auto"/>
        <w:jc w:val="both"/>
        <w:rPr>
          <w:ins w:id="1007" w:author="Billy Mitchell" w:date="2024-11-05T21:22:00Z" w16du:dateUtc="2024-11-06T02:22:00Z"/>
        </w:rPr>
      </w:pPr>
      <w:moveTo w:id="1008" w:author="Billy Mitchell" w:date="2024-11-05T19:01:00Z" w16du:dateUtc="2024-11-06T00:01:00Z">
        <w:r w:rsidRPr="00AA3B3C">
          <w:t>Figure 2. Task design.</w:t>
        </w:r>
      </w:moveTo>
    </w:p>
    <w:p w14:paraId="7E436AEE" w14:textId="4F2EDB46" w:rsidR="00566002" w:rsidRPr="00AA3B3C" w:rsidRDefault="00566002" w:rsidP="00662B7D">
      <w:pPr>
        <w:spacing w:line="240" w:lineRule="auto"/>
        <w:jc w:val="both"/>
        <w:rPr>
          <w:moveTo w:id="1009" w:author="Billy Mitchell" w:date="2024-11-05T19:01:00Z" w16du:dateUtc="2024-11-06T00:01:00Z"/>
        </w:rPr>
      </w:pPr>
      <w:ins w:id="1010" w:author="Billy Mitchell" w:date="2024-11-05T21:22:00Z" w16du:dateUtc="2024-11-06T02:22:00Z">
        <w:r>
          <w:lastRenderedPageBreak/>
          <w:t>(ADD IN CHARACTER AND RECALL ASSESSMENT FIGURES)</w:t>
        </w:r>
      </w:ins>
    </w:p>
    <w:moveToRangeEnd w:id="1004"/>
    <w:p w14:paraId="2DD20CEF" w14:textId="77777777" w:rsidR="00E82062" w:rsidRPr="00AA3B3C" w:rsidRDefault="00E82062" w:rsidP="00E82062">
      <w:pPr>
        <w:spacing w:line="240" w:lineRule="auto"/>
        <w:ind w:firstLine="720"/>
        <w:jc w:val="both"/>
        <w:rPr>
          <w:ins w:id="1011" w:author="Billy Mitchell" w:date="2024-11-05T19:10:00Z" w16du:dateUtc="2024-11-06T00:10:00Z"/>
        </w:rPr>
      </w:pPr>
      <w:ins w:id="1012" w:author="Billy Mitchell" w:date="2024-11-05T19:10:00Z" w16du:dateUtc="2024-11-06T00:10:00Z">
        <w:r w:rsidRPr="006E54B4">
          <w:rPr>
            <w:noProof/>
          </w:rPr>
          <w:drawing>
            <wp:anchor distT="0" distB="0" distL="114300" distR="114300" simplePos="0" relativeHeight="251666432" behindDoc="0" locked="0" layoutInCell="1" allowOverlap="1" wp14:anchorId="365BB37B" wp14:editId="77015151">
              <wp:simplePos x="0" y="0"/>
              <wp:positionH relativeFrom="margin">
                <wp:posOffset>0</wp:posOffset>
              </wp:positionH>
              <wp:positionV relativeFrom="paragraph">
                <wp:posOffset>161290</wp:posOffset>
              </wp:positionV>
              <wp:extent cx="5943600" cy="3731895"/>
              <wp:effectExtent l="0" t="0" r="0" b="0"/>
              <wp:wrapTopAndBottom/>
              <wp:docPr id="869709210"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6E54B4">
          <w:t xml:space="preserve"> </w:t>
        </w:r>
      </w:ins>
    </w:p>
    <w:p w14:paraId="14D48105" w14:textId="46734EA2" w:rsidR="00E82062" w:rsidRDefault="00E82062" w:rsidP="00E82062">
      <w:pPr>
        <w:spacing w:line="240" w:lineRule="auto"/>
        <w:jc w:val="both"/>
        <w:rPr>
          <w:ins w:id="1013" w:author="Billy Mitchell" w:date="2024-11-05T19:10:00Z" w16du:dateUtc="2024-11-06T00:10:00Z"/>
        </w:rPr>
      </w:pPr>
      <w:ins w:id="1014" w:author="Billy Mitchell" w:date="2024-11-05T19:10:00Z" w16du:dateUtc="2024-11-06T00:10:00Z">
        <w:r w:rsidRPr="006E54B4">
          <w:rPr>
            <w:noProof/>
          </w:rPr>
          <w:drawing>
            <wp:anchor distT="0" distB="0" distL="114300" distR="114300" simplePos="0" relativeHeight="251668480" behindDoc="0" locked="0" layoutInCell="1" allowOverlap="1" wp14:anchorId="509C647B" wp14:editId="1AC7B567">
              <wp:simplePos x="0" y="0"/>
              <wp:positionH relativeFrom="margin">
                <wp:posOffset>0</wp:posOffset>
              </wp:positionH>
              <wp:positionV relativeFrom="paragraph">
                <wp:posOffset>3894455</wp:posOffset>
              </wp:positionV>
              <wp:extent cx="6215380" cy="1969135"/>
              <wp:effectExtent l="0" t="0" r="0" b="0"/>
              <wp:wrapTopAndBottom/>
              <wp:docPr id="1892022207"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E470A1C" w14:textId="31BC0339" w:rsidR="00E82062" w:rsidRPr="00AA3B3C" w:rsidRDefault="00E82062" w:rsidP="00E82062">
      <w:pPr>
        <w:spacing w:line="240" w:lineRule="auto"/>
        <w:jc w:val="both"/>
        <w:rPr>
          <w:ins w:id="1015" w:author="Billy Mitchell" w:date="2024-11-05T19:10:00Z" w16du:dateUtc="2024-11-06T00:10:00Z"/>
        </w:rPr>
      </w:pPr>
      <w:ins w:id="1016" w:author="Billy Mitchell" w:date="2024-11-05T19:10:00Z" w16du:dateUtc="2024-11-06T00:10:00Z">
        <w:r w:rsidRPr="00AA3B3C">
          <w:t>Figure 4. Expressive versus reflective rating.</w:t>
        </w:r>
      </w:ins>
    </w:p>
    <w:p w14:paraId="130296A1" w14:textId="77777777" w:rsidR="00E82062" w:rsidRDefault="00E82062" w:rsidP="00E82062">
      <w:pPr>
        <w:rPr>
          <w:ins w:id="1017" w:author="Billy Mitchell" w:date="2024-11-05T19:11:00Z" w16du:dateUtc="2024-11-06T00:11:00Z"/>
        </w:rPr>
      </w:pPr>
      <w:ins w:id="1018" w:author="Billy Mitchell" w:date="2024-11-05T19:11:00Z" w16du:dateUtc="2024-11-06T00:11:00Z">
        <w:r w:rsidRPr="006E54B4">
          <w:rPr>
            <w:noProof/>
          </w:rPr>
          <w:lastRenderedPageBreak/>
          <w:drawing>
            <wp:anchor distT="0" distB="0" distL="114300" distR="114300" simplePos="0" relativeHeight="251670528" behindDoc="0" locked="0" layoutInCell="1" allowOverlap="1" wp14:anchorId="6E17692B" wp14:editId="132A9A6C">
              <wp:simplePos x="0" y="0"/>
              <wp:positionH relativeFrom="margin">
                <wp:posOffset>0</wp:posOffset>
              </wp:positionH>
              <wp:positionV relativeFrom="paragraph">
                <wp:posOffset>161925</wp:posOffset>
              </wp:positionV>
              <wp:extent cx="6409082" cy="1975449"/>
              <wp:effectExtent l="0" t="0" r="0" b="6350"/>
              <wp:wrapTopAndBottom/>
              <wp:docPr id="462054486"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ins>
    </w:p>
    <w:p w14:paraId="65595CAD" w14:textId="77777777" w:rsidR="00E82062" w:rsidRPr="00AA3B3C" w:rsidRDefault="00E82062" w:rsidP="00E82062">
      <w:pPr>
        <w:spacing w:line="240" w:lineRule="auto"/>
        <w:jc w:val="both"/>
        <w:rPr>
          <w:ins w:id="1019" w:author="Billy Mitchell" w:date="2024-11-05T19:11:00Z" w16du:dateUtc="2024-11-06T00:11:00Z"/>
          <w:bCs/>
        </w:rPr>
      </w:pPr>
    </w:p>
    <w:p w14:paraId="30454FE9" w14:textId="77777777" w:rsidR="00E82062" w:rsidRPr="00AA3B3C" w:rsidRDefault="00E82062" w:rsidP="00E82062">
      <w:pPr>
        <w:spacing w:line="240" w:lineRule="auto"/>
        <w:jc w:val="both"/>
        <w:rPr>
          <w:ins w:id="1020" w:author="Billy Mitchell" w:date="2024-11-05T19:11:00Z" w16du:dateUtc="2024-11-06T00:11:00Z"/>
          <w:bCs/>
        </w:rPr>
      </w:pPr>
      <w:ins w:id="1021" w:author="Billy Mitchell" w:date="2024-11-05T19:11:00Z" w16du:dateUtc="2024-11-06T00:11:00Z">
        <w:r w:rsidRPr="00AA3B3C">
          <w:rPr>
            <w:bCs/>
          </w:rPr>
          <w:t>Figure 5. Reflective versus expressive rating.</w:t>
        </w:r>
      </w:ins>
    </w:p>
    <w:p w14:paraId="66E3C025" w14:textId="77777777" w:rsidR="00E82062" w:rsidRDefault="00E82062" w:rsidP="00E82062">
      <w:pPr>
        <w:rPr>
          <w:ins w:id="1022" w:author="Billy Mitchell" w:date="2024-11-05T19:11:00Z" w16du:dateUtc="2024-11-06T00:11:00Z"/>
        </w:rPr>
      </w:pPr>
      <w:ins w:id="1023" w:author="Billy Mitchell" w:date="2024-11-05T19:11:00Z" w16du:dateUtc="2024-11-06T00:11:00Z">
        <w:r w:rsidRPr="006E54B4">
          <w:rPr>
            <w:noProof/>
          </w:rPr>
          <w:drawing>
            <wp:anchor distT="0" distB="0" distL="114300" distR="114300" simplePos="0" relativeHeight="251672576" behindDoc="0" locked="0" layoutInCell="1" allowOverlap="1" wp14:anchorId="0BA50B14" wp14:editId="55A6BEB4">
              <wp:simplePos x="0" y="0"/>
              <wp:positionH relativeFrom="margin">
                <wp:align>right</wp:align>
              </wp:positionH>
              <wp:positionV relativeFrom="paragraph">
                <wp:posOffset>224287</wp:posOffset>
              </wp:positionV>
              <wp:extent cx="5943600" cy="3534410"/>
              <wp:effectExtent l="0" t="0" r="0" b="0"/>
              <wp:wrapTopAndBottom/>
              <wp:docPr id="1300469926"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ins>
    </w:p>
    <w:p w14:paraId="4A4F2727" w14:textId="77777777" w:rsidR="00E82062" w:rsidRPr="00AA3B3C" w:rsidRDefault="00E82062" w:rsidP="00E82062">
      <w:pPr>
        <w:spacing w:line="240" w:lineRule="auto"/>
        <w:jc w:val="both"/>
        <w:rPr>
          <w:ins w:id="1024" w:author="Billy Mitchell" w:date="2024-11-05T19:11:00Z" w16du:dateUtc="2024-11-06T00:11:00Z"/>
        </w:rPr>
      </w:pPr>
    </w:p>
    <w:p w14:paraId="599DE998" w14:textId="77777777" w:rsidR="00E82062" w:rsidRPr="00AA3B3C" w:rsidRDefault="00E82062" w:rsidP="00E82062">
      <w:pPr>
        <w:spacing w:line="240" w:lineRule="auto"/>
        <w:jc w:val="both"/>
        <w:rPr>
          <w:ins w:id="1025" w:author="Billy Mitchell" w:date="2024-11-05T19:11:00Z" w16du:dateUtc="2024-11-06T00:11:00Z"/>
        </w:rPr>
      </w:pPr>
    </w:p>
    <w:p w14:paraId="1A1751AD" w14:textId="77777777" w:rsidR="00E82062" w:rsidRPr="00AA3B3C" w:rsidRDefault="00E82062" w:rsidP="00E82062">
      <w:pPr>
        <w:spacing w:line="240" w:lineRule="auto"/>
        <w:jc w:val="both"/>
        <w:rPr>
          <w:ins w:id="1026" w:author="Billy Mitchell" w:date="2024-11-05T19:11:00Z" w16du:dateUtc="2024-11-06T00:11:00Z"/>
        </w:rPr>
      </w:pPr>
      <w:ins w:id="1027" w:author="Billy Mitchell" w:date="2024-11-05T19:11:00Z" w16du:dateUtc="2024-11-06T00:11:00Z">
        <w:r w:rsidRPr="00AA3B3C">
          <w:t xml:space="preserve">Figure 6. Comparing non-rating related activation between reflective and expressive viewing.  </w:t>
        </w:r>
      </w:ins>
    </w:p>
    <w:p w14:paraId="0AB7F475" w14:textId="77777777" w:rsidR="00E82062" w:rsidRPr="00AA3B3C" w:rsidRDefault="00E82062" w:rsidP="00E82062">
      <w:pPr>
        <w:spacing w:line="240" w:lineRule="auto"/>
        <w:jc w:val="both"/>
        <w:rPr>
          <w:moveTo w:id="1028" w:author="Billy Mitchell" w:date="2024-11-05T19:11:00Z" w16du:dateUtc="2024-11-06T00:11:00Z"/>
          <w:bCs/>
        </w:rPr>
      </w:pPr>
      <w:moveToRangeStart w:id="1029" w:author="Billy Mitchell" w:date="2024-11-05T19:11:00Z" w:name="move181726332"/>
      <w:moveTo w:id="1030" w:author="Billy Mitchell" w:date="2024-11-05T19:11:00Z" w16du:dateUtc="2024-11-06T00:11:00Z">
        <w:r w:rsidRPr="006E54B4">
          <w:rPr>
            <w:noProof/>
          </w:rPr>
          <w:lastRenderedPageBreak/>
          <w:drawing>
            <wp:inline distT="0" distB="0" distL="0" distR="0" wp14:anchorId="4E29F21D" wp14:editId="3A3A128F">
              <wp:extent cx="5943600" cy="2346325"/>
              <wp:effectExtent l="0" t="0" r="0" b="0"/>
              <wp:docPr id="150688628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Pr="00AA3B3C">
          <w:rPr>
            <w:bCs/>
          </w:rPr>
          <w:t>Figure 7. Differences in neural synchrony during expressive and reflective rating.</w:t>
        </w:r>
      </w:moveTo>
    </w:p>
    <w:moveToRangeEnd w:id="1029"/>
    <w:p w14:paraId="4C4E9E58" w14:textId="77777777" w:rsidR="00662B7D" w:rsidRPr="00432112" w:rsidRDefault="00662B7D">
      <w:pPr>
        <w:tabs>
          <w:tab w:val="left" w:pos="2517"/>
        </w:tabs>
        <w:rPr>
          <w:rPrChange w:id="1031" w:author="Billy Mitchell" w:date="2024-10-31T14:57:00Z" w16du:dateUtc="2024-10-31T18:57:00Z">
            <w:rPr>
              <w:rFonts w:ascii="Aptos" w:hAnsi="Aptos"/>
              <w:b/>
              <w:bCs/>
            </w:rPr>
          </w:rPrChange>
        </w:rPr>
        <w:pPrChange w:id="1032" w:author="Billy Mitchell" w:date="2024-10-31T14:57:00Z" w16du:dateUtc="2024-10-31T18:57:00Z">
          <w:pPr/>
        </w:pPrChange>
      </w:pPr>
    </w:p>
    <w:sectPr w:rsidR="00662B7D" w:rsidRPr="004321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Billy Mitchell" w:date="2024-10-30T09:45:00Z" w:initials="BM">
    <w:p w14:paraId="39773306" w14:textId="561C03C7" w:rsidR="00C83F06" w:rsidRDefault="00C83F06" w:rsidP="00C83F06">
      <w:pPr>
        <w:pStyle w:val="CommentText"/>
      </w:pPr>
      <w:r>
        <w:rPr>
          <w:rStyle w:val="CommentReference"/>
        </w:rPr>
        <w:annotationRef/>
      </w:r>
      <w:r>
        <w:rPr>
          <w:color w:val="272727"/>
          <w:highlight w:val="white"/>
        </w:rPr>
        <w:t>Cite all references in the abstract in full within the abstract itself AND in the text</w:t>
      </w:r>
    </w:p>
  </w:comment>
  <w:comment w:id="79" w:author="Billy Mitchell" w:date="2024-10-30T12:12:00Z" w:initials="BM">
    <w:p w14:paraId="6BC8EB04" w14:textId="77777777" w:rsidR="00FC36EA" w:rsidRDefault="00FC36EA" w:rsidP="00FC36EA">
      <w:pPr>
        <w:pStyle w:val="CommentText"/>
        <w:numPr>
          <w:ilvl w:val="0"/>
          <w:numId w:val="6"/>
        </w:numPr>
      </w:pPr>
      <w:r>
        <w:rPr>
          <w:rStyle w:val="CommentReference"/>
        </w:rPr>
        <w:annotationRef/>
      </w:r>
      <w:r>
        <w:rPr>
          <w:color w:val="272727"/>
          <w:highlight w:val="white"/>
        </w:rPr>
        <w:t>Do not include statements of novelty or priority.</w:t>
      </w:r>
    </w:p>
    <w:p w14:paraId="15ECE82D" w14:textId="77777777" w:rsidR="00FC36EA" w:rsidRDefault="00FC36EA" w:rsidP="00FC36EA">
      <w:pPr>
        <w:pStyle w:val="CommentText"/>
        <w:numPr>
          <w:ilvl w:val="0"/>
          <w:numId w:val="6"/>
        </w:numPr>
      </w:pPr>
      <w:r>
        <w:rPr>
          <w:color w:val="272727"/>
          <w:highlight w:val="white"/>
        </w:rPr>
        <w:t>Avoid laboratory jargon.</w:t>
      </w:r>
    </w:p>
    <w:p w14:paraId="3C93B33B" w14:textId="77777777" w:rsidR="00FC36EA" w:rsidRDefault="00FC36EA" w:rsidP="00FC36EA">
      <w:pPr>
        <w:pStyle w:val="CommentText"/>
        <w:numPr>
          <w:ilvl w:val="0"/>
          <w:numId w:val="6"/>
        </w:numPr>
      </w:pPr>
      <w:r>
        <w:rPr>
          <w:color w:val="272727"/>
          <w:highlight w:val="white"/>
        </w:rPr>
        <w:t>Ensure that abbreviations are accessible to a broad scientific audience. Define all abbreviations that are specific to a particular field at first mention in the text.</w:t>
      </w:r>
    </w:p>
    <w:p w14:paraId="094FB0B5" w14:textId="77777777" w:rsidR="00FC36EA" w:rsidRDefault="00FC36EA" w:rsidP="00FC36EA">
      <w:pPr>
        <w:pStyle w:val="CommentText"/>
        <w:numPr>
          <w:ilvl w:val="0"/>
          <w:numId w:val="7"/>
        </w:numPr>
      </w:pPr>
      <w:r>
        <w:rPr>
          <w:color w:val="272727"/>
          <w:highlight w:val="white"/>
        </w:rPr>
        <w:t>Use international standards on nomenclature. PNAS uses </w:t>
      </w:r>
      <w:r>
        <w:rPr>
          <w:i/>
          <w:iCs/>
          <w:color w:val="272727"/>
          <w:highlight w:val="white"/>
        </w:rPr>
        <w:t>Scientific Style and Format: The CSE Manual for Authors, Editors, and Publishers </w:t>
      </w:r>
      <w:r>
        <w:rPr>
          <w:color w:val="272727"/>
          <w:highlight w:val="white"/>
        </w:rPr>
        <w:t>(8th edition, 2014) as the primary style guide.</w:t>
      </w:r>
    </w:p>
    <w:p w14:paraId="513AD42A" w14:textId="77777777" w:rsidR="00FC36EA" w:rsidRDefault="00FC36EA" w:rsidP="00FC36EA">
      <w:pPr>
        <w:pStyle w:val="CommentText"/>
        <w:numPr>
          <w:ilvl w:val="0"/>
          <w:numId w:val="7"/>
        </w:numPr>
      </w:pPr>
      <w:r>
        <w:rPr>
          <w:color w:val="272727"/>
          <w:highlight w:val="white"/>
        </w:rPr>
        <w:t>We encourage authors to follow the </w:t>
      </w:r>
      <w:hyperlink r:id="rId1" w:history="1">
        <w:r w:rsidRPr="00632F67">
          <w:rPr>
            <w:rStyle w:val="Hyperlink"/>
            <w:highlight w:val="white"/>
          </w:rPr>
          <w:t>Text Recycling Research Project’s Best Practices for Researchers</w:t>
        </w:r>
      </w:hyperlink>
    </w:p>
    <w:p w14:paraId="58EA22E0" w14:textId="77777777" w:rsidR="00FC36EA" w:rsidRDefault="00FC36EA" w:rsidP="00FC36EA">
      <w:pPr>
        <w:pStyle w:val="CommentText"/>
        <w:numPr>
          <w:ilvl w:val="0"/>
          <w:numId w:val="8"/>
        </w:numPr>
      </w:pPr>
      <w:r>
        <w:rPr>
          <w:color w:val="272727"/>
          <w:highlight w:val="white"/>
        </w:rPr>
        <w:t>Word, RTF, or LaTeX format</w:t>
      </w:r>
    </w:p>
    <w:p w14:paraId="2948E07D" w14:textId="77777777" w:rsidR="00FC36EA" w:rsidRDefault="00FC36EA" w:rsidP="00FC36EA">
      <w:pPr>
        <w:pStyle w:val="CommentText"/>
        <w:numPr>
          <w:ilvl w:val="0"/>
          <w:numId w:val="8"/>
        </w:numPr>
      </w:pPr>
      <w:r>
        <w:rPr>
          <w:color w:val="272727"/>
          <w:highlight w:val="white"/>
        </w:rPr>
        <w:t>No embedded figures, tables, or schemes</w:t>
      </w:r>
    </w:p>
    <w:p w14:paraId="6BD8F193" w14:textId="77777777" w:rsidR="00FC36EA" w:rsidRDefault="00FC36EA" w:rsidP="00FC36EA">
      <w:pPr>
        <w:pStyle w:val="CommentText"/>
        <w:numPr>
          <w:ilvl w:val="0"/>
          <w:numId w:val="8"/>
        </w:numPr>
      </w:pPr>
      <w:r>
        <w:rPr>
          <w:color w:val="272727"/>
          <w:highlight w:val="white"/>
        </w:rPr>
        <w:t>Equations must be editable; images are not acceptable</w:t>
      </w:r>
    </w:p>
    <w:p w14:paraId="7F88AE80" w14:textId="77777777" w:rsidR="00FC36EA" w:rsidRDefault="00FC36EA" w:rsidP="00FC36EA">
      <w:pPr>
        <w:pStyle w:val="CommentText"/>
        <w:numPr>
          <w:ilvl w:val="0"/>
          <w:numId w:val="8"/>
        </w:numPr>
      </w:pPr>
      <w:r>
        <w:rPr>
          <w:color w:val="272727"/>
          <w:highlight w:val="white"/>
        </w:rPr>
        <w:t>In-text footnotes should be preceded by a footnote symbol, used in the order *, †, ‡, §, ¶, #, ||,**, ††, ‡‡, §§, ¶¶, ##</w:t>
      </w:r>
    </w:p>
  </w:comment>
  <w:comment w:id="360" w:author="Chelsea Helion" w:date="2024-10-18T15:04:00Z" w:initials="CH">
    <w:p w14:paraId="6AE5B78B" w14:textId="4F83178E" w:rsidR="004A7F81" w:rsidRDefault="004A7F81" w:rsidP="00BA4210">
      <w:r>
        <w:rPr>
          <w:rStyle w:val="CommentReference"/>
        </w:rPr>
        <w:annotationRef/>
      </w:r>
      <w:r>
        <w:rPr>
          <w:sz w:val="20"/>
          <w:szCs w:val="20"/>
        </w:rPr>
        <w:t>Just flagging that the Chen citation isn’t in APA format</w:t>
      </w:r>
    </w:p>
  </w:comment>
  <w:comment w:id="361" w:author="Billy Mitchell" w:date="2024-10-30T11:41:00Z" w:initials="BM">
    <w:p w14:paraId="5D1323A8" w14:textId="77777777" w:rsidR="008B21B9" w:rsidRDefault="008B21B9" w:rsidP="008B21B9">
      <w:pPr>
        <w:pStyle w:val="CommentText"/>
      </w:pPr>
      <w:r>
        <w:rPr>
          <w:rStyle w:val="CommentReference"/>
        </w:rPr>
        <w:annotationRef/>
      </w:r>
      <w:r>
        <w:t xml:space="preserve">I’m pretty sure this actually is APA format when you have multiple authors with the same last name but whom are different people. </w:t>
      </w:r>
    </w:p>
  </w:comment>
  <w:comment w:id="392" w:author="Billy Mitchell" w:date="2024-10-31T13:59:00Z" w:initials="BM">
    <w:p w14:paraId="3CC4EEB4" w14:textId="77777777" w:rsidR="00B36FCB" w:rsidRDefault="00B36FCB" w:rsidP="00B36FCB">
      <w:pPr>
        <w:pStyle w:val="CommentText"/>
      </w:pPr>
      <w:r>
        <w:rPr>
          <w:rStyle w:val="CommentReference"/>
        </w:rPr>
        <w:annotationRef/>
      </w:r>
      <w:r>
        <w:t xml:space="preserve">There’s probably room here to hint at your information compression idea here if you want </w:t>
      </w:r>
    </w:p>
  </w:comment>
  <w:comment w:id="477" w:author="Chelsea Helion" w:date="2024-10-25T12:04:00Z" w:initials="CH">
    <w:p w14:paraId="104D0E39" w14:textId="77777777" w:rsidR="00FE49C0" w:rsidRDefault="00624342" w:rsidP="00FE49C0">
      <w:r>
        <w:rPr>
          <w:rStyle w:val="CommentReference"/>
        </w:rPr>
        <w:annotationRef/>
      </w:r>
      <w:r w:rsidR="00FE49C0">
        <w:rPr>
          <w:sz w:val="20"/>
          <w:szCs w:val="20"/>
        </w:rPr>
        <w:t>I think this could be better motivated, but I’m throwing this here as a placeholder — I’m bringing up the different time frames, because I think they are how you could motivate there being differences across conditions (in this case conditions meaning run order rating) based on if they are rating (a distracted process) vs not rating first</w:t>
      </w:r>
    </w:p>
  </w:comment>
  <w:comment w:id="479" w:author="Chelsea Helion" w:date="2024-10-25T12:04:00Z" w:initials="CH">
    <w:p w14:paraId="2625B9E5" w14:textId="77777777" w:rsidR="00624342" w:rsidRDefault="00624342" w:rsidP="00624342">
      <w:r>
        <w:rPr>
          <w:rStyle w:val="CommentReference"/>
        </w:rPr>
        <w:annotationRef/>
      </w:r>
      <w:r>
        <w:rPr>
          <w:color w:val="000000"/>
          <w:sz w:val="20"/>
          <w:szCs w:val="20"/>
        </w:rPr>
        <w:t>Would update this to reflect memory and person perception stuff</w:t>
      </w:r>
    </w:p>
  </w:comment>
  <w:comment w:id="481" w:author="Chelsea Helion" w:date="2024-10-25T12:14:00Z" w:initials="CH">
    <w:p w14:paraId="6DC93BB7" w14:textId="77777777" w:rsidR="009623C0" w:rsidRDefault="009623C0" w:rsidP="009623C0">
      <w:r>
        <w:rPr>
          <w:rStyle w:val="CommentReference"/>
        </w:rPr>
        <w:annotationRef/>
      </w:r>
      <w:r>
        <w:rPr>
          <w:color w:val="000000"/>
          <w:sz w:val="20"/>
          <w:szCs w:val="20"/>
        </w:rPr>
        <w:t>Would maybe make individual diff measures in the figure read person perception to make that clearer</w:t>
      </w:r>
    </w:p>
  </w:comment>
  <w:comment w:id="491" w:author="Chelsea Helion" w:date="2024-10-25T13:09:00Z" w:initials="CH">
    <w:p w14:paraId="76C0875D" w14:textId="77777777" w:rsidR="00321805" w:rsidRDefault="00321805" w:rsidP="00321805">
      <w:r>
        <w:rPr>
          <w:rStyle w:val="CommentReference"/>
        </w:rPr>
        <w:annotationRef/>
      </w:r>
      <w:r>
        <w:rPr>
          <w:color w:val="000000"/>
          <w:sz w:val="20"/>
          <w:szCs w:val="20"/>
        </w:rPr>
        <w:t>This is a gorgeous figure, but we might need to use stock images like Helen did for Survivor unless we get permission from HBO</w:t>
      </w:r>
    </w:p>
  </w:comment>
  <w:comment w:id="505" w:author="Billy Mitchell" w:date="2024-10-16T19:31:00Z" w:initials="BM">
    <w:p w14:paraId="36EC9E54" w14:textId="2637DC2E"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 w:id="585" w:author="Chelsea Helion" w:date="2024-10-25T19:46:00Z" w:initials="CH">
    <w:p w14:paraId="3A748A3E" w14:textId="3A745587" w:rsidR="00E75ABA" w:rsidRDefault="00E75ABA" w:rsidP="00E75ABA">
      <w:r>
        <w:rPr>
          <w:rStyle w:val="CommentReference"/>
        </w:rPr>
        <w:annotationRef/>
      </w:r>
      <w:r>
        <w:rPr>
          <w:color w:val="000000"/>
          <w:sz w:val="20"/>
          <w:szCs w:val="20"/>
        </w:rPr>
        <w:t>Might switch the order of these to be parallel with the presentation of results</w:t>
      </w:r>
    </w:p>
  </w:comment>
  <w:comment w:id="592" w:author="Chelsea Helion" w:date="2024-10-25T20:10:00Z" w:initials="CH">
    <w:p w14:paraId="26CFC8A5" w14:textId="77777777" w:rsidR="00FE49C0" w:rsidRDefault="00FE49C0" w:rsidP="00FE49C0">
      <w:r>
        <w:rPr>
          <w:rStyle w:val="CommentReference"/>
        </w:rPr>
        <w:annotationRef/>
      </w:r>
      <w:r>
        <w:rPr>
          <w:sz w:val="20"/>
          <w:szCs w:val="20"/>
        </w:rPr>
        <w:t>You don’t normally see neuroimaging talked about in this way, per se, like usually the contrast itself is the statistical test, or you extract the betas and run stats on them. I would think comparing the magnitudes of the stats from contrasts would almost be like the fMRI equivalent of a fishers r to z test, but I don’t know what that would be. Is there a statistical test to justify the use of saying it’s greater or more extensive? Genuinely asking bc I don’t know!</w:t>
      </w:r>
    </w:p>
  </w:comment>
  <w:comment w:id="611" w:author="Chelsea Helion" w:date="2024-10-25T20:05:00Z" w:initials="CH">
    <w:p w14:paraId="227F07E3" w14:textId="77777777" w:rsidR="00FE49C0" w:rsidRDefault="00FE49C0" w:rsidP="00FE49C0">
      <w:r>
        <w:rPr>
          <w:rStyle w:val="CommentReference"/>
        </w:rPr>
        <w:annotationRef/>
      </w:r>
      <w:r>
        <w:rPr>
          <w:sz w:val="20"/>
          <w:szCs w:val="20"/>
        </w:rPr>
        <w:t>Would a conjunction analysis be the more standard approach to say this? I feel like I mentioned this before, so sorry if I’m re-litigating something we’ve already discussed!</w:t>
      </w:r>
    </w:p>
  </w:comment>
  <w:comment w:id="680" w:author="Chelsea Helion" w:date="2024-10-25T20:16:00Z" w:initials="CH">
    <w:p w14:paraId="4A7ADE80" w14:textId="77777777" w:rsidR="00297C72" w:rsidRDefault="00297C72" w:rsidP="00297C72">
      <w:r>
        <w:rPr>
          <w:rStyle w:val="CommentReference"/>
        </w:rPr>
        <w:annotationRef/>
      </w:r>
      <w:r>
        <w:rPr>
          <w:color w:val="000000"/>
          <w:sz w:val="20"/>
          <w:szCs w:val="20"/>
        </w:rPr>
        <w:t xml:space="preserve">I think you can make this a bit bigger — something about how it aimed to identify the neural bases and cognitive implications of explicitly rating subjective experience in a naturalistic neuroimaging context. </w:t>
      </w:r>
    </w:p>
  </w:comment>
  <w:comment w:id="681" w:author="Chelsea Helion" w:date="2024-10-25T20:17:00Z" w:initials="CH">
    <w:p w14:paraId="5FDBB8EE" w14:textId="77777777" w:rsidR="00297C72" w:rsidRDefault="00297C72" w:rsidP="00297C72">
      <w:r>
        <w:rPr>
          <w:rStyle w:val="CommentReference"/>
        </w:rPr>
        <w:annotationRef/>
      </w:r>
      <w:r>
        <w:rPr>
          <w:color w:val="000000"/>
          <w:sz w:val="20"/>
          <w:szCs w:val="20"/>
        </w:rPr>
        <w:t>Note to add memory and person perception</w:t>
      </w:r>
    </w:p>
  </w:comment>
  <w:comment w:id="686" w:author="Chelsea Helion" w:date="2024-10-25T20:21:00Z" w:initials="CH">
    <w:p w14:paraId="6776424B" w14:textId="77777777" w:rsidR="00297C72" w:rsidRDefault="00297C72" w:rsidP="00297C72">
      <w:r>
        <w:rPr>
          <w:rStyle w:val="CommentReference"/>
        </w:rPr>
        <w:annotationRef/>
      </w:r>
      <w:r>
        <w:rPr>
          <w:color w:val="000000"/>
          <w:sz w:val="20"/>
          <w:szCs w:val="20"/>
        </w:rPr>
        <w:t>Would insert what processes these evoke (then add the regions in the parenthetical) to avoid list fatigue and make it more accessible to a non-neuro audience,</w:t>
      </w:r>
    </w:p>
  </w:comment>
  <w:comment w:id="687" w:author="Chelsea Helion" w:date="2024-10-25T20:22:00Z" w:initials="CH">
    <w:p w14:paraId="3FFF3D44" w14:textId="77777777" w:rsidR="00297C72" w:rsidRDefault="00297C72" w:rsidP="00297C72">
      <w:r>
        <w:rPr>
          <w:rStyle w:val="CommentReference"/>
        </w:rPr>
        <w:annotationRef/>
      </w:r>
      <w:r>
        <w:rPr>
          <w:color w:val="000000"/>
          <w:sz w:val="20"/>
          <w:szCs w:val="20"/>
        </w:rPr>
        <w:t>Same general idea</w:t>
      </w:r>
    </w:p>
  </w:comment>
  <w:comment w:id="688" w:author="Chelsea Helion" w:date="2024-10-25T20:30:00Z" w:initials="CH">
    <w:p w14:paraId="6176B82B" w14:textId="77777777" w:rsidR="00A41260" w:rsidRDefault="00A41260" w:rsidP="00A41260">
      <w:r>
        <w:rPr>
          <w:rStyle w:val="CommentReference"/>
        </w:rPr>
        <w:annotationRef/>
      </w:r>
      <w:r>
        <w:rPr>
          <w:color w:val="000000"/>
          <w:sz w:val="20"/>
          <w:szCs w:val="20"/>
        </w:rPr>
        <w:t>Same general comment</w:t>
      </w:r>
    </w:p>
  </w:comment>
  <w:comment w:id="689" w:author="Chelsea Helion" w:date="2024-10-25T20:23:00Z" w:initials="CH">
    <w:p w14:paraId="0E5674DE" w14:textId="096048F8" w:rsidR="00297C72" w:rsidRDefault="00297C72" w:rsidP="00297C72">
      <w:r>
        <w:rPr>
          <w:rStyle w:val="CommentReference"/>
        </w:rPr>
        <w:annotationRef/>
      </w:r>
      <w:r>
        <w:rPr>
          <w:color w:val="000000"/>
          <w:sz w:val="20"/>
          <w:szCs w:val="20"/>
        </w:rPr>
        <w:t>Which two?</w:t>
      </w:r>
    </w:p>
  </w:comment>
  <w:comment w:id="690" w:author="Chelsea Helion" w:date="2024-10-25T20:24:00Z" w:initials="CH">
    <w:p w14:paraId="6A1A6166" w14:textId="77777777" w:rsidR="00297C72" w:rsidRDefault="00297C72" w:rsidP="00297C72">
      <w:r>
        <w:rPr>
          <w:rStyle w:val="CommentReference"/>
        </w:rPr>
        <w:annotationRef/>
      </w:r>
      <w:r>
        <w:rPr>
          <w:color w:val="000000"/>
          <w:sz w:val="20"/>
          <w:szCs w:val="20"/>
        </w:rPr>
        <w:t>Which kind?</w:t>
      </w:r>
    </w:p>
  </w:comment>
  <w:comment w:id="684" w:author="Chelsea Helion" w:date="2024-10-25T20:36:00Z" w:initials="CH">
    <w:p w14:paraId="66DFA16B" w14:textId="77777777" w:rsidR="00A41260" w:rsidRDefault="00A41260" w:rsidP="00A41260">
      <w:r>
        <w:rPr>
          <w:rStyle w:val="CommentReference"/>
        </w:rPr>
        <w:annotationRef/>
      </w:r>
      <w:r>
        <w:rPr>
          <w:color w:val="000000"/>
          <w:sz w:val="20"/>
          <w:szCs w:val="20"/>
        </w:rPr>
        <w:t>I think this reads a little technical and list-y for a discussion section — I actually think the original Sherlock paper does a great job of describing neuro results in a more storytelling way. I think you can move these parts to the actual results section, then go more high level here</w:t>
      </w:r>
    </w:p>
  </w:comment>
  <w:comment w:id="691" w:author="Chelsea Helion" w:date="2024-10-25T20:39:00Z" w:initials="CH">
    <w:p w14:paraId="4F09EDA5" w14:textId="77777777" w:rsidR="00F21D6A" w:rsidRDefault="00F21D6A" w:rsidP="00F21D6A">
      <w:r>
        <w:rPr>
          <w:rStyle w:val="CommentReference"/>
        </w:rPr>
        <w:annotationRef/>
      </w:r>
      <w:r>
        <w:rPr>
          <w:sz w:val="20"/>
          <w:szCs w:val="20"/>
        </w:rPr>
        <w:t>Was also a little list-y for a discussion section — would put the Kong stuff in a table</w:t>
      </w:r>
    </w:p>
  </w:comment>
  <w:comment w:id="692" w:author="Chelsea Helion" w:date="2024-10-25T21:04:00Z" w:initials="CH">
    <w:p w14:paraId="14B7FE2E" w14:textId="77777777" w:rsidR="007C01F4" w:rsidRDefault="007C01F4" w:rsidP="007C01F4">
      <w:r>
        <w:rPr>
          <w:rStyle w:val="CommentReference"/>
        </w:rPr>
        <w:annotationRef/>
      </w:r>
      <w:r>
        <w:rPr>
          <w:color w:val="000000"/>
          <w:sz w:val="20"/>
          <w:szCs w:val="20"/>
        </w:rPr>
        <w:t>Hm, so I think this approach is overestimating familiarity with the hutcherson paper a bit, and also narrowing the scope of the paper a lot (like its reads a bit like we ran this study to respond to this paper). I think you want to stick with higher level implications, and focus on our unique contribution, which is maintaining the same goal across viewing types.</w:t>
      </w:r>
    </w:p>
  </w:comment>
  <w:comment w:id="693" w:author="Chelsea Helion" w:date="2024-10-25T21:26:00Z" w:initials="CH">
    <w:p w14:paraId="66886331" w14:textId="77777777" w:rsidR="003F1AFF" w:rsidRDefault="003F1AFF" w:rsidP="003F1AFF">
      <w:r>
        <w:rPr>
          <w:rStyle w:val="CommentReference"/>
        </w:rPr>
        <w:annotationRef/>
      </w:r>
      <w:r>
        <w:rPr>
          <w:color w:val="000000"/>
          <w:sz w:val="20"/>
          <w:szCs w:val="20"/>
        </w:rPr>
        <w:t>I don’t think this is contradictory — I think this potentially speaks to the active integration into a subjective assessment that may be happening in the explicit rating condition. I actually think that’s a framing we might want to consider leaning into — to arrive at the conclusion that an action merits updating my rating, I need to basically distill that action into an evaluation, which involves filtering out a lot of low level feature information. Absent making an explicit rating or judgment, you may not have to do that as much. I actually find this interpretation really compelling, fwiw.</w:t>
      </w:r>
    </w:p>
  </w:comment>
  <w:comment w:id="694" w:author="Chelsea Helion" w:date="2024-10-25T21:30:00Z" w:initials="CH">
    <w:p w14:paraId="38E6F2D3" w14:textId="77777777" w:rsidR="00EC6475" w:rsidRDefault="00EC6475" w:rsidP="00EC6475">
      <w:r>
        <w:rPr>
          <w:rStyle w:val="CommentReference"/>
        </w:rPr>
        <w:annotationRef/>
      </w:r>
      <w:r>
        <w:rPr>
          <w:color w:val="000000"/>
          <w:sz w:val="20"/>
          <w:szCs w:val="20"/>
        </w:rPr>
        <w:t>Not quite sure I follow!</w:t>
      </w:r>
    </w:p>
  </w:comment>
  <w:comment w:id="695" w:author="Chelsea Helion" w:date="2024-10-25T21:32:00Z" w:initials="CH">
    <w:p w14:paraId="54191675" w14:textId="77777777" w:rsidR="00EC6475" w:rsidRDefault="00EC6475" w:rsidP="00EC6475">
      <w:r>
        <w:rPr>
          <w:rStyle w:val="CommentReference"/>
        </w:rPr>
        <w:annotationRef/>
      </w:r>
      <w:r>
        <w:rPr>
          <w:color w:val="000000"/>
          <w:sz w:val="20"/>
          <w:szCs w:val="20"/>
        </w:rPr>
        <w:t xml:space="preserve"> I would actually think our selection of question (certainly) would affect results more, or at least is worth mentioning</w:t>
      </w:r>
    </w:p>
  </w:comment>
  <w:comment w:id="977" w:author="Billy Mitchell" w:date="2024-10-30T09:48:00Z" w:initials="BM">
    <w:p w14:paraId="02D8E3DB" w14:textId="77777777" w:rsidR="00A565EC" w:rsidRDefault="00A565EC" w:rsidP="00A565EC">
      <w:pPr>
        <w:pStyle w:val="CommentText"/>
        <w:numPr>
          <w:ilvl w:val="0"/>
          <w:numId w:val="4"/>
        </w:numPr>
      </w:pPr>
      <w:r>
        <w:rPr>
          <w:rStyle w:val="CommentReference"/>
        </w:rPr>
        <w:annotationRef/>
      </w:r>
      <w:r>
        <w:rPr>
          <w:color w:val="272727"/>
          <w:highlight w:val="white"/>
        </w:rPr>
        <w:t>Spell out all abbreviations</w:t>
      </w:r>
    </w:p>
    <w:p w14:paraId="55AA0C34" w14:textId="77777777" w:rsidR="00A565EC" w:rsidRDefault="00A565EC" w:rsidP="00A565EC">
      <w:pPr>
        <w:pStyle w:val="CommentText"/>
        <w:numPr>
          <w:ilvl w:val="0"/>
          <w:numId w:val="4"/>
        </w:numPr>
        <w:ind w:left="360"/>
      </w:pPr>
      <w:r>
        <w:rPr>
          <w:color w:val="272727"/>
          <w:highlight w:val="white"/>
        </w:rPr>
        <w:t>Use </w:t>
      </w:r>
      <w:hyperlink r:id="rId2" w:history="1">
        <w:r w:rsidRPr="00C5761D">
          <w:rPr>
            <w:rStyle w:val="Hyperlink"/>
            <w:highlight w:val="white"/>
          </w:rPr>
          <w:t>FundRef</w:t>
        </w:r>
      </w:hyperlink>
      <w:r>
        <w:rPr>
          <w:color w:val="272727"/>
          <w:highlight w:val="white"/>
        </w:rPr>
        <w:t> to identify the standard name for any funders</w:t>
      </w:r>
    </w:p>
    <w:p w14:paraId="205C8E30" w14:textId="77777777" w:rsidR="00A565EC" w:rsidRDefault="00A565EC" w:rsidP="00A565EC">
      <w:pPr>
        <w:pStyle w:val="CommentText"/>
        <w:numPr>
          <w:ilvl w:val="0"/>
          <w:numId w:val="4"/>
        </w:numPr>
      </w:pPr>
      <w:r>
        <w:rPr>
          <w:color w:val="272727"/>
          <w:highlight w:val="white"/>
        </w:rPr>
        <w:t>Do not include dedications</w:t>
      </w:r>
    </w:p>
  </w:comment>
  <w:comment w:id="978" w:author="Billy Mitchell" w:date="2024-10-30T12:17:00Z" w:initials="BM">
    <w:p w14:paraId="342601D9" w14:textId="77777777" w:rsidR="00FC36EA" w:rsidRDefault="00FC36EA" w:rsidP="00FC36EA">
      <w:pPr>
        <w:pStyle w:val="CommentText"/>
      </w:pPr>
      <w:r>
        <w:rPr>
          <w:rStyle w:val="CommentReference"/>
        </w:rPr>
        <w:annotationRef/>
      </w:r>
      <w:r>
        <w:rPr>
          <w:b/>
          <w:bCs/>
          <w:color w:val="262626"/>
          <w:highlight w:val="white"/>
        </w:rPr>
        <w:t>SI will be published as provided by the authors; it will not be edited or composed.</w:t>
      </w:r>
    </w:p>
    <w:p w14:paraId="3121A9B1" w14:textId="77777777" w:rsidR="00FC36EA" w:rsidRDefault="00FC36EA" w:rsidP="00FC36EA">
      <w:pPr>
        <w:pStyle w:val="CommentText"/>
      </w:pPr>
      <w:r>
        <w:rPr>
          <w:color w:val="262626"/>
          <w:highlight w:val="white"/>
        </w:rPr>
        <w:t>SI file formats:</w:t>
      </w:r>
    </w:p>
    <w:p w14:paraId="7377A631" w14:textId="77777777" w:rsidR="00FC36EA" w:rsidRDefault="00FC36EA" w:rsidP="00FC36EA">
      <w:pPr>
        <w:pStyle w:val="CommentText"/>
        <w:numPr>
          <w:ilvl w:val="0"/>
          <w:numId w:val="11"/>
        </w:numPr>
        <w:ind w:left="360"/>
      </w:pPr>
      <w:r>
        <w:rPr>
          <w:i/>
          <w:iCs/>
          <w:color w:val="272727"/>
          <w:highlight w:val="white"/>
        </w:rPr>
        <w:t>SI Appendix</w:t>
      </w:r>
      <w:r>
        <w:rPr>
          <w:color w:val="272727"/>
          <w:highlight w:val="white"/>
        </w:rPr>
        <w:t>: Supply a single PDF file, combining all text, figures, tables, movie legends, and SI references. </w:t>
      </w:r>
      <w:hyperlink r:id="rId3" w:history="1">
        <w:r w:rsidRPr="00FF36CA">
          <w:rPr>
            <w:rStyle w:val="Hyperlink"/>
            <w:highlight w:val="white"/>
          </w:rPr>
          <w:t>See the PNAS SI template</w:t>
        </w:r>
      </w:hyperlink>
      <w:r>
        <w:rPr>
          <w:color w:val="272727"/>
          <w:highlight w:val="white"/>
        </w:rPr>
        <w:t>.</w:t>
      </w:r>
    </w:p>
    <w:p w14:paraId="502F9D29" w14:textId="77777777" w:rsidR="00FC36EA" w:rsidRDefault="00FC36EA" w:rsidP="00FC36EA">
      <w:pPr>
        <w:pStyle w:val="CommentText"/>
        <w:numPr>
          <w:ilvl w:val="0"/>
          <w:numId w:val="11"/>
        </w:numPr>
        <w:ind w:left="360"/>
      </w:pPr>
      <w:r>
        <w:rPr>
          <w:i/>
          <w:iCs/>
          <w:color w:val="272727"/>
          <w:highlight w:val="white"/>
        </w:rPr>
        <w:t>Datasets</w:t>
      </w:r>
      <w:r>
        <w:rPr>
          <w:color w:val="272727"/>
          <w:highlight w:val="white"/>
        </w:rPr>
        <w:t>: Supply XLSX, RTF, PDF, CSV, GZ, or TXT files.</w:t>
      </w:r>
    </w:p>
    <w:p w14:paraId="4DAD155F" w14:textId="77777777" w:rsidR="00FC36EA" w:rsidRDefault="00FC36EA" w:rsidP="00FC36EA">
      <w:pPr>
        <w:pStyle w:val="CommentText"/>
        <w:numPr>
          <w:ilvl w:val="0"/>
          <w:numId w:val="11"/>
        </w:numPr>
        <w:ind w:left="360"/>
      </w:pPr>
      <w:r>
        <w:rPr>
          <w:i/>
          <w:iCs/>
          <w:color w:val="272727"/>
          <w:highlight w:val="white"/>
        </w:rPr>
        <w:t>Movies</w:t>
      </w:r>
      <w:r>
        <w:rPr>
          <w:color w:val="272727"/>
          <w:highlight w:val="white"/>
        </w:rPr>
        <w:t>: Supply AVI, MOV, WMV, GIF, or MPEG files at the desired reproduction size and length. Movies are limited to 10 MB in size. Include a brief legend for each movie in the SI Appendix.</w:t>
      </w:r>
    </w:p>
    <w:p w14:paraId="0419B16F" w14:textId="77777777" w:rsidR="00FC36EA" w:rsidRDefault="00FC36EA" w:rsidP="00FC36EA">
      <w:pPr>
        <w:pStyle w:val="CommentText"/>
        <w:numPr>
          <w:ilvl w:val="0"/>
          <w:numId w:val="11"/>
        </w:numPr>
        <w:ind w:left="360"/>
      </w:pPr>
      <w:r>
        <w:rPr>
          <w:i/>
          <w:iCs/>
          <w:color w:val="272727"/>
          <w:highlight w:val="white"/>
        </w:rPr>
        <w:t>Software</w:t>
      </w:r>
      <w:r>
        <w:rPr>
          <w:color w:val="272727"/>
          <w:highlight w:val="white"/>
        </w:rPr>
        <w:t>: Supply source code or scripts in native file types.</w:t>
      </w:r>
    </w:p>
    <w:p w14:paraId="68B8B395" w14:textId="77777777" w:rsidR="00FC36EA" w:rsidRDefault="00FC36EA" w:rsidP="00FC36EA">
      <w:pPr>
        <w:pStyle w:val="CommentText"/>
      </w:pPr>
      <w:r>
        <w:rPr>
          <w:color w:val="262626"/>
          <w:highlight w:val="white"/>
        </w:rPr>
        <w:t>When preparing SI files, please note the following:</w:t>
      </w:r>
    </w:p>
    <w:p w14:paraId="10CE472E" w14:textId="77777777" w:rsidR="00FC36EA" w:rsidRDefault="00FC36EA" w:rsidP="00FC36EA">
      <w:pPr>
        <w:pStyle w:val="CommentText"/>
        <w:numPr>
          <w:ilvl w:val="0"/>
          <w:numId w:val="12"/>
        </w:numPr>
      </w:pPr>
      <w:r>
        <w:rPr>
          <w:color w:val="272727"/>
          <w:highlight w:val="white"/>
        </w:rPr>
        <w:t>The main text of the paper must stand on its own without the SI.</w:t>
      </w:r>
    </w:p>
    <w:p w14:paraId="548D6057" w14:textId="77777777" w:rsidR="00FC36EA" w:rsidRDefault="00FC36EA" w:rsidP="00FC36EA">
      <w:pPr>
        <w:pStyle w:val="CommentText"/>
        <w:numPr>
          <w:ilvl w:val="0"/>
          <w:numId w:val="12"/>
        </w:numPr>
      </w:pPr>
      <w:r>
        <w:rPr>
          <w:color w:val="272727"/>
          <w:highlight w:val="white"/>
        </w:rPr>
        <w:t>SI is referred to in the text and cannot be altered by authors after acceptance.</w:t>
      </w:r>
    </w:p>
    <w:p w14:paraId="4EB5BF06" w14:textId="77777777" w:rsidR="00FC36EA" w:rsidRDefault="00FC36EA" w:rsidP="00FC36EA">
      <w:pPr>
        <w:pStyle w:val="CommentText"/>
        <w:numPr>
          <w:ilvl w:val="0"/>
          <w:numId w:val="12"/>
        </w:numPr>
      </w:pPr>
      <w:r>
        <w:rPr>
          <w:color w:val="272727"/>
          <w:highlight w:val="white"/>
        </w:rPr>
        <w:t>Refer to the SI Appendix in the manuscript at an appropriate point in the text. Number supporting figures and tables starting with S1, S2, etc. References should be cited in numerical order as they appear in the SI; do not cite main-text references in the SI and vice versa.</w:t>
      </w:r>
    </w:p>
    <w:p w14:paraId="2D6E25B8" w14:textId="77777777" w:rsidR="00FC36EA" w:rsidRDefault="00FC36EA" w:rsidP="00FC36EA">
      <w:pPr>
        <w:pStyle w:val="CommentText"/>
      </w:pPr>
      <w:r>
        <w:rPr>
          <w:color w:val="262626"/>
          <w:highlight w:val="white"/>
        </w:rPr>
        <w:t>If you choose to place detailed materials and methods in an SI Appendix, you must provide sufficient detail in the main-text methods to enable a reader to follow the logic of the procedures and results. The main article text also must reference the SI methods.</w:t>
      </w:r>
    </w:p>
    <w:p w14:paraId="0145F41D" w14:textId="77777777" w:rsidR="00FC36EA" w:rsidRDefault="00FC36EA" w:rsidP="00FC36EA">
      <w:pPr>
        <w:pStyle w:val="CommentText"/>
      </w:pPr>
      <w:r>
        <w:rPr>
          <w:color w:val="262626"/>
          <w:highlight w:val="white"/>
        </w:rPr>
        <w:t>If a paper is fundamentally a study of a new method or technique, then the methods must be described completely in the main text.</w:t>
      </w:r>
    </w:p>
  </w:comment>
  <w:comment w:id="986" w:author="Billy Mitchell" w:date="2024-10-30T12:16:00Z" w:initials="BM">
    <w:p w14:paraId="427A5037" w14:textId="0CCAA0DE" w:rsidR="00FC36EA" w:rsidRDefault="00FC36EA" w:rsidP="00FC36EA">
      <w:pPr>
        <w:pStyle w:val="CommentText"/>
      </w:pPr>
      <w:r>
        <w:rPr>
          <w:rStyle w:val="CommentReference"/>
        </w:rPr>
        <w:annotationRef/>
      </w:r>
      <w:r>
        <w:rPr>
          <w:color w:val="262626"/>
          <w:highlight w:val="white"/>
        </w:rPr>
        <w:t>References must be in PNAS style and numbered in the order they appear in the text. Unpublished abstracts presented at meetings or references to “data not shown” are not permitted. If necessary to reference a retracted article, include an explanation for doing so and cite the retraction notice rather than the original publication.</w:t>
      </w:r>
    </w:p>
    <w:p w14:paraId="69642592" w14:textId="77777777" w:rsidR="00FC36EA" w:rsidRDefault="00FC36EA" w:rsidP="00FC36EA">
      <w:pPr>
        <w:pStyle w:val="CommentText"/>
      </w:pPr>
      <w:r>
        <w:rPr>
          <w:color w:val="262626"/>
          <w:highlight w:val="white"/>
        </w:rPr>
        <w:t>Cite references in numerical order as they appear in text, and include all references cited in the main text in the main manuscript file. Include a separate citation list for references cited in the SI. Tables and figures will be inserted in the text where first cited; number references in these sections accordingly.</w:t>
      </w:r>
    </w:p>
    <w:p w14:paraId="420238D7" w14:textId="77777777" w:rsidR="00FC36EA" w:rsidRDefault="00FC36EA" w:rsidP="00FC36EA">
      <w:pPr>
        <w:pStyle w:val="CommentText"/>
        <w:numPr>
          <w:ilvl w:val="0"/>
          <w:numId w:val="10"/>
        </w:numPr>
      </w:pPr>
      <w:r>
        <w:rPr>
          <w:color w:val="272727"/>
          <w:highlight w:val="white"/>
        </w:rPr>
        <w:t>Include the full title for each cited article. Use MEDLINE/PubMed abbreviations of journal titles or use the full journal title for any journals not indexed in MEDLINE.</w:t>
      </w:r>
    </w:p>
    <w:p w14:paraId="6A4B7209" w14:textId="77777777" w:rsidR="00FC36EA" w:rsidRDefault="00FC36EA" w:rsidP="00FC36EA">
      <w:pPr>
        <w:pStyle w:val="CommentText"/>
        <w:numPr>
          <w:ilvl w:val="0"/>
          <w:numId w:val="10"/>
        </w:numPr>
        <w:ind w:left="360"/>
      </w:pPr>
      <w:r>
        <w:rPr>
          <w:color w:val="272727"/>
          <w:highlight w:val="white"/>
        </w:rPr>
        <w:t>If there are more than five authors, list the first author’s name followed by </w:t>
      </w:r>
      <w:r>
        <w:rPr>
          <w:i/>
          <w:iCs/>
          <w:color w:val="272727"/>
          <w:highlight w:val="white"/>
        </w:rPr>
        <w:t>et al</w:t>
      </w:r>
      <w:r>
        <w:rPr>
          <w:color w:val="272727"/>
          <w:highlight w:val="white"/>
        </w:rPr>
        <w:t>.</w:t>
      </w:r>
    </w:p>
    <w:p w14:paraId="6B62AC9E" w14:textId="77777777" w:rsidR="00FC36EA" w:rsidRDefault="00FC36EA" w:rsidP="00FC36EA">
      <w:pPr>
        <w:pStyle w:val="CommentText"/>
        <w:numPr>
          <w:ilvl w:val="0"/>
          <w:numId w:val="10"/>
        </w:numPr>
      </w:pPr>
      <w:r>
        <w:rPr>
          <w:color w:val="272727"/>
          <w:highlight w:val="white"/>
        </w:rPr>
        <w:t>Provide volume numbers for journal articles as applicable; provide DOI numbers if volume numbers are not available.</w:t>
      </w:r>
    </w:p>
    <w:p w14:paraId="43851213" w14:textId="77777777" w:rsidR="00FC36EA" w:rsidRDefault="00FC36EA" w:rsidP="00FC36EA">
      <w:pPr>
        <w:pStyle w:val="CommentText"/>
        <w:numPr>
          <w:ilvl w:val="0"/>
          <w:numId w:val="10"/>
        </w:numPr>
      </w:pPr>
      <w:r>
        <w:rPr>
          <w:color w:val="272727"/>
          <w:highlight w:val="white"/>
        </w:rPr>
        <w:t>Provide page ranges for journal articles and book chapters.</w:t>
      </w:r>
    </w:p>
    <w:p w14:paraId="6313334C" w14:textId="77777777" w:rsidR="00FC36EA" w:rsidRDefault="00FC36EA" w:rsidP="00FC36EA">
      <w:pPr>
        <w:pStyle w:val="CommentText"/>
        <w:numPr>
          <w:ilvl w:val="0"/>
          <w:numId w:val="10"/>
        </w:numPr>
      </w:pPr>
      <w:r>
        <w:rPr>
          <w:color w:val="272727"/>
          <w:highlight w:val="white"/>
        </w:rPr>
        <w:t>Provide date of access for online sources.</w:t>
      </w:r>
    </w:p>
    <w:p w14:paraId="121889FF" w14:textId="77777777" w:rsidR="00FC36EA" w:rsidRDefault="00FC36EA" w:rsidP="00FC36EA">
      <w:pPr>
        <w:pStyle w:val="CommentText"/>
        <w:numPr>
          <w:ilvl w:val="0"/>
          <w:numId w:val="10"/>
        </w:numPr>
      </w:pPr>
      <w:r>
        <w:rPr>
          <w:color w:val="272727"/>
          <w:highlight w:val="white"/>
        </w:rPr>
        <w:t>If an article has been accepted for publication but is not yet published, note in-press status and include a DOI number when possible.</w:t>
      </w:r>
    </w:p>
  </w:comment>
  <w:comment w:id="997" w:author="Billy Mitchell" w:date="2024-10-30T12:16:00Z" w:initials="BM">
    <w:p w14:paraId="50EC26B0" w14:textId="14E165D5" w:rsidR="00FC36EA" w:rsidRDefault="00FC36EA" w:rsidP="00FC36EA">
      <w:pPr>
        <w:pStyle w:val="CommentText"/>
      </w:pPr>
      <w:r>
        <w:rPr>
          <w:rStyle w:val="CommentReference"/>
        </w:rPr>
        <w:annotationRef/>
      </w:r>
      <w:r>
        <w:rPr>
          <w:color w:val="262626"/>
          <w:highlight w:val="white"/>
        </w:rPr>
        <w:t>Include figure legends immediately after referencing the figure in the manuscript. Ensure that figure legends adhere to the following guidelines: </w:t>
      </w:r>
    </w:p>
    <w:p w14:paraId="0E94FED3" w14:textId="77777777" w:rsidR="00FC36EA" w:rsidRDefault="00FC36EA" w:rsidP="00FC36EA">
      <w:pPr>
        <w:pStyle w:val="CommentText"/>
        <w:numPr>
          <w:ilvl w:val="0"/>
          <w:numId w:val="9"/>
        </w:numPr>
      </w:pPr>
      <w:r>
        <w:rPr>
          <w:color w:val="272727"/>
          <w:highlight w:val="white"/>
        </w:rPr>
        <w:t>For figures with multiple panels, the first sentence of the legend should be a brief overview of the entire figure. Explicitly reference and describe each panel at least once in the figure legend.</w:t>
      </w:r>
    </w:p>
    <w:p w14:paraId="0500AE63" w14:textId="77777777" w:rsidR="00FC36EA" w:rsidRDefault="00FC36EA" w:rsidP="00FC36EA">
      <w:pPr>
        <w:pStyle w:val="CommentText"/>
        <w:numPr>
          <w:ilvl w:val="0"/>
          <w:numId w:val="9"/>
        </w:numPr>
      </w:pPr>
      <w:r>
        <w:rPr>
          <w:color w:val="272727"/>
          <w:highlight w:val="white"/>
        </w:rPr>
        <w:t>Include clearly labeled error bars in all graphs and describe them in the figure legend.</w:t>
      </w:r>
    </w:p>
    <w:p w14:paraId="062EB541" w14:textId="77777777" w:rsidR="00FC36EA" w:rsidRDefault="00FC36EA" w:rsidP="00FC36EA">
      <w:pPr>
        <w:pStyle w:val="CommentText"/>
        <w:numPr>
          <w:ilvl w:val="0"/>
          <w:numId w:val="9"/>
        </w:numPr>
      </w:pPr>
      <w:r>
        <w:rPr>
          <w:color w:val="272727"/>
          <w:highlight w:val="white"/>
        </w:rPr>
        <w:t>State whether a number that follows the ± sign is a standard error (SEM) or a standard deviation (SD).</w:t>
      </w:r>
    </w:p>
    <w:p w14:paraId="48EC3550" w14:textId="77777777" w:rsidR="00FC36EA" w:rsidRDefault="00FC36EA" w:rsidP="00FC36EA">
      <w:pPr>
        <w:pStyle w:val="CommentText"/>
        <w:numPr>
          <w:ilvl w:val="0"/>
          <w:numId w:val="9"/>
        </w:numPr>
        <w:ind w:left="360"/>
      </w:pPr>
      <w:r>
        <w:rPr>
          <w:color w:val="272727"/>
          <w:highlight w:val="white"/>
        </w:rPr>
        <w:t>When applicable, provide the </w:t>
      </w:r>
      <w:r>
        <w:rPr>
          <w:i/>
          <w:iCs/>
          <w:color w:val="272727"/>
          <w:highlight w:val="white"/>
        </w:rPr>
        <w:t>P </w:t>
      </w:r>
      <w:r>
        <w:rPr>
          <w:color w:val="272727"/>
          <w:highlight w:val="white"/>
        </w:rPr>
        <w:t>value, magnification, or scale bar information. </w:t>
      </w:r>
    </w:p>
    <w:p w14:paraId="28C60878" w14:textId="77777777" w:rsidR="00FC36EA" w:rsidRDefault="00FC36EA" w:rsidP="00FC36EA">
      <w:pPr>
        <w:pStyle w:val="CommentText"/>
        <w:numPr>
          <w:ilvl w:val="0"/>
          <w:numId w:val="9"/>
        </w:numPr>
        <w:ind w:left="360"/>
      </w:pPr>
      <w:r>
        <w:rPr>
          <w:color w:val="272727"/>
          <w:highlight w:val="white"/>
        </w:rPr>
        <w:t>Indicate the number of independent data points (</w:t>
      </w:r>
      <w:r>
        <w:rPr>
          <w:i/>
          <w:iCs/>
          <w:color w:val="272727"/>
          <w:highlight w:val="white"/>
        </w:rPr>
        <w:t>N</w:t>
      </w:r>
      <w:r>
        <w:rPr>
          <w:color w:val="272727"/>
          <w:highlight w:val="white"/>
        </w:rPr>
        <w:t>) represented in a graph in the legend.</w:t>
      </w:r>
    </w:p>
    <w:p w14:paraId="3BA860FF" w14:textId="77777777" w:rsidR="00FC36EA" w:rsidRDefault="00FC36EA" w:rsidP="00FC36EA">
      <w:pPr>
        <w:pStyle w:val="CommentText"/>
        <w:numPr>
          <w:ilvl w:val="0"/>
          <w:numId w:val="9"/>
        </w:numPr>
      </w:pPr>
      <w:r>
        <w:rPr>
          <w:color w:val="272727"/>
          <w:highlight w:val="white"/>
        </w:rPr>
        <w:t>Ensure that numerical axes on all graphs go to 0, except for log axes.</w:t>
      </w:r>
    </w:p>
  </w:comment>
  <w:comment w:id="1000" w:author="Chelsea Helion" w:date="2024-10-23T16:53:00Z" w:initials="CH">
    <w:p w14:paraId="010F7176" w14:textId="77777777" w:rsidR="00432112" w:rsidRDefault="00432112" w:rsidP="00432112">
      <w:r>
        <w:rPr>
          <w:rStyle w:val="CommentReference"/>
        </w:rPr>
        <w:annotationRef/>
      </w:r>
      <w:r>
        <w:rPr>
          <w:color w:val="000000"/>
          <w:sz w:val="20"/>
          <w:szCs w:val="20"/>
        </w:rPr>
        <w:t xml:space="preserve">I think this probs needs to be updated to reflect the simplified introduction </w:t>
      </w:r>
    </w:p>
  </w:comment>
  <w:comment w:id="1001" w:author="Chelsea Helion" w:date="2024-10-22T15:12:00Z" w:initials="CH">
    <w:p w14:paraId="48807B7B" w14:textId="77777777" w:rsidR="00432112" w:rsidRDefault="00432112" w:rsidP="00432112">
      <w:r>
        <w:rPr>
          <w:rStyle w:val="CommentReference"/>
        </w:rPr>
        <w:annotationRef/>
      </w:r>
      <w:r>
        <w:rPr>
          <w:color w:val="000000"/>
          <w:sz w:val="20"/>
          <w:szCs w:val="20"/>
        </w:rPr>
        <w:t>Needs a very explicative caption.</w:t>
      </w:r>
    </w:p>
  </w:comment>
  <w:comment w:id="1005" w:author="Chelsea Helion" w:date="2024-10-25T13:09:00Z" w:initials="CH">
    <w:p w14:paraId="68BF712A" w14:textId="77777777" w:rsidR="00662B7D" w:rsidRDefault="00662B7D" w:rsidP="00662B7D">
      <w:r>
        <w:rPr>
          <w:rStyle w:val="CommentReference"/>
        </w:rPr>
        <w:annotationRef/>
      </w:r>
      <w:r>
        <w:rPr>
          <w:color w:val="000000"/>
          <w:sz w:val="20"/>
          <w:szCs w:val="20"/>
        </w:rPr>
        <w:t>This is a gorgeous figure, but we might need to use stock images like Helen did for Survivor unless we get permission from H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773306" w15:done="0"/>
  <w15:commentEx w15:paraId="7F88AE80" w15:done="0"/>
  <w15:commentEx w15:paraId="6AE5B78B" w15:done="0"/>
  <w15:commentEx w15:paraId="5D1323A8" w15:paraIdParent="6AE5B78B" w15:done="0"/>
  <w15:commentEx w15:paraId="3CC4EEB4" w15:done="0"/>
  <w15:commentEx w15:paraId="104D0E39" w15:done="0"/>
  <w15:commentEx w15:paraId="2625B9E5" w15:done="0"/>
  <w15:commentEx w15:paraId="6DC93BB7" w15:done="0"/>
  <w15:commentEx w15:paraId="76C0875D" w15:done="0"/>
  <w15:commentEx w15:paraId="36EC9E54" w15:done="0"/>
  <w15:commentEx w15:paraId="3A748A3E" w15:done="0"/>
  <w15:commentEx w15:paraId="26CFC8A5" w15:done="0"/>
  <w15:commentEx w15:paraId="227F07E3" w15:done="0"/>
  <w15:commentEx w15:paraId="4A7ADE80" w15:done="0"/>
  <w15:commentEx w15:paraId="5FDBB8EE" w15:done="0"/>
  <w15:commentEx w15:paraId="6776424B" w15:done="0"/>
  <w15:commentEx w15:paraId="3FFF3D44" w15:done="0"/>
  <w15:commentEx w15:paraId="6176B82B" w15:done="0"/>
  <w15:commentEx w15:paraId="0E5674DE" w15:done="0"/>
  <w15:commentEx w15:paraId="6A1A6166" w15:done="0"/>
  <w15:commentEx w15:paraId="66DFA16B" w15:done="0"/>
  <w15:commentEx w15:paraId="4F09EDA5" w15:done="0"/>
  <w15:commentEx w15:paraId="14B7FE2E" w15:done="0"/>
  <w15:commentEx w15:paraId="66886331" w15:done="0"/>
  <w15:commentEx w15:paraId="38E6F2D3" w15:done="0"/>
  <w15:commentEx w15:paraId="54191675" w15:done="0"/>
  <w15:commentEx w15:paraId="205C8E30" w15:done="0"/>
  <w15:commentEx w15:paraId="0145F41D" w15:done="0"/>
  <w15:commentEx w15:paraId="121889FF" w15:done="0"/>
  <w15:commentEx w15:paraId="3BA860FF" w15:done="0"/>
  <w15:commentEx w15:paraId="010F7176" w15:done="0"/>
  <w15:commentEx w15:paraId="48807B7B" w15:done="0"/>
  <w15:commentEx w15:paraId="68BF7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3E6C425" w16cex:dateUtc="2024-10-30T13:45:00Z"/>
  <w16cex:commentExtensible w16cex:durableId="5E74E0DB" w16cex:dateUtc="2024-10-30T16:12:00Z"/>
  <w16cex:commentExtensible w16cex:durableId="52EA2190" w16cex:dateUtc="2024-10-18T19:04:00Z"/>
  <w16cex:commentExtensible w16cex:durableId="7AF32E8B" w16cex:dateUtc="2024-10-30T15:41:00Z"/>
  <w16cex:commentExtensible w16cex:durableId="789ECF8B" w16cex:dateUtc="2024-10-31T17:59:00Z"/>
  <w16cex:commentExtensible w16cex:durableId="4CE31FF1" w16cex:dateUtc="2024-10-25T16:04:00Z"/>
  <w16cex:commentExtensible w16cex:durableId="51056B29" w16cex:dateUtc="2024-10-25T16:04:00Z"/>
  <w16cex:commentExtensible w16cex:durableId="60F2C52E" w16cex:dateUtc="2024-10-25T16:14:00Z"/>
  <w16cex:commentExtensible w16cex:durableId="5F8A2E9C" w16cex:dateUtc="2024-10-25T17:09:00Z"/>
  <w16cex:commentExtensible w16cex:durableId="1CB55B3E" w16cex:dateUtc="2024-10-16T23:31:00Z"/>
  <w16cex:commentExtensible w16cex:durableId="09901ADD" w16cex:dateUtc="2024-10-25T23:46:00Z"/>
  <w16cex:commentExtensible w16cex:durableId="416F7E36" w16cex:dateUtc="2024-10-26T00:10:00Z"/>
  <w16cex:commentExtensible w16cex:durableId="1A0A6E5B" w16cex:dateUtc="2024-10-26T00:05:00Z"/>
  <w16cex:commentExtensible w16cex:durableId="21712B92" w16cex:dateUtc="2024-10-26T00:16:00Z"/>
  <w16cex:commentExtensible w16cex:durableId="366690D3" w16cex:dateUtc="2024-10-26T00:17:00Z"/>
  <w16cex:commentExtensible w16cex:durableId="20AA4D18" w16cex:dateUtc="2024-10-26T00:21:00Z"/>
  <w16cex:commentExtensible w16cex:durableId="2A2B4074" w16cex:dateUtc="2024-10-26T00:22:00Z"/>
  <w16cex:commentExtensible w16cex:durableId="0DDC9D33" w16cex:dateUtc="2024-10-26T00:30:00Z"/>
  <w16cex:commentExtensible w16cex:durableId="695F0B15" w16cex:dateUtc="2024-10-26T00:23:00Z"/>
  <w16cex:commentExtensible w16cex:durableId="09E32ECA" w16cex:dateUtc="2024-10-26T00:24:00Z"/>
  <w16cex:commentExtensible w16cex:durableId="48EC91C7" w16cex:dateUtc="2024-10-26T00:36:00Z"/>
  <w16cex:commentExtensible w16cex:durableId="192EB19C" w16cex:dateUtc="2024-10-26T00:39:00Z"/>
  <w16cex:commentExtensible w16cex:durableId="6946151F" w16cex:dateUtc="2024-10-26T01:04:00Z"/>
  <w16cex:commentExtensible w16cex:durableId="13D9DB25" w16cex:dateUtc="2024-10-26T01:26:00Z"/>
  <w16cex:commentExtensible w16cex:durableId="1E2487B4" w16cex:dateUtc="2024-10-26T01:30:00Z"/>
  <w16cex:commentExtensible w16cex:durableId="512733EF" w16cex:dateUtc="2024-10-26T01:32:00Z"/>
  <w16cex:commentExtensible w16cex:durableId="226AA1E9" w16cex:dateUtc="2024-10-30T13:48:00Z"/>
  <w16cex:commentExtensible w16cex:durableId="6C14A4A6" w16cex:dateUtc="2024-10-30T16:17:00Z"/>
  <w16cex:commentExtensible w16cex:durableId="34D3639E" w16cex:dateUtc="2024-10-30T16:16:00Z"/>
  <w16cex:commentExtensible w16cex:durableId="6FA65F16" w16cex:dateUtc="2024-10-30T16:16:00Z"/>
  <w16cex:commentExtensible w16cex:durableId="5ABB120D" w16cex:dateUtc="2024-10-23T20:53:00Z"/>
  <w16cex:commentExtensible w16cex:durableId="3CD95228" w16cex:dateUtc="2024-10-22T19:12:00Z"/>
  <w16cex:commentExtensible w16cex:durableId="4A4742F0" w16cex:dateUtc="2024-10-25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773306" w16cid:durableId="43E6C425"/>
  <w16cid:commentId w16cid:paraId="7F88AE80" w16cid:durableId="5E74E0DB"/>
  <w16cid:commentId w16cid:paraId="6AE5B78B" w16cid:durableId="52EA2190"/>
  <w16cid:commentId w16cid:paraId="5D1323A8" w16cid:durableId="7AF32E8B"/>
  <w16cid:commentId w16cid:paraId="3CC4EEB4" w16cid:durableId="789ECF8B"/>
  <w16cid:commentId w16cid:paraId="104D0E39" w16cid:durableId="4CE31FF1"/>
  <w16cid:commentId w16cid:paraId="2625B9E5" w16cid:durableId="51056B29"/>
  <w16cid:commentId w16cid:paraId="6DC93BB7" w16cid:durableId="60F2C52E"/>
  <w16cid:commentId w16cid:paraId="76C0875D" w16cid:durableId="5F8A2E9C"/>
  <w16cid:commentId w16cid:paraId="36EC9E54" w16cid:durableId="1CB55B3E"/>
  <w16cid:commentId w16cid:paraId="3A748A3E" w16cid:durableId="09901ADD"/>
  <w16cid:commentId w16cid:paraId="26CFC8A5" w16cid:durableId="416F7E36"/>
  <w16cid:commentId w16cid:paraId="227F07E3" w16cid:durableId="1A0A6E5B"/>
  <w16cid:commentId w16cid:paraId="4A7ADE80" w16cid:durableId="21712B92"/>
  <w16cid:commentId w16cid:paraId="5FDBB8EE" w16cid:durableId="366690D3"/>
  <w16cid:commentId w16cid:paraId="6776424B" w16cid:durableId="20AA4D18"/>
  <w16cid:commentId w16cid:paraId="3FFF3D44" w16cid:durableId="2A2B4074"/>
  <w16cid:commentId w16cid:paraId="6176B82B" w16cid:durableId="0DDC9D33"/>
  <w16cid:commentId w16cid:paraId="0E5674DE" w16cid:durableId="695F0B15"/>
  <w16cid:commentId w16cid:paraId="6A1A6166" w16cid:durableId="09E32ECA"/>
  <w16cid:commentId w16cid:paraId="66DFA16B" w16cid:durableId="48EC91C7"/>
  <w16cid:commentId w16cid:paraId="4F09EDA5" w16cid:durableId="192EB19C"/>
  <w16cid:commentId w16cid:paraId="14B7FE2E" w16cid:durableId="6946151F"/>
  <w16cid:commentId w16cid:paraId="66886331" w16cid:durableId="13D9DB25"/>
  <w16cid:commentId w16cid:paraId="38E6F2D3" w16cid:durableId="1E2487B4"/>
  <w16cid:commentId w16cid:paraId="54191675" w16cid:durableId="512733EF"/>
  <w16cid:commentId w16cid:paraId="205C8E30" w16cid:durableId="226AA1E9"/>
  <w16cid:commentId w16cid:paraId="0145F41D" w16cid:durableId="6C14A4A6"/>
  <w16cid:commentId w16cid:paraId="121889FF" w16cid:durableId="34D3639E"/>
  <w16cid:commentId w16cid:paraId="3BA860FF" w16cid:durableId="6FA65F16"/>
  <w16cid:commentId w16cid:paraId="010F7176" w16cid:durableId="5ABB120D"/>
  <w16cid:commentId w16cid:paraId="48807B7B" w16cid:durableId="3CD95228"/>
  <w16cid:commentId w16cid:paraId="68BF712A" w16cid:durableId="4A474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B343D7" w14:textId="77777777" w:rsidR="00226824" w:rsidRDefault="00226824" w:rsidP="00D76A10">
      <w:pPr>
        <w:spacing w:line="240" w:lineRule="auto"/>
      </w:pPr>
      <w:r>
        <w:separator/>
      </w:r>
    </w:p>
  </w:endnote>
  <w:endnote w:type="continuationSeparator" w:id="0">
    <w:p w14:paraId="00BF2A74" w14:textId="77777777" w:rsidR="00226824" w:rsidRDefault="00226824"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8345C7C7-0370-439C-84B3-64E52D9DD996}"/>
    <w:embedBold r:id="rId2" w:fontKey="{21B5E11F-4A30-46D6-9569-C393EB00CA53}"/>
  </w:font>
  <w:font w:name="Merriweather">
    <w:charset w:val="00"/>
    <w:family w:val="auto"/>
    <w:pitch w:val="variable"/>
    <w:sig w:usb0="20000207" w:usb1="00000002" w:usb2="00000000" w:usb3="00000000" w:csb0="00000197" w:csb1="00000000"/>
    <w:embedRegular r:id="rId3" w:fontKey="{93995D3A-2DBA-4A0D-9404-408CF568C687}"/>
  </w:font>
  <w:font w:name="Calibri">
    <w:panose1 w:val="020F0502020204030204"/>
    <w:charset w:val="00"/>
    <w:family w:val="swiss"/>
    <w:pitch w:val="variable"/>
    <w:sig w:usb0="E4002EFF" w:usb1="C200247B" w:usb2="00000009" w:usb3="00000000" w:csb0="000001FF" w:csb1="00000000"/>
    <w:embedRegular r:id="rId4" w:fontKey="{B5E8925A-FBD1-4A4F-A8AF-58E115B2EEE6}"/>
  </w:font>
  <w:font w:name="Cambria">
    <w:panose1 w:val="02040503050406030204"/>
    <w:charset w:val="00"/>
    <w:family w:val="roman"/>
    <w:pitch w:val="variable"/>
    <w:sig w:usb0="E00006FF" w:usb1="420024FF" w:usb2="02000000" w:usb3="00000000" w:csb0="0000019F" w:csb1="00000000"/>
    <w:embedRegular r:id="rId5" w:fontKey="{35FB56B0-DC50-4482-8996-1E057FA42D6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CF9387" w14:textId="77777777" w:rsidR="00226824" w:rsidRDefault="00226824" w:rsidP="00D76A10">
      <w:pPr>
        <w:spacing w:line="240" w:lineRule="auto"/>
      </w:pPr>
      <w:r>
        <w:separator/>
      </w:r>
    </w:p>
  </w:footnote>
  <w:footnote w:type="continuationSeparator" w:id="0">
    <w:p w14:paraId="674BA83A" w14:textId="77777777" w:rsidR="00226824" w:rsidRDefault="00226824"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503DE"/>
    <w:multiLevelType w:val="hybridMultilevel"/>
    <w:tmpl w:val="F48E71AA"/>
    <w:lvl w:ilvl="0" w:tplc="172694D4">
      <w:start w:val="1"/>
      <w:numFmt w:val="bullet"/>
      <w:lvlText w:val=""/>
      <w:lvlJc w:val="left"/>
      <w:pPr>
        <w:ind w:left="1080" w:hanging="360"/>
      </w:pPr>
      <w:rPr>
        <w:rFonts w:ascii="Symbol" w:hAnsi="Symbol"/>
      </w:rPr>
    </w:lvl>
    <w:lvl w:ilvl="1" w:tplc="2DBE51F4">
      <w:start w:val="1"/>
      <w:numFmt w:val="bullet"/>
      <w:lvlText w:val=""/>
      <w:lvlJc w:val="left"/>
      <w:pPr>
        <w:ind w:left="1080" w:hanging="360"/>
      </w:pPr>
      <w:rPr>
        <w:rFonts w:ascii="Symbol" w:hAnsi="Symbol"/>
      </w:rPr>
    </w:lvl>
    <w:lvl w:ilvl="2" w:tplc="6268C840">
      <w:start w:val="1"/>
      <w:numFmt w:val="bullet"/>
      <w:lvlText w:val=""/>
      <w:lvlJc w:val="left"/>
      <w:pPr>
        <w:ind w:left="1080" w:hanging="360"/>
      </w:pPr>
      <w:rPr>
        <w:rFonts w:ascii="Symbol" w:hAnsi="Symbol"/>
      </w:rPr>
    </w:lvl>
    <w:lvl w:ilvl="3" w:tplc="EAB81E9C">
      <w:start w:val="1"/>
      <w:numFmt w:val="bullet"/>
      <w:lvlText w:val=""/>
      <w:lvlJc w:val="left"/>
      <w:pPr>
        <w:ind w:left="1080" w:hanging="360"/>
      </w:pPr>
      <w:rPr>
        <w:rFonts w:ascii="Symbol" w:hAnsi="Symbol"/>
      </w:rPr>
    </w:lvl>
    <w:lvl w:ilvl="4" w:tplc="97DC64AC">
      <w:start w:val="1"/>
      <w:numFmt w:val="bullet"/>
      <w:lvlText w:val=""/>
      <w:lvlJc w:val="left"/>
      <w:pPr>
        <w:ind w:left="1080" w:hanging="360"/>
      </w:pPr>
      <w:rPr>
        <w:rFonts w:ascii="Symbol" w:hAnsi="Symbol"/>
      </w:rPr>
    </w:lvl>
    <w:lvl w:ilvl="5" w:tplc="78E42D1A">
      <w:start w:val="1"/>
      <w:numFmt w:val="bullet"/>
      <w:lvlText w:val=""/>
      <w:lvlJc w:val="left"/>
      <w:pPr>
        <w:ind w:left="1080" w:hanging="360"/>
      </w:pPr>
      <w:rPr>
        <w:rFonts w:ascii="Symbol" w:hAnsi="Symbol"/>
      </w:rPr>
    </w:lvl>
    <w:lvl w:ilvl="6" w:tplc="B0542B92">
      <w:start w:val="1"/>
      <w:numFmt w:val="bullet"/>
      <w:lvlText w:val=""/>
      <w:lvlJc w:val="left"/>
      <w:pPr>
        <w:ind w:left="1080" w:hanging="360"/>
      </w:pPr>
      <w:rPr>
        <w:rFonts w:ascii="Symbol" w:hAnsi="Symbol"/>
      </w:rPr>
    </w:lvl>
    <w:lvl w:ilvl="7" w:tplc="CD34F74C">
      <w:start w:val="1"/>
      <w:numFmt w:val="bullet"/>
      <w:lvlText w:val=""/>
      <w:lvlJc w:val="left"/>
      <w:pPr>
        <w:ind w:left="1080" w:hanging="360"/>
      </w:pPr>
      <w:rPr>
        <w:rFonts w:ascii="Symbol" w:hAnsi="Symbol"/>
      </w:rPr>
    </w:lvl>
    <w:lvl w:ilvl="8" w:tplc="E6EA1EC2">
      <w:start w:val="1"/>
      <w:numFmt w:val="bullet"/>
      <w:lvlText w:val=""/>
      <w:lvlJc w:val="left"/>
      <w:pPr>
        <w:ind w:left="1080" w:hanging="360"/>
      </w:pPr>
      <w:rPr>
        <w:rFonts w:ascii="Symbol" w:hAnsi="Symbol"/>
      </w:rPr>
    </w:lvl>
  </w:abstractNum>
  <w:abstractNum w:abstractNumId="1" w15:restartNumberingAfterBreak="0">
    <w:nsid w:val="09BA5C00"/>
    <w:multiLevelType w:val="hybridMultilevel"/>
    <w:tmpl w:val="5FF48FFA"/>
    <w:lvl w:ilvl="0" w:tplc="E556C558">
      <w:start w:val="1"/>
      <w:numFmt w:val="bullet"/>
      <w:lvlText w:val=""/>
      <w:lvlJc w:val="left"/>
      <w:pPr>
        <w:ind w:left="1080" w:hanging="360"/>
      </w:pPr>
      <w:rPr>
        <w:rFonts w:ascii="Symbol" w:hAnsi="Symbol"/>
      </w:rPr>
    </w:lvl>
    <w:lvl w:ilvl="1" w:tplc="5728ECE2">
      <w:start w:val="1"/>
      <w:numFmt w:val="bullet"/>
      <w:lvlText w:val=""/>
      <w:lvlJc w:val="left"/>
      <w:pPr>
        <w:ind w:left="1080" w:hanging="360"/>
      </w:pPr>
      <w:rPr>
        <w:rFonts w:ascii="Symbol" w:hAnsi="Symbol"/>
      </w:rPr>
    </w:lvl>
    <w:lvl w:ilvl="2" w:tplc="3E8C0D94">
      <w:start w:val="1"/>
      <w:numFmt w:val="bullet"/>
      <w:lvlText w:val=""/>
      <w:lvlJc w:val="left"/>
      <w:pPr>
        <w:ind w:left="1080" w:hanging="360"/>
      </w:pPr>
      <w:rPr>
        <w:rFonts w:ascii="Symbol" w:hAnsi="Symbol"/>
      </w:rPr>
    </w:lvl>
    <w:lvl w:ilvl="3" w:tplc="6644A2F4">
      <w:start w:val="1"/>
      <w:numFmt w:val="bullet"/>
      <w:lvlText w:val=""/>
      <w:lvlJc w:val="left"/>
      <w:pPr>
        <w:ind w:left="1080" w:hanging="360"/>
      </w:pPr>
      <w:rPr>
        <w:rFonts w:ascii="Symbol" w:hAnsi="Symbol"/>
      </w:rPr>
    </w:lvl>
    <w:lvl w:ilvl="4" w:tplc="FE9C5370">
      <w:start w:val="1"/>
      <w:numFmt w:val="bullet"/>
      <w:lvlText w:val=""/>
      <w:lvlJc w:val="left"/>
      <w:pPr>
        <w:ind w:left="1080" w:hanging="360"/>
      </w:pPr>
      <w:rPr>
        <w:rFonts w:ascii="Symbol" w:hAnsi="Symbol"/>
      </w:rPr>
    </w:lvl>
    <w:lvl w:ilvl="5" w:tplc="8482D28C">
      <w:start w:val="1"/>
      <w:numFmt w:val="bullet"/>
      <w:lvlText w:val=""/>
      <w:lvlJc w:val="left"/>
      <w:pPr>
        <w:ind w:left="1080" w:hanging="360"/>
      </w:pPr>
      <w:rPr>
        <w:rFonts w:ascii="Symbol" w:hAnsi="Symbol"/>
      </w:rPr>
    </w:lvl>
    <w:lvl w:ilvl="6" w:tplc="E4B22D8C">
      <w:start w:val="1"/>
      <w:numFmt w:val="bullet"/>
      <w:lvlText w:val=""/>
      <w:lvlJc w:val="left"/>
      <w:pPr>
        <w:ind w:left="1080" w:hanging="360"/>
      </w:pPr>
      <w:rPr>
        <w:rFonts w:ascii="Symbol" w:hAnsi="Symbol"/>
      </w:rPr>
    </w:lvl>
    <w:lvl w:ilvl="7" w:tplc="C8E0D276">
      <w:start w:val="1"/>
      <w:numFmt w:val="bullet"/>
      <w:lvlText w:val=""/>
      <w:lvlJc w:val="left"/>
      <w:pPr>
        <w:ind w:left="1080" w:hanging="360"/>
      </w:pPr>
      <w:rPr>
        <w:rFonts w:ascii="Symbol" w:hAnsi="Symbol"/>
      </w:rPr>
    </w:lvl>
    <w:lvl w:ilvl="8" w:tplc="7786E54A">
      <w:start w:val="1"/>
      <w:numFmt w:val="bullet"/>
      <w:lvlText w:val=""/>
      <w:lvlJc w:val="left"/>
      <w:pPr>
        <w:ind w:left="1080" w:hanging="360"/>
      </w:pPr>
      <w:rPr>
        <w:rFonts w:ascii="Symbol" w:hAnsi="Symbol"/>
      </w:rPr>
    </w:lvl>
  </w:abstractNum>
  <w:abstractNum w:abstractNumId="2"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27DF9"/>
    <w:multiLevelType w:val="hybridMultilevel"/>
    <w:tmpl w:val="13E0BB34"/>
    <w:lvl w:ilvl="0" w:tplc="4934A940">
      <w:start w:val="1"/>
      <w:numFmt w:val="bullet"/>
      <w:lvlText w:val=""/>
      <w:lvlJc w:val="left"/>
      <w:pPr>
        <w:ind w:left="1080" w:hanging="360"/>
      </w:pPr>
      <w:rPr>
        <w:rFonts w:ascii="Symbol" w:hAnsi="Symbol"/>
      </w:rPr>
    </w:lvl>
    <w:lvl w:ilvl="1" w:tplc="700AB6EA">
      <w:start w:val="1"/>
      <w:numFmt w:val="bullet"/>
      <w:lvlText w:val=""/>
      <w:lvlJc w:val="left"/>
      <w:pPr>
        <w:ind w:left="1080" w:hanging="360"/>
      </w:pPr>
      <w:rPr>
        <w:rFonts w:ascii="Symbol" w:hAnsi="Symbol"/>
      </w:rPr>
    </w:lvl>
    <w:lvl w:ilvl="2" w:tplc="C15CA07E">
      <w:start w:val="1"/>
      <w:numFmt w:val="bullet"/>
      <w:lvlText w:val=""/>
      <w:lvlJc w:val="left"/>
      <w:pPr>
        <w:ind w:left="1080" w:hanging="360"/>
      </w:pPr>
      <w:rPr>
        <w:rFonts w:ascii="Symbol" w:hAnsi="Symbol"/>
      </w:rPr>
    </w:lvl>
    <w:lvl w:ilvl="3" w:tplc="6ED66CEA">
      <w:start w:val="1"/>
      <w:numFmt w:val="bullet"/>
      <w:lvlText w:val=""/>
      <w:lvlJc w:val="left"/>
      <w:pPr>
        <w:ind w:left="1080" w:hanging="360"/>
      </w:pPr>
      <w:rPr>
        <w:rFonts w:ascii="Symbol" w:hAnsi="Symbol"/>
      </w:rPr>
    </w:lvl>
    <w:lvl w:ilvl="4" w:tplc="AD727432">
      <w:start w:val="1"/>
      <w:numFmt w:val="bullet"/>
      <w:lvlText w:val=""/>
      <w:lvlJc w:val="left"/>
      <w:pPr>
        <w:ind w:left="1080" w:hanging="360"/>
      </w:pPr>
      <w:rPr>
        <w:rFonts w:ascii="Symbol" w:hAnsi="Symbol"/>
      </w:rPr>
    </w:lvl>
    <w:lvl w:ilvl="5" w:tplc="13DC1C64">
      <w:start w:val="1"/>
      <w:numFmt w:val="bullet"/>
      <w:lvlText w:val=""/>
      <w:lvlJc w:val="left"/>
      <w:pPr>
        <w:ind w:left="1080" w:hanging="360"/>
      </w:pPr>
      <w:rPr>
        <w:rFonts w:ascii="Symbol" w:hAnsi="Symbol"/>
      </w:rPr>
    </w:lvl>
    <w:lvl w:ilvl="6" w:tplc="7F6602A2">
      <w:start w:val="1"/>
      <w:numFmt w:val="bullet"/>
      <w:lvlText w:val=""/>
      <w:lvlJc w:val="left"/>
      <w:pPr>
        <w:ind w:left="1080" w:hanging="360"/>
      </w:pPr>
      <w:rPr>
        <w:rFonts w:ascii="Symbol" w:hAnsi="Symbol"/>
      </w:rPr>
    </w:lvl>
    <w:lvl w:ilvl="7" w:tplc="5322951E">
      <w:start w:val="1"/>
      <w:numFmt w:val="bullet"/>
      <w:lvlText w:val=""/>
      <w:lvlJc w:val="left"/>
      <w:pPr>
        <w:ind w:left="1080" w:hanging="360"/>
      </w:pPr>
      <w:rPr>
        <w:rFonts w:ascii="Symbol" w:hAnsi="Symbol"/>
      </w:rPr>
    </w:lvl>
    <w:lvl w:ilvl="8" w:tplc="04D4A09E">
      <w:start w:val="1"/>
      <w:numFmt w:val="bullet"/>
      <w:lvlText w:val=""/>
      <w:lvlJc w:val="left"/>
      <w:pPr>
        <w:ind w:left="1080" w:hanging="360"/>
      </w:pPr>
      <w:rPr>
        <w:rFonts w:ascii="Symbol" w:hAnsi="Symbol"/>
      </w:rPr>
    </w:lvl>
  </w:abstractNum>
  <w:abstractNum w:abstractNumId="4"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21885"/>
    <w:multiLevelType w:val="hybridMultilevel"/>
    <w:tmpl w:val="D536362C"/>
    <w:lvl w:ilvl="0" w:tplc="87901D5E">
      <w:start w:val="1"/>
      <w:numFmt w:val="bullet"/>
      <w:lvlText w:val=""/>
      <w:lvlJc w:val="left"/>
      <w:pPr>
        <w:ind w:left="720" w:hanging="360"/>
      </w:pPr>
      <w:rPr>
        <w:rFonts w:ascii="Symbol" w:hAnsi="Symbol"/>
      </w:rPr>
    </w:lvl>
    <w:lvl w:ilvl="1" w:tplc="FEF46D3C">
      <w:start w:val="1"/>
      <w:numFmt w:val="bullet"/>
      <w:lvlText w:val=""/>
      <w:lvlJc w:val="left"/>
      <w:pPr>
        <w:ind w:left="720" w:hanging="360"/>
      </w:pPr>
      <w:rPr>
        <w:rFonts w:ascii="Symbol" w:hAnsi="Symbol"/>
      </w:rPr>
    </w:lvl>
    <w:lvl w:ilvl="2" w:tplc="02EC6AF6">
      <w:start w:val="1"/>
      <w:numFmt w:val="bullet"/>
      <w:lvlText w:val=""/>
      <w:lvlJc w:val="left"/>
      <w:pPr>
        <w:ind w:left="720" w:hanging="360"/>
      </w:pPr>
      <w:rPr>
        <w:rFonts w:ascii="Symbol" w:hAnsi="Symbol"/>
      </w:rPr>
    </w:lvl>
    <w:lvl w:ilvl="3" w:tplc="DE5872B4">
      <w:start w:val="1"/>
      <w:numFmt w:val="bullet"/>
      <w:lvlText w:val=""/>
      <w:lvlJc w:val="left"/>
      <w:pPr>
        <w:ind w:left="720" w:hanging="360"/>
      </w:pPr>
      <w:rPr>
        <w:rFonts w:ascii="Symbol" w:hAnsi="Symbol"/>
      </w:rPr>
    </w:lvl>
    <w:lvl w:ilvl="4" w:tplc="FA7E5F4A">
      <w:start w:val="1"/>
      <w:numFmt w:val="bullet"/>
      <w:lvlText w:val=""/>
      <w:lvlJc w:val="left"/>
      <w:pPr>
        <w:ind w:left="720" w:hanging="360"/>
      </w:pPr>
      <w:rPr>
        <w:rFonts w:ascii="Symbol" w:hAnsi="Symbol"/>
      </w:rPr>
    </w:lvl>
    <w:lvl w:ilvl="5" w:tplc="1DC0ABA0">
      <w:start w:val="1"/>
      <w:numFmt w:val="bullet"/>
      <w:lvlText w:val=""/>
      <w:lvlJc w:val="left"/>
      <w:pPr>
        <w:ind w:left="720" w:hanging="360"/>
      </w:pPr>
      <w:rPr>
        <w:rFonts w:ascii="Symbol" w:hAnsi="Symbol"/>
      </w:rPr>
    </w:lvl>
    <w:lvl w:ilvl="6" w:tplc="83A282BC">
      <w:start w:val="1"/>
      <w:numFmt w:val="bullet"/>
      <w:lvlText w:val=""/>
      <w:lvlJc w:val="left"/>
      <w:pPr>
        <w:ind w:left="720" w:hanging="360"/>
      </w:pPr>
      <w:rPr>
        <w:rFonts w:ascii="Symbol" w:hAnsi="Symbol"/>
      </w:rPr>
    </w:lvl>
    <w:lvl w:ilvl="7" w:tplc="075A61B8">
      <w:start w:val="1"/>
      <w:numFmt w:val="bullet"/>
      <w:lvlText w:val=""/>
      <w:lvlJc w:val="left"/>
      <w:pPr>
        <w:ind w:left="720" w:hanging="360"/>
      </w:pPr>
      <w:rPr>
        <w:rFonts w:ascii="Symbol" w:hAnsi="Symbol"/>
      </w:rPr>
    </w:lvl>
    <w:lvl w:ilvl="8" w:tplc="4D3420FE">
      <w:start w:val="1"/>
      <w:numFmt w:val="bullet"/>
      <w:lvlText w:val=""/>
      <w:lvlJc w:val="left"/>
      <w:pPr>
        <w:ind w:left="720" w:hanging="360"/>
      </w:pPr>
      <w:rPr>
        <w:rFonts w:ascii="Symbol" w:hAnsi="Symbol"/>
      </w:rPr>
    </w:lvl>
  </w:abstractNum>
  <w:abstractNum w:abstractNumId="6" w15:restartNumberingAfterBreak="0">
    <w:nsid w:val="339E01DA"/>
    <w:multiLevelType w:val="hybridMultilevel"/>
    <w:tmpl w:val="772EA286"/>
    <w:lvl w:ilvl="0" w:tplc="79E2552C">
      <w:start w:val="1"/>
      <w:numFmt w:val="bullet"/>
      <w:lvlText w:val=""/>
      <w:lvlJc w:val="left"/>
      <w:pPr>
        <w:ind w:left="1080" w:hanging="360"/>
      </w:pPr>
      <w:rPr>
        <w:rFonts w:ascii="Symbol" w:hAnsi="Symbol"/>
      </w:rPr>
    </w:lvl>
    <w:lvl w:ilvl="1" w:tplc="DFF0A7FE">
      <w:start w:val="1"/>
      <w:numFmt w:val="bullet"/>
      <w:lvlText w:val=""/>
      <w:lvlJc w:val="left"/>
      <w:pPr>
        <w:ind w:left="1080" w:hanging="360"/>
      </w:pPr>
      <w:rPr>
        <w:rFonts w:ascii="Symbol" w:hAnsi="Symbol"/>
      </w:rPr>
    </w:lvl>
    <w:lvl w:ilvl="2" w:tplc="3FBA20F4">
      <w:start w:val="1"/>
      <w:numFmt w:val="bullet"/>
      <w:lvlText w:val=""/>
      <w:lvlJc w:val="left"/>
      <w:pPr>
        <w:ind w:left="1080" w:hanging="360"/>
      </w:pPr>
      <w:rPr>
        <w:rFonts w:ascii="Symbol" w:hAnsi="Symbol"/>
      </w:rPr>
    </w:lvl>
    <w:lvl w:ilvl="3" w:tplc="760E864A">
      <w:start w:val="1"/>
      <w:numFmt w:val="bullet"/>
      <w:lvlText w:val=""/>
      <w:lvlJc w:val="left"/>
      <w:pPr>
        <w:ind w:left="1080" w:hanging="360"/>
      </w:pPr>
      <w:rPr>
        <w:rFonts w:ascii="Symbol" w:hAnsi="Symbol"/>
      </w:rPr>
    </w:lvl>
    <w:lvl w:ilvl="4" w:tplc="409C1F44">
      <w:start w:val="1"/>
      <w:numFmt w:val="bullet"/>
      <w:lvlText w:val=""/>
      <w:lvlJc w:val="left"/>
      <w:pPr>
        <w:ind w:left="1080" w:hanging="360"/>
      </w:pPr>
      <w:rPr>
        <w:rFonts w:ascii="Symbol" w:hAnsi="Symbol"/>
      </w:rPr>
    </w:lvl>
    <w:lvl w:ilvl="5" w:tplc="EFC0275E">
      <w:start w:val="1"/>
      <w:numFmt w:val="bullet"/>
      <w:lvlText w:val=""/>
      <w:lvlJc w:val="left"/>
      <w:pPr>
        <w:ind w:left="1080" w:hanging="360"/>
      </w:pPr>
      <w:rPr>
        <w:rFonts w:ascii="Symbol" w:hAnsi="Symbol"/>
      </w:rPr>
    </w:lvl>
    <w:lvl w:ilvl="6" w:tplc="A0546282">
      <w:start w:val="1"/>
      <w:numFmt w:val="bullet"/>
      <w:lvlText w:val=""/>
      <w:lvlJc w:val="left"/>
      <w:pPr>
        <w:ind w:left="1080" w:hanging="360"/>
      </w:pPr>
      <w:rPr>
        <w:rFonts w:ascii="Symbol" w:hAnsi="Symbol"/>
      </w:rPr>
    </w:lvl>
    <w:lvl w:ilvl="7" w:tplc="A5A6759E">
      <w:start w:val="1"/>
      <w:numFmt w:val="bullet"/>
      <w:lvlText w:val=""/>
      <w:lvlJc w:val="left"/>
      <w:pPr>
        <w:ind w:left="1080" w:hanging="360"/>
      </w:pPr>
      <w:rPr>
        <w:rFonts w:ascii="Symbol" w:hAnsi="Symbol"/>
      </w:rPr>
    </w:lvl>
    <w:lvl w:ilvl="8" w:tplc="BCDA7124">
      <w:start w:val="1"/>
      <w:numFmt w:val="bullet"/>
      <w:lvlText w:val=""/>
      <w:lvlJc w:val="left"/>
      <w:pPr>
        <w:ind w:left="1080" w:hanging="360"/>
      </w:pPr>
      <w:rPr>
        <w:rFonts w:ascii="Symbol" w:hAnsi="Symbol"/>
      </w:rPr>
    </w:lvl>
  </w:abstractNum>
  <w:abstractNum w:abstractNumId="7" w15:restartNumberingAfterBreak="0">
    <w:nsid w:val="42F72DD1"/>
    <w:multiLevelType w:val="hybridMultilevel"/>
    <w:tmpl w:val="CE868118"/>
    <w:lvl w:ilvl="0" w:tplc="F7C6F9C4">
      <w:start w:val="1"/>
      <w:numFmt w:val="bullet"/>
      <w:lvlText w:val=""/>
      <w:lvlJc w:val="left"/>
      <w:pPr>
        <w:ind w:left="1080" w:hanging="360"/>
      </w:pPr>
      <w:rPr>
        <w:rFonts w:ascii="Symbol" w:hAnsi="Symbol"/>
      </w:rPr>
    </w:lvl>
    <w:lvl w:ilvl="1" w:tplc="9C142602">
      <w:start w:val="1"/>
      <w:numFmt w:val="bullet"/>
      <w:lvlText w:val=""/>
      <w:lvlJc w:val="left"/>
      <w:pPr>
        <w:ind w:left="1080" w:hanging="360"/>
      </w:pPr>
      <w:rPr>
        <w:rFonts w:ascii="Symbol" w:hAnsi="Symbol"/>
      </w:rPr>
    </w:lvl>
    <w:lvl w:ilvl="2" w:tplc="883E4A28">
      <w:start w:val="1"/>
      <w:numFmt w:val="bullet"/>
      <w:lvlText w:val=""/>
      <w:lvlJc w:val="left"/>
      <w:pPr>
        <w:ind w:left="1080" w:hanging="360"/>
      </w:pPr>
      <w:rPr>
        <w:rFonts w:ascii="Symbol" w:hAnsi="Symbol"/>
      </w:rPr>
    </w:lvl>
    <w:lvl w:ilvl="3" w:tplc="67E068EC">
      <w:start w:val="1"/>
      <w:numFmt w:val="bullet"/>
      <w:lvlText w:val=""/>
      <w:lvlJc w:val="left"/>
      <w:pPr>
        <w:ind w:left="1080" w:hanging="360"/>
      </w:pPr>
      <w:rPr>
        <w:rFonts w:ascii="Symbol" w:hAnsi="Symbol"/>
      </w:rPr>
    </w:lvl>
    <w:lvl w:ilvl="4" w:tplc="8CC27532">
      <w:start w:val="1"/>
      <w:numFmt w:val="bullet"/>
      <w:lvlText w:val=""/>
      <w:lvlJc w:val="left"/>
      <w:pPr>
        <w:ind w:left="1080" w:hanging="360"/>
      </w:pPr>
      <w:rPr>
        <w:rFonts w:ascii="Symbol" w:hAnsi="Symbol"/>
      </w:rPr>
    </w:lvl>
    <w:lvl w:ilvl="5" w:tplc="9484F5CA">
      <w:start w:val="1"/>
      <w:numFmt w:val="bullet"/>
      <w:lvlText w:val=""/>
      <w:lvlJc w:val="left"/>
      <w:pPr>
        <w:ind w:left="1080" w:hanging="360"/>
      </w:pPr>
      <w:rPr>
        <w:rFonts w:ascii="Symbol" w:hAnsi="Symbol"/>
      </w:rPr>
    </w:lvl>
    <w:lvl w:ilvl="6" w:tplc="EEB88BD0">
      <w:start w:val="1"/>
      <w:numFmt w:val="bullet"/>
      <w:lvlText w:val=""/>
      <w:lvlJc w:val="left"/>
      <w:pPr>
        <w:ind w:left="1080" w:hanging="360"/>
      </w:pPr>
      <w:rPr>
        <w:rFonts w:ascii="Symbol" w:hAnsi="Symbol"/>
      </w:rPr>
    </w:lvl>
    <w:lvl w:ilvl="7" w:tplc="542C9AB8">
      <w:start w:val="1"/>
      <w:numFmt w:val="bullet"/>
      <w:lvlText w:val=""/>
      <w:lvlJc w:val="left"/>
      <w:pPr>
        <w:ind w:left="1080" w:hanging="360"/>
      </w:pPr>
      <w:rPr>
        <w:rFonts w:ascii="Symbol" w:hAnsi="Symbol"/>
      </w:rPr>
    </w:lvl>
    <w:lvl w:ilvl="8" w:tplc="EBE65DD4">
      <w:start w:val="1"/>
      <w:numFmt w:val="bullet"/>
      <w:lvlText w:val=""/>
      <w:lvlJc w:val="left"/>
      <w:pPr>
        <w:ind w:left="1080" w:hanging="360"/>
      </w:pPr>
      <w:rPr>
        <w:rFonts w:ascii="Symbol" w:hAnsi="Symbol"/>
      </w:rPr>
    </w:lvl>
  </w:abstractNum>
  <w:abstractNum w:abstractNumId="8" w15:restartNumberingAfterBreak="0">
    <w:nsid w:val="4EAF6351"/>
    <w:multiLevelType w:val="hybridMultilevel"/>
    <w:tmpl w:val="BB5086AA"/>
    <w:lvl w:ilvl="0" w:tplc="987C3A06">
      <w:start w:val="1"/>
      <w:numFmt w:val="bullet"/>
      <w:lvlText w:val=""/>
      <w:lvlJc w:val="left"/>
      <w:pPr>
        <w:ind w:left="1080" w:hanging="360"/>
      </w:pPr>
      <w:rPr>
        <w:rFonts w:ascii="Symbol" w:hAnsi="Symbol"/>
      </w:rPr>
    </w:lvl>
    <w:lvl w:ilvl="1" w:tplc="4230B9AC">
      <w:start w:val="1"/>
      <w:numFmt w:val="bullet"/>
      <w:lvlText w:val=""/>
      <w:lvlJc w:val="left"/>
      <w:pPr>
        <w:ind w:left="1080" w:hanging="360"/>
      </w:pPr>
      <w:rPr>
        <w:rFonts w:ascii="Symbol" w:hAnsi="Symbol"/>
      </w:rPr>
    </w:lvl>
    <w:lvl w:ilvl="2" w:tplc="94DC690A">
      <w:start w:val="1"/>
      <w:numFmt w:val="bullet"/>
      <w:lvlText w:val=""/>
      <w:lvlJc w:val="left"/>
      <w:pPr>
        <w:ind w:left="1080" w:hanging="360"/>
      </w:pPr>
      <w:rPr>
        <w:rFonts w:ascii="Symbol" w:hAnsi="Symbol"/>
      </w:rPr>
    </w:lvl>
    <w:lvl w:ilvl="3" w:tplc="249CF880">
      <w:start w:val="1"/>
      <w:numFmt w:val="bullet"/>
      <w:lvlText w:val=""/>
      <w:lvlJc w:val="left"/>
      <w:pPr>
        <w:ind w:left="1080" w:hanging="360"/>
      </w:pPr>
      <w:rPr>
        <w:rFonts w:ascii="Symbol" w:hAnsi="Symbol"/>
      </w:rPr>
    </w:lvl>
    <w:lvl w:ilvl="4" w:tplc="0ABAC05C">
      <w:start w:val="1"/>
      <w:numFmt w:val="bullet"/>
      <w:lvlText w:val=""/>
      <w:lvlJc w:val="left"/>
      <w:pPr>
        <w:ind w:left="1080" w:hanging="360"/>
      </w:pPr>
      <w:rPr>
        <w:rFonts w:ascii="Symbol" w:hAnsi="Symbol"/>
      </w:rPr>
    </w:lvl>
    <w:lvl w:ilvl="5" w:tplc="01927988">
      <w:start w:val="1"/>
      <w:numFmt w:val="bullet"/>
      <w:lvlText w:val=""/>
      <w:lvlJc w:val="left"/>
      <w:pPr>
        <w:ind w:left="1080" w:hanging="360"/>
      </w:pPr>
      <w:rPr>
        <w:rFonts w:ascii="Symbol" w:hAnsi="Symbol"/>
      </w:rPr>
    </w:lvl>
    <w:lvl w:ilvl="6" w:tplc="CA0A7AD6">
      <w:start w:val="1"/>
      <w:numFmt w:val="bullet"/>
      <w:lvlText w:val=""/>
      <w:lvlJc w:val="left"/>
      <w:pPr>
        <w:ind w:left="1080" w:hanging="360"/>
      </w:pPr>
      <w:rPr>
        <w:rFonts w:ascii="Symbol" w:hAnsi="Symbol"/>
      </w:rPr>
    </w:lvl>
    <w:lvl w:ilvl="7" w:tplc="EF5057D4">
      <w:start w:val="1"/>
      <w:numFmt w:val="bullet"/>
      <w:lvlText w:val=""/>
      <w:lvlJc w:val="left"/>
      <w:pPr>
        <w:ind w:left="1080" w:hanging="360"/>
      </w:pPr>
      <w:rPr>
        <w:rFonts w:ascii="Symbol" w:hAnsi="Symbol"/>
      </w:rPr>
    </w:lvl>
    <w:lvl w:ilvl="8" w:tplc="ED568E26">
      <w:start w:val="1"/>
      <w:numFmt w:val="bullet"/>
      <w:lvlText w:val=""/>
      <w:lvlJc w:val="left"/>
      <w:pPr>
        <w:ind w:left="1080" w:hanging="360"/>
      </w:pPr>
      <w:rPr>
        <w:rFonts w:ascii="Symbol" w:hAnsi="Symbol"/>
      </w:rPr>
    </w:lvl>
  </w:abstractNum>
  <w:abstractNum w:abstractNumId="9"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abstractNum w:abstractNumId="10" w15:restartNumberingAfterBreak="0">
    <w:nsid w:val="53994C7A"/>
    <w:multiLevelType w:val="hybridMultilevel"/>
    <w:tmpl w:val="76C865FA"/>
    <w:lvl w:ilvl="0" w:tplc="C2A008A8">
      <w:start w:val="1"/>
      <w:numFmt w:val="bullet"/>
      <w:lvlText w:val=""/>
      <w:lvlJc w:val="left"/>
      <w:pPr>
        <w:ind w:left="1080" w:hanging="360"/>
      </w:pPr>
      <w:rPr>
        <w:rFonts w:ascii="Symbol" w:hAnsi="Symbol"/>
      </w:rPr>
    </w:lvl>
    <w:lvl w:ilvl="1" w:tplc="8746F0BC">
      <w:start w:val="1"/>
      <w:numFmt w:val="bullet"/>
      <w:lvlText w:val=""/>
      <w:lvlJc w:val="left"/>
      <w:pPr>
        <w:ind w:left="1080" w:hanging="360"/>
      </w:pPr>
      <w:rPr>
        <w:rFonts w:ascii="Symbol" w:hAnsi="Symbol"/>
      </w:rPr>
    </w:lvl>
    <w:lvl w:ilvl="2" w:tplc="23E43252">
      <w:start w:val="1"/>
      <w:numFmt w:val="bullet"/>
      <w:lvlText w:val=""/>
      <w:lvlJc w:val="left"/>
      <w:pPr>
        <w:ind w:left="1080" w:hanging="360"/>
      </w:pPr>
      <w:rPr>
        <w:rFonts w:ascii="Symbol" w:hAnsi="Symbol"/>
      </w:rPr>
    </w:lvl>
    <w:lvl w:ilvl="3" w:tplc="DE502784">
      <w:start w:val="1"/>
      <w:numFmt w:val="bullet"/>
      <w:lvlText w:val=""/>
      <w:lvlJc w:val="left"/>
      <w:pPr>
        <w:ind w:left="1080" w:hanging="360"/>
      </w:pPr>
      <w:rPr>
        <w:rFonts w:ascii="Symbol" w:hAnsi="Symbol"/>
      </w:rPr>
    </w:lvl>
    <w:lvl w:ilvl="4" w:tplc="795AD1F8">
      <w:start w:val="1"/>
      <w:numFmt w:val="bullet"/>
      <w:lvlText w:val=""/>
      <w:lvlJc w:val="left"/>
      <w:pPr>
        <w:ind w:left="1080" w:hanging="360"/>
      </w:pPr>
      <w:rPr>
        <w:rFonts w:ascii="Symbol" w:hAnsi="Symbol"/>
      </w:rPr>
    </w:lvl>
    <w:lvl w:ilvl="5" w:tplc="A4341056">
      <w:start w:val="1"/>
      <w:numFmt w:val="bullet"/>
      <w:lvlText w:val=""/>
      <w:lvlJc w:val="left"/>
      <w:pPr>
        <w:ind w:left="1080" w:hanging="360"/>
      </w:pPr>
      <w:rPr>
        <w:rFonts w:ascii="Symbol" w:hAnsi="Symbol"/>
      </w:rPr>
    </w:lvl>
    <w:lvl w:ilvl="6" w:tplc="0A34C82A">
      <w:start w:val="1"/>
      <w:numFmt w:val="bullet"/>
      <w:lvlText w:val=""/>
      <w:lvlJc w:val="left"/>
      <w:pPr>
        <w:ind w:left="1080" w:hanging="360"/>
      </w:pPr>
      <w:rPr>
        <w:rFonts w:ascii="Symbol" w:hAnsi="Symbol"/>
      </w:rPr>
    </w:lvl>
    <w:lvl w:ilvl="7" w:tplc="755499CE">
      <w:start w:val="1"/>
      <w:numFmt w:val="bullet"/>
      <w:lvlText w:val=""/>
      <w:lvlJc w:val="left"/>
      <w:pPr>
        <w:ind w:left="1080" w:hanging="360"/>
      </w:pPr>
      <w:rPr>
        <w:rFonts w:ascii="Symbol" w:hAnsi="Symbol"/>
      </w:rPr>
    </w:lvl>
    <w:lvl w:ilvl="8" w:tplc="E8E07C14">
      <w:start w:val="1"/>
      <w:numFmt w:val="bullet"/>
      <w:lvlText w:val=""/>
      <w:lvlJc w:val="left"/>
      <w:pPr>
        <w:ind w:left="1080" w:hanging="360"/>
      </w:pPr>
      <w:rPr>
        <w:rFonts w:ascii="Symbol" w:hAnsi="Symbol"/>
      </w:rPr>
    </w:lvl>
  </w:abstractNum>
  <w:abstractNum w:abstractNumId="11" w15:restartNumberingAfterBreak="0">
    <w:nsid w:val="6AC7112A"/>
    <w:multiLevelType w:val="hybridMultilevel"/>
    <w:tmpl w:val="5928DADA"/>
    <w:lvl w:ilvl="0" w:tplc="658ACA32">
      <w:start w:val="1"/>
      <w:numFmt w:val="bullet"/>
      <w:lvlText w:val=""/>
      <w:lvlJc w:val="left"/>
      <w:pPr>
        <w:ind w:left="1080" w:hanging="360"/>
      </w:pPr>
      <w:rPr>
        <w:rFonts w:ascii="Symbol" w:hAnsi="Symbol"/>
      </w:rPr>
    </w:lvl>
    <w:lvl w:ilvl="1" w:tplc="7F4AA7D4">
      <w:start w:val="1"/>
      <w:numFmt w:val="bullet"/>
      <w:lvlText w:val=""/>
      <w:lvlJc w:val="left"/>
      <w:pPr>
        <w:ind w:left="1080" w:hanging="360"/>
      </w:pPr>
      <w:rPr>
        <w:rFonts w:ascii="Symbol" w:hAnsi="Symbol"/>
      </w:rPr>
    </w:lvl>
    <w:lvl w:ilvl="2" w:tplc="138E8A00">
      <w:start w:val="1"/>
      <w:numFmt w:val="bullet"/>
      <w:lvlText w:val=""/>
      <w:lvlJc w:val="left"/>
      <w:pPr>
        <w:ind w:left="1080" w:hanging="360"/>
      </w:pPr>
      <w:rPr>
        <w:rFonts w:ascii="Symbol" w:hAnsi="Symbol"/>
      </w:rPr>
    </w:lvl>
    <w:lvl w:ilvl="3" w:tplc="C3F650B8">
      <w:start w:val="1"/>
      <w:numFmt w:val="bullet"/>
      <w:lvlText w:val=""/>
      <w:lvlJc w:val="left"/>
      <w:pPr>
        <w:ind w:left="1080" w:hanging="360"/>
      </w:pPr>
      <w:rPr>
        <w:rFonts w:ascii="Symbol" w:hAnsi="Symbol"/>
      </w:rPr>
    </w:lvl>
    <w:lvl w:ilvl="4" w:tplc="F38266B0">
      <w:start w:val="1"/>
      <w:numFmt w:val="bullet"/>
      <w:lvlText w:val=""/>
      <w:lvlJc w:val="left"/>
      <w:pPr>
        <w:ind w:left="1080" w:hanging="360"/>
      </w:pPr>
      <w:rPr>
        <w:rFonts w:ascii="Symbol" w:hAnsi="Symbol"/>
      </w:rPr>
    </w:lvl>
    <w:lvl w:ilvl="5" w:tplc="D3B093D4">
      <w:start w:val="1"/>
      <w:numFmt w:val="bullet"/>
      <w:lvlText w:val=""/>
      <w:lvlJc w:val="left"/>
      <w:pPr>
        <w:ind w:left="1080" w:hanging="360"/>
      </w:pPr>
      <w:rPr>
        <w:rFonts w:ascii="Symbol" w:hAnsi="Symbol"/>
      </w:rPr>
    </w:lvl>
    <w:lvl w:ilvl="6" w:tplc="C6FE9EBE">
      <w:start w:val="1"/>
      <w:numFmt w:val="bullet"/>
      <w:lvlText w:val=""/>
      <w:lvlJc w:val="left"/>
      <w:pPr>
        <w:ind w:left="1080" w:hanging="360"/>
      </w:pPr>
      <w:rPr>
        <w:rFonts w:ascii="Symbol" w:hAnsi="Symbol"/>
      </w:rPr>
    </w:lvl>
    <w:lvl w:ilvl="7" w:tplc="81F28616">
      <w:start w:val="1"/>
      <w:numFmt w:val="bullet"/>
      <w:lvlText w:val=""/>
      <w:lvlJc w:val="left"/>
      <w:pPr>
        <w:ind w:left="1080" w:hanging="360"/>
      </w:pPr>
      <w:rPr>
        <w:rFonts w:ascii="Symbol" w:hAnsi="Symbol"/>
      </w:rPr>
    </w:lvl>
    <w:lvl w:ilvl="8" w:tplc="897A9836">
      <w:start w:val="1"/>
      <w:numFmt w:val="bullet"/>
      <w:lvlText w:val=""/>
      <w:lvlJc w:val="left"/>
      <w:pPr>
        <w:ind w:left="1080" w:hanging="360"/>
      </w:pPr>
      <w:rPr>
        <w:rFonts w:ascii="Symbol" w:hAnsi="Symbol"/>
      </w:rPr>
    </w:lvl>
  </w:abstractNum>
  <w:num w:numId="1" w16cid:durableId="1754429034">
    <w:abstractNumId w:val="9"/>
  </w:num>
  <w:num w:numId="2" w16cid:durableId="926574125">
    <w:abstractNumId w:val="4"/>
  </w:num>
  <w:num w:numId="3" w16cid:durableId="1468425970">
    <w:abstractNumId w:val="2"/>
  </w:num>
  <w:num w:numId="4" w16cid:durableId="879249098">
    <w:abstractNumId w:val="3"/>
  </w:num>
  <w:num w:numId="5" w16cid:durableId="1985965290">
    <w:abstractNumId w:val="11"/>
  </w:num>
  <w:num w:numId="6" w16cid:durableId="1064139695">
    <w:abstractNumId w:val="10"/>
  </w:num>
  <w:num w:numId="7" w16cid:durableId="224071611">
    <w:abstractNumId w:val="5"/>
  </w:num>
  <w:num w:numId="8" w16cid:durableId="1633288404">
    <w:abstractNumId w:val="1"/>
  </w:num>
  <w:num w:numId="9" w16cid:durableId="1722754790">
    <w:abstractNumId w:val="8"/>
  </w:num>
  <w:num w:numId="10" w16cid:durableId="109132529">
    <w:abstractNumId w:val="7"/>
  </w:num>
  <w:num w:numId="11" w16cid:durableId="828328504">
    <w:abstractNumId w:val="0"/>
  </w:num>
  <w:num w:numId="12" w16cid:durableId="19291916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rson w15:author="Chelsea Helion">
    <w15:presenceInfo w15:providerId="AD" w15:userId="S::tua37526@temple.edu::981d9445-201f-47db-bcff-badf453a27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532D"/>
    <w:rsid w:val="00016CD1"/>
    <w:rsid w:val="00024DDE"/>
    <w:rsid w:val="00035D67"/>
    <w:rsid w:val="00040B3A"/>
    <w:rsid w:val="0004172C"/>
    <w:rsid w:val="00043410"/>
    <w:rsid w:val="00043627"/>
    <w:rsid w:val="000511D5"/>
    <w:rsid w:val="00057F73"/>
    <w:rsid w:val="000733F7"/>
    <w:rsid w:val="00094790"/>
    <w:rsid w:val="000966EC"/>
    <w:rsid w:val="000B1B95"/>
    <w:rsid w:val="000B4FF8"/>
    <w:rsid w:val="000C3DFB"/>
    <w:rsid w:val="000D0A97"/>
    <w:rsid w:val="000F1891"/>
    <w:rsid w:val="000F411D"/>
    <w:rsid w:val="00120931"/>
    <w:rsid w:val="00125F01"/>
    <w:rsid w:val="00126307"/>
    <w:rsid w:val="00126341"/>
    <w:rsid w:val="00127A38"/>
    <w:rsid w:val="00130369"/>
    <w:rsid w:val="0014627E"/>
    <w:rsid w:val="00147E95"/>
    <w:rsid w:val="00154530"/>
    <w:rsid w:val="001633CB"/>
    <w:rsid w:val="0016388E"/>
    <w:rsid w:val="00167DA6"/>
    <w:rsid w:val="00176A27"/>
    <w:rsid w:val="001A264C"/>
    <w:rsid w:val="001A3269"/>
    <w:rsid w:val="001B3DD2"/>
    <w:rsid w:val="001B6626"/>
    <w:rsid w:val="001C09EC"/>
    <w:rsid w:val="001D1567"/>
    <w:rsid w:val="001E0FBA"/>
    <w:rsid w:val="001E33D0"/>
    <w:rsid w:val="001F4495"/>
    <w:rsid w:val="00211D2F"/>
    <w:rsid w:val="00225F43"/>
    <w:rsid w:val="00226824"/>
    <w:rsid w:val="00227A75"/>
    <w:rsid w:val="0024328B"/>
    <w:rsid w:val="00262C6C"/>
    <w:rsid w:val="002802BD"/>
    <w:rsid w:val="002924A4"/>
    <w:rsid w:val="00297C72"/>
    <w:rsid w:val="002A2292"/>
    <w:rsid w:val="002B4D1F"/>
    <w:rsid w:val="002C25B9"/>
    <w:rsid w:val="002D4039"/>
    <w:rsid w:val="002E10B5"/>
    <w:rsid w:val="002E2A96"/>
    <w:rsid w:val="002E5786"/>
    <w:rsid w:val="002E5ACF"/>
    <w:rsid w:val="002E76E8"/>
    <w:rsid w:val="002F2171"/>
    <w:rsid w:val="0030367C"/>
    <w:rsid w:val="003125D9"/>
    <w:rsid w:val="00321805"/>
    <w:rsid w:val="003357F3"/>
    <w:rsid w:val="0034534F"/>
    <w:rsid w:val="003477A7"/>
    <w:rsid w:val="00351F68"/>
    <w:rsid w:val="00351FB4"/>
    <w:rsid w:val="0035241C"/>
    <w:rsid w:val="00360020"/>
    <w:rsid w:val="00364897"/>
    <w:rsid w:val="0036567C"/>
    <w:rsid w:val="00383C25"/>
    <w:rsid w:val="00387013"/>
    <w:rsid w:val="00391558"/>
    <w:rsid w:val="00393207"/>
    <w:rsid w:val="003940FC"/>
    <w:rsid w:val="00396705"/>
    <w:rsid w:val="003A3485"/>
    <w:rsid w:val="003C2D18"/>
    <w:rsid w:val="003C4EAE"/>
    <w:rsid w:val="003D07D7"/>
    <w:rsid w:val="003D7995"/>
    <w:rsid w:val="003E04D5"/>
    <w:rsid w:val="003F1AFF"/>
    <w:rsid w:val="003F3DD0"/>
    <w:rsid w:val="003F613E"/>
    <w:rsid w:val="00400CBA"/>
    <w:rsid w:val="0040488C"/>
    <w:rsid w:val="00405EA4"/>
    <w:rsid w:val="00406D36"/>
    <w:rsid w:val="00407C34"/>
    <w:rsid w:val="00424FD9"/>
    <w:rsid w:val="00432112"/>
    <w:rsid w:val="00432925"/>
    <w:rsid w:val="00434BCC"/>
    <w:rsid w:val="00440CEF"/>
    <w:rsid w:val="00444F55"/>
    <w:rsid w:val="00446140"/>
    <w:rsid w:val="00451D5A"/>
    <w:rsid w:val="00460E9B"/>
    <w:rsid w:val="004617B9"/>
    <w:rsid w:val="00462E3A"/>
    <w:rsid w:val="004776BC"/>
    <w:rsid w:val="00483932"/>
    <w:rsid w:val="00492AD9"/>
    <w:rsid w:val="004A536E"/>
    <w:rsid w:val="004A5601"/>
    <w:rsid w:val="004A7F81"/>
    <w:rsid w:val="004C0767"/>
    <w:rsid w:val="004C2DBE"/>
    <w:rsid w:val="004C4E17"/>
    <w:rsid w:val="004E1F46"/>
    <w:rsid w:val="004F2335"/>
    <w:rsid w:val="00510A8A"/>
    <w:rsid w:val="00510C6B"/>
    <w:rsid w:val="0052324C"/>
    <w:rsid w:val="00525660"/>
    <w:rsid w:val="00527AC2"/>
    <w:rsid w:val="00535BB8"/>
    <w:rsid w:val="00536CB3"/>
    <w:rsid w:val="00544E7B"/>
    <w:rsid w:val="005466D0"/>
    <w:rsid w:val="0055073C"/>
    <w:rsid w:val="0055170A"/>
    <w:rsid w:val="00552A01"/>
    <w:rsid w:val="00566002"/>
    <w:rsid w:val="00566D6E"/>
    <w:rsid w:val="005740E5"/>
    <w:rsid w:val="005828CD"/>
    <w:rsid w:val="005832DB"/>
    <w:rsid w:val="0059122B"/>
    <w:rsid w:val="00592B3B"/>
    <w:rsid w:val="005A3E80"/>
    <w:rsid w:val="005D0E03"/>
    <w:rsid w:val="005D2D5D"/>
    <w:rsid w:val="005D3927"/>
    <w:rsid w:val="005D5700"/>
    <w:rsid w:val="005D78AF"/>
    <w:rsid w:val="005E77F7"/>
    <w:rsid w:val="005F7535"/>
    <w:rsid w:val="00604E25"/>
    <w:rsid w:val="0061171F"/>
    <w:rsid w:val="00617780"/>
    <w:rsid w:val="00624342"/>
    <w:rsid w:val="00624628"/>
    <w:rsid w:val="00624DC7"/>
    <w:rsid w:val="006345DE"/>
    <w:rsid w:val="00662B7D"/>
    <w:rsid w:val="006724E1"/>
    <w:rsid w:val="006A6E38"/>
    <w:rsid w:val="006B1C79"/>
    <w:rsid w:val="006B2FAC"/>
    <w:rsid w:val="006B3C12"/>
    <w:rsid w:val="006E3920"/>
    <w:rsid w:val="006E54B4"/>
    <w:rsid w:val="00701D6A"/>
    <w:rsid w:val="00704746"/>
    <w:rsid w:val="007140B3"/>
    <w:rsid w:val="007172F1"/>
    <w:rsid w:val="00745330"/>
    <w:rsid w:val="00745855"/>
    <w:rsid w:val="00745ABA"/>
    <w:rsid w:val="007476A8"/>
    <w:rsid w:val="0076279C"/>
    <w:rsid w:val="00775A24"/>
    <w:rsid w:val="007772F8"/>
    <w:rsid w:val="00780A6F"/>
    <w:rsid w:val="00781D63"/>
    <w:rsid w:val="007826B0"/>
    <w:rsid w:val="00785A46"/>
    <w:rsid w:val="007A1851"/>
    <w:rsid w:val="007B06FC"/>
    <w:rsid w:val="007B1344"/>
    <w:rsid w:val="007C01F4"/>
    <w:rsid w:val="007C2B01"/>
    <w:rsid w:val="007D70C3"/>
    <w:rsid w:val="00826793"/>
    <w:rsid w:val="00826B05"/>
    <w:rsid w:val="008340FE"/>
    <w:rsid w:val="008438E1"/>
    <w:rsid w:val="00844012"/>
    <w:rsid w:val="00856F17"/>
    <w:rsid w:val="00862995"/>
    <w:rsid w:val="00862D6D"/>
    <w:rsid w:val="008840E7"/>
    <w:rsid w:val="00885E2D"/>
    <w:rsid w:val="00890300"/>
    <w:rsid w:val="00891CBC"/>
    <w:rsid w:val="00891EB6"/>
    <w:rsid w:val="008926E2"/>
    <w:rsid w:val="008B21B9"/>
    <w:rsid w:val="008C10A7"/>
    <w:rsid w:val="008C366F"/>
    <w:rsid w:val="008D0391"/>
    <w:rsid w:val="008D4759"/>
    <w:rsid w:val="008E5266"/>
    <w:rsid w:val="008E6275"/>
    <w:rsid w:val="008F0A69"/>
    <w:rsid w:val="008F3031"/>
    <w:rsid w:val="008F358B"/>
    <w:rsid w:val="008F518E"/>
    <w:rsid w:val="008F5F9D"/>
    <w:rsid w:val="00900DCE"/>
    <w:rsid w:val="00902099"/>
    <w:rsid w:val="009027B2"/>
    <w:rsid w:val="00904155"/>
    <w:rsid w:val="0093459D"/>
    <w:rsid w:val="009440B1"/>
    <w:rsid w:val="00945858"/>
    <w:rsid w:val="009503A7"/>
    <w:rsid w:val="0095074B"/>
    <w:rsid w:val="00950C6D"/>
    <w:rsid w:val="00956966"/>
    <w:rsid w:val="009623C0"/>
    <w:rsid w:val="009679E0"/>
    <w:rsid w:val="009826A7"/>
    <w:rsid w:val="00986859"/>
    <w:rsid w:val="009B015E"/>
    <w:rsid w:val="009B1B62"/>
    <w:rsid w:val="009C0CFA"/>
    <w:rsid w:val="009D0ACB"/>
    <w:rsid w:val="009F0FFE"/>
    <w:rsid w:val="009F2A6F"/>
    <w:rsid w:val="00A04FAE"/>
    <w:rsid w:val="00A07022"/>
    <w:rsid w:val="00A12B98"/>
    <w:rsid w:val="00A132A0"/>
    <w:rsid w:val="00A161E2"/>
    <w:rsid w:val="00A24479"/>
    <w:rsid w:val="00A41260"/>
    <w:rsid w:val="00A436E7"/>
    <w:rsid w:val="00A565EC"/>
    <w:rsid w:val="00A5738D"/>
    <w:rsid w:val="00A57B68"/>
    <w:rsid w:val="00A736DA"/>
    <w:rsid w:val="00A75055"/>
    <w:rsid w:val="00A77E81"/>
    <w:rsid w:val="00A90C40"/>
    <w:rsid w:val="00A967C5"/>
    <w:rsid w:val="00A971C8"/>
    <w:rsid w:val="00A97CB0"/>
    <w:rsid w:val="00AA4CAB"/>
    <w:rsid w:val="00AB0F04"/>
    <w:rsid w:val="00AF4E49"/>
    <w:rsid w:val="00AF6336"/>
    <w:rsid w:val="00B11CB8"/>
    <w:rsid w:val="00B369E5"/>
    <w:rsid w:val="00B36FCB"/>
    <w:rsid w:val="00B4202D"/>
    <w:rsid w:val="00B45738"/>
    <w:rsid w:val="00B53FEE"/>
    <w:rsid w:val="00B61010"/>
    <w:rsid w:val="00B77A18"/>
    <w:rsid w:val="00B811D5"/>
    <w:rsid w:val="00B91EDB"/>
    <w:rsid w:val="00B92AC0"/>
    <w:rsid w:val="00B93F7B"/>
    <w:rsid w:val="00BC1A43"/>
    <w:rsid w:val="00BD0E4D"/>
    <w:rsid w:val="00BD5E6D"/>
    <w:rsid w:val="00BE19B1"/>
    <w:rsid w:val="00BE2F62"/>
    <w:rsid w:val="00BE68BF"/>
    <w:rsid w:val="00C10284"/>
    <w:rsid w:val="00C11724"/>
    <w:rsid w:val="00C11DE4"/>
    <w:rsid w:val="00C12F9C"/>
    <w:rsid w:val="00C24DCB"/>
    <w:rsid w:val="00C31640"/>
    <w:rsid w:val="00C508DB"/>
    <w:rsid w:val="00C54794"/>
    <w:rsid w:val="00C603BD"/>
    <w:rsid w:val="00C64255"/>
    <w:rsid w:val="00C64A9F"/>
    <w:rsid w:val="00C705EE"/>
    <w:rsid w:val="00C81BDA"/>
    <w:rsid w:val="00C83F06"/>
    <w:rsid w:val="00C918C3"/>
    <w:rsid w:val="00C92029"/>
    <w:rsid w:val="00CC5343"/>
    <w:rsid w:val="00CD04BF"/>
    <w:rsid w:val="00CD69CB"/>
    <w:rsid w:val="00CE37A4"/>
    <w:rsid w:val="00CE6BED"/>
    <w:rsid w:val="00CF2D02"/>
    <w:rsid w:val="00D10890"/>
    <w:rsid w:val="00D4426B"/>
    <w:rsid w:val="00D45595"/>
    <w:rsid w:val="00D5438F"/>
    <w:rsid w:val="00D54FC2"/>
    <w:rsid w:val="00D55A59"/>
    <w:rsid w:val="00D57036"/>
    <w:rsid w:val="00D61020"/>
    <w:rsid w:val="00D611D6"/>
    <w:rsid w:val="00D63790"/>
    <w:rsid w:val="00D71BE0"/>
    <w:rsid w:val="00D7249E"/>
    <w:rsid w:val="00D76A10"/>
    <w:rsid w:val="00D94E2D"/>
    <w:rsid w:val="00D96ECC"/>
    <w:rsid w:val="00DA6B7E"/>
    <w:rsid w:val="00DC2666"/>
    <w:rsid w:val="00DD3C4B"/>
    <w:rsid w:val="00DD7EF6"/>
    <w:rsid w:val="00DE0869"/>
    <w:rsid w:val="00DE3855"/>
    <w:rsid w:val="00DE3DC3"/>
    <w:rsid w:val="00DE4F67"/>
    <w:rsid w:val="00DF18B4"/>
    <w:rsid w:val="00DF2BA1"/>
    <w:rsid w:val="00DF2D9B"/>
    <w:rsid w:val="00DF4D0D"/>
    <w:rsid w:val="00DF7FAC"/>
    <w:rsid w:val="00E06745"/>
    <w:rsid w:val="00E135C6"/>
    <w:rsid w:val="00E1367E"/>
    <w:rsid w:val="00E16395"/>
    <w:rsid w:val="00E45777"/>
    <w:rsid w:val="00E531A3"/>
    <w:rsid w:val="00E5335E"/>
    <w:rsid w:val="00E57CEC"/>
    <w:rsid w:val="00E674C1"/>
    <w:rsid w:val="00E75ABA"/>
    <w:rsid w:val="00E81C39"/>
    <w:rsid w:val="00E82062"/>
    <w:rsid w:val="00EB4DCB"/>
    <w:rsid w:val="00EB5818"/>
    <w:rsid w:val="00EC62AD"/>
    <w:rsid w:val="00EC6475"/>
    <w:rsid w:val="00ED22D8"/>
    <w:rsid w:val="00EE10FB"/>
    <w:rsid w:val="00EF26B5"/>
    <w:rsid w:val="00EF3E33"/>
    <w:rsid w:val="00F163BD"/>
    <w:rsid w:val="00F209AB"/>
    <w:rsid w:val="00F21D6A"/>
    <w:rsid w:val="00F26708"/>
    <w:rsid w:val="00F27DDF"/>
    <w:rsid w:val="00F53CFE"/>
    <w:rsid w:val="00F57F7A"/>
    <w:rsid w:val="00F663DD"/>
    <w:rsid w:val="00F667C7"/>
    <w:rsid w:val="00F91824"/>
    <w:rsid w:val="00FB258D"/>
    <w:rsid w:val="00FB6E2E"/>
    <w:rsid w:val="00FB7334"/>
    <w:rsid w:val="00FC165C"/>
    <w:rsid w:val="00FC36EA"/>
    <w:rsid w:val="00FD24F5"/>
    <w:rsid w:val="00FD2F46"/>
    <w:rsid w:val="00FE3980"/>
    <w:rsid w:val="00FE49C0"/>
    <w:rsid w:val="00FE4EBF"/>
    <w:rsid w:val="00FE4F24"/>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tabs>
        <w:tab w:val="left" w:pos="384"/>
      </w:tabs>
      <w:spacing w:line="480" w:lineRule="auto"/>
      <w:ind w:left="384" w:hanging="384"/>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 w:type="paragraph" w:styleId="Revision">
    <w:name w:val="Revision"/>
    <w:hidden/>
    <w:uiPriority w:val="99"/>
    <w:semiHidden/>
    <w:rsid w:val="004A7F81"/>
    <w:pPr>
      <w:spacing w:line="240" w:lineRule="auto"/>
    </w:pPr>
  </w:style>
  <w:style w:type="paragraph" w:styleId="FootnoteText">
    <w:name w:val="footnote text"/>
    <w:basedOn w:val="Normal"/>
    <w:link w:val="FootnoteTextChar"/>
    <w:uiPriority w:val="99"/>
    <w:semiHidden/>
    <w:unhideWhenUsed/>
    <w:rsid w:val="00383C25"/>
    <w:pPr>
      <w:spacing w:line="240" w:lineRule="auto"/>
    </w:pPr>
    <w:rPr>
      <w:sz w:val="20"/>
      <w:szCs w:val="20"/>
    </w:rPr>
  </w:style>
  <w:style w:type="character" w:customStyle="1" w:styleId="FootnoteTextChar">
    <w:name w:val="Footnote Text Char"/>
    <w:basedOn w:val="DefaultParagraphFont"/>
    <w:link w:val="FootnoteText"/>
    <w:uiPriority w:val="99"/>
    <w:semiHidden/>
    <w:rsid w:val="00383C25"/>
    <w:rPr>
      <w:sz w:val="20"/>
      <w:szCs w:val="20"/>
    </w:rPr>
  </w:style>
  <w:style w:type="character" w:styleId="FootnoteReference">
    <w:name w:val="footnote reference"/>
    <w:basedOn w:val="DefaultParagraphFont"/>
    <w:uiPriority w:val="99"/>
    <w:semiHidden/>
    <w:unhideWhenUsed/>
    <w:rsid w:val="00383C25"/>
    <w:rPr>
      <w:vertAlign w:val="superscript"/>
    </w:rPr>
  </w:style>
  <w:style w:type="character" w:styleId="Hyperlink">
    <w:name w:val="Hyperlink"/>
    <w:basedOn w:val="DefaultParagraphFont"/>
    <w:uiPriority w:val="99"/>
    <w:unhideWhenUsed/>
    <w:rsid w:val="00A565EC"/>
    <w:rPr>
      <w:color w:val="0000FF" w:themeColor="hyperlink"/>
      <w:u w:val="single"/>
    </w:rPr>
  </w:style>
  <w:style w:type="character" w:styleId="UnresolvedMention">
    <w:name w:val="Unresolved Mention"/>
    <w:basedOn w:val="DefaultParagraphFont"/>
    <w:uiPriority w:val="99"/>
    <w:semiHidden/>
    <w:unhideWhenUsed/>
    <w:rsid w:val="00A56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133842">
      <w:bodyDiv w:val="1"/>
      <w:marLeft w:val="0"/>
      <w:marRight w:val="0"/>
      <w:marTop w:val="0"/>
      <w:marBottom w:val="0"/>
      <w:divBdr>
        <w:top w:val="none" w:sz="0" w:space="0" w:color="auto"/>
        <w:left w:val="none" w:sz="0" w:space="0" w:color="auto"/>
        <w:bottom w:val="none" w:sz="0" w:space="0" w:color="auto"/>
        <w:right w:val="none" w:sz="0" w:space="0" w:color="auto"/>
      </w:divBdr>
      <w:divsChild>
        <w:div w:id="2119911703">
          <w:marLeft w:val="0"/>
          <w:marRight w:val="0"/>
          <w:marTop w:val="0"/>
          <w:marBottom w:val="0"/>
          <w:divBdr>
            <w:top w:val="none" w:sz="0" w:space="0" w:color="auto"/>
            <w:left w:val="none" w:sz="0" w:space="0" w:color="auto"/>
            <w:bottom w:val="none" w:sz="0" w:space="0" w:color="auto"/>
            <w:right w:val="none" w:sz="0" w:space="0" w:color="auto"/>
          </w:divBdr>
          <w:divsChild>
            <w:div w:id="74400654">
              <w:marLeft w:val="0"/>
              <w:marRight w:val="0"/>
              <w:marTop w:val="0"/>
              <w:marBottom w:val="0"/>
              <w:divBdr>
                <w:top w:val="none" w:sz="0" w:space="0" w:color="auto"/>
                <w:left w:val="none" w:sz="0" w:space="0" w:color="auto"/>
                <w:bottom w:val="none" w:sz="0" w:space="0" w:color="auto"/>
                <w:right w:val="none" w:sz="0" w:space="0" w:color="auto"/>
              </w:divBdr>
            </w:div>
            <w:div w:id="947470945">
              <w:marLeft w:val="0"/>
              <w:marRight w:val="0"/>
              <w:marTop w:val="0"/>
              <w:marBottom w:val="0"/>
              <w:divBdr>
                <w:top w:val="none" w:sz="0" w:space="0" w:color="auto"/>
                <w:left w:val="none" w:sz="0" w:space="0" w:color="auto"/>
                <w:bottom w:val="none" w:sz="0" w:space="0" w:color="auto"/>
                <w:right w:val="none" w:sz="0" w:space="0" w:color="auto"/>
              </w:divBdr>
              <w:divsChild>
                <w:div w:id="1373386794">
                  <w:marLeft w:val="0"/>
                  <w:marRight w:val="0"/>
                  <w:marTop w:val="0"/>
                  <w:marBottom w:val="0"/>
                  <w:divBdr>
                    <w:top w:val="none" w:sz="0" w:space="0" w:color="auto"/>
                    <w:left w:val="none" w:sz="0" w:space="0" w:color="auto"/>
                    <w:bottom w:val="none" w:sz="0" w:space="0" w:color="auto"/>
                    <w:right w:val="none" w:sz="0" w:space="0" w:color="auto"/>
                  </w:divBdr>
                  <w:divsChild>
                    <w:div w:id="128916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14953">
              <w:marLeft w:val="0"/>
              <w:marRight w:val="0"/>
              <w:marTop w:val="0"/>
              <w:marBottom w:val="0"/>
              <w:divBdr>
                <w:top w:val="none" w:sz="0" w:space="0" w:color="auto"/>
                <w:left w:val="none" w:sz="0" w:space="0" w:color="auto"/>
                <w:bottom w:val="none" w:sz="0" w:space="0" w:color="auto"/>
                <w:right w:val="none" w:sz="0" w:space="0" w:color="auto"/>
              </w:divBdr>
            </w:div>
          </w:divsChild>
        </w:div>
        <w:div w:id="2014725777">
          <w:marLeft w:val="0"/>
          <w:marRight w:val="0"/>
          <w:marTop w:val="0"/>
          <w:marBottom w:val="0"/>
          <w:divBdr>
            <w:top w:val="none" w:sz="0" w:space="0" w:color="auto"/>
            <w:left w:val="none" w:sz="0" w:space="0" w:color="auto"/>
            <w:bottom w:val="none" w:sz="0" w:space="0" w:color="auto"/>
            <w:right w:val="none" w:sz="0" w:space="0" w:color="auto"/>
          </w:divBdr>
          <w:divsChild>
            <w:div w:id="1910576022">
              <w:marLeft w:val="0"/>
              <w:marRight w:val="0"/>
              <w:marTop w:val="0"/>
              <w:marBottom w:val="0"/>
              <w:divBdr>
                <w:top w:val="none" w:sz="0" w:space="0" w:color="auto"/>
                <w:left w:val="none" w:sz="0" w:space="0" w:color="auto"/>
                <w:bottom w:val="none" w:sz="0" w:space="0" w:color="auto"/>
                <w:right w:val="none" w:sz="0" w:space="0" w:color="auto"/>
              </w:divBdr>
            </w:div>
            <w:div w:id="1448744262">
              <w:marLeft w:val="0"/>
              <w:marRight w:val="0"/>
              <w:marTop w:val="0"/>
              <w:marBottom w:val="0"/>
              <w:divBdr>
                <w:top w:val="none" w:sz="0" w:space="0" w:color="auto"/>
                <w:left w:val="none" w:sz="0" w:space="0" w:color="auto"/>
                <w:bottom w:val="none" w:sz="0" w:space="0" w:color="auto"/>
                <w:right w:val="none" w:sz="0" w:space="0" w:color="auto"/>
              </w:divBdr>
              <w:divsChild>
                <w:div w:id="1327634799">
                  <w:marLeft w:val="0"/>
                  <w:marRight w:val="0"/>
                  <w:marTop w:val="0"/>
                  <w:marBottom w:val="0"/>
                  <w:divBdr>
                    <w:top w:val="none" w:sz="0" w:space="0" w:color="auto"/>
                    <w:left w:val="none" w:sz="0" w:space="0" w:color="auto"/>
                    <w:bottom w:val="none" w:sz="0" w:space="0" w:color="auto"/>
                    <w:right w:val="none" w:sz="0" w:space="0" w:color="auto"/>
                  </w:divBdr>
                  <w:divsChild>
                    <w:div w:id="196866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926450">
              <w:marLeft w:val="0"/>
              <w:marRight w:val="0"/>
              <w:marTop w:val="0"/>
              <w:marBottom w:val="0"/>
              <w:divBdr>
                <w:top w:val="none" w:sz="0" w:space="0" w:color="auto"/>
                <w:left w:val="none" w:sz="0" w:space="0" w:color="auto"/>
                <w:bottom w:val="none" w:sz="0" w:space="0" w:color="auto"/>
                <w:right w:val="none" w:sz="0" w:space="0" w:color="auto"/>
              </w:divBdr>
            </w:div>
          </w:divsChild>
        </w:div>
        <w:div w:id="46609212">
          <w:marLeft w:val="0"/>
          <w:marRight w:val="0"/>
          <w:marTop w:val="0"/>
          <w:marBottom w:val="0"/>
          <w:divBdr>
            <w:top w:val="none" w:sz="0" w:space="0" w:color="auto"/>
            <w:left w:val="none" w:sz="0" w:space="0" w:color="auto"/>
            <w:bottom w:val="none" w:sz="0" w:space="0" w:color="auto"/>
            <w:right w:val="none" w:sz="0" w:space="0" w:color="auto"/>
          </w:divBdr>
          <w:divsChild>
            <w:div w:id="916940816">
              <w:marLeft w:val="0"/>
              <w:marRight w:val="0"/>
              <w:marTop w:val="0"/>
              <w:marBottom w:val="0"/>
              <w:divBdr>
                <w:top w:val="none" w:sz="0" w:space="0" w:color="auto"/>
                <w:left w:val="none" w:sz="0" w:space="0" w:color="auto"/>
                <w:bottom w:val="none" w:sz="0" w:space="0" w:color="auto"/>
                <w:right w:val="none" w:sz="0" w:space="0" w:color="auto"/>
              </w:divBdr>
            </w:div>
            <w:div w:id="1966887749">
              <w:marLeft w:val="0"/>
              <w:marRight w:val="0"/>
              <w:marTop w:val="0"/>
              <w:marBottom w:val="0"/>
              <w:divBdr>
                <w:top w:val="none" w:sz="0" w:space="0" w:color="auto"/>
                <w:left w:val="none" w:sz="0" w:space="0" w:color="auto"/>
                <w:bottom w:val="none" w:sz="0" w:space="0" w:color="auto"/>
                <w:right w:val="none" w:sz="0" w:space="0" w:color="auto"/>
              </w:divBdr>
              <w:divsChild>
                <w:div w:id="1357999308">
                  <w:marLeft w:val="0"/>
                  <w:marRight w:val="0"/>
                  <w:marTop w:val="0"/>
                  <w:marBottom w:val="0"/>
                  <w:divBdr>
                    <w:top w:val="none" w:sz="0" w:space="0" w:color="auto"/>
                    <w:left w:val="none" w:sz="0" w:space="0" w:color="auto"/>
                    <w:bottom w:val="none" w:sz="0" w:space="0" w:color="auto"/>
                    <w:right w:val="none" w:sz="0" w:space="0" w:color="auto"/>
                  </w:divBdr>
                  <w:divsChild>
                    <w:div w:id="112033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012719">
              <w:marLeft w:val="0"/>
              <w:marRight w:val="0"/>
              <w:marTop w:val="0"/>
              <w:marBottom w:val="0"/>
              <w:divBdr>
                <w:top w:val="none" w:sz="0" w:space="0" w:color="auto"/>
                <w:left w:val="none" w:sz="0" w:space="0" w:color="auto"/>
                <w:bottom w:val="none" w:sz="0" w:space="0" w:color="auto"/>
                <w:right w:val="none" w:sz="0" w:space="0" w:color="auto"/>
              </w:divBdr>
            </w:div>
          </w:divsChild>
        </w:div>
        <w:div w:id="1595168084">
          <w:marLeft w:val="0"/>
          <w:marRight w:val="0"/>
          <w:marTop w:val="0"/>
          <w:marBottom w:val="0"/>
          <w:divBdr>
            <w:top w:val="none" w:sz="0" w:space="0" w:color="auto"/>
            <w:left w:val="none" w:sz="0" w:space="0" w:color="auto"/>
            <w:bottom w:val="none" w:sz="0" w:space="0" w:color="auto"/>
            <w:right w:val="none" w:sz="0" w:space="0" w:color="auto"/>
          </w:divBdr>
          <w:divsChild>
            <w:div w:id="1393964721">
              <w:marLeft w:val="0"/>
              <w:marRight w:val="0"/>
              <w:marTop w:val="0"/>
              <w:marBottom w:val="0"/>
              <w:divBdr>
                <w:top w:val="none" w:sz="0" w:space="0" w:color="auto"/>
                <w:left w:val="none" w:sz="0" w:space="0" w:color="auto"/>
                <w:bottom w:val="none" w:sz="0" w:space="0" w:color="auto"/>
                <w:right w:val="none" w:sz="0" w:space="0" w:color="auto"/>
              </w:divBdr>
            </w:div>
            <w:div w:id="663363893">
              <w:marLeft w:val="0"/>
              <w:marRight w:val="0"/>
              <w:marTop w:val="0"/>
              <w:marBottom w:val="0"/>
              <w:divBdr>
                <w:top w:val="none" w:sz="0" w:space="0" w:color="auto"/>
                <w:left w:val="none" w:sz="0" w:space="0" w:color="auto"/>
                <w:bottom w:val="none" w:sz="0" w:space="0" w:color="auto"/>
                <w:right w:val="none" w:sz="0" w:space="0" w:color="auto"/>
              </w:divBdr>
              <w:divsChild>
                <w:div w:id="1811438960">
                  <w:marLeft w:val="0"/>
                  <w:marRight w:val="0"/>
                  <w:marTop w:val="0"/>
                  <w:marBottom w:val="0"/>
                  <w:divBdr>
                    <w:top w:val="none" w:sz="0" w:space="0" w:color="auto"/>
                    <w:left w:val="none" w:sz="0" w:space="0" w:color="auto"/>
                    <w:bottom w:val="none" w:sz="0" w:space="0" w:color="auto"/>
                    <w:right w:val="none" w:sz="0" w:space="0" w:color="auto"/>
                  </w:divBdr>
                  <w:divsChild>
                    <w:div w:id="131059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 w:id="2123960295">
      <w:bodyDiv w:val="1"/>
      <w:marLeft w:val="0"/>
      <w:marRight w:val="0"/>
      <w:marTop w:val="0"/>
      <w:marBottom w:val="0"/>
      <w:divBdr>
        <w:top w:val="none" w:sz="0" w:space="0" w:color="auto"/>
        <w:left w:val="none" w:sz="0" w:space="0" w:color="auto"/>
        <w:bottom w:val="none" w:sz="0" w:space="0" w:color="auto"/>
        <w:right w:val="none" w:sz="0" w:space="0" w:color="auto"/>
      </w:divBdr>
      <w:divsChild>
        <w:div w:id="263610967">
          <w:marLeft w:val="0"/>
          <w:marRight w:val="0"/>
          <w:marTop w:val="0"/>
          <w:marBottom w:val="0"/>
          <w:divBdr>
            <w:top w:val="none" w:sz="0" w:space="0" w:color="auto"/>
            <w:left w:val="none" w:sz="0" w:space="0" w:color="auto"/>
            <w:bottom w:val="none" w:sz="0" w:space="0" w:color="auto"/>
            <w:right w:val="none" w:sz="0" w:space="0" w:color="auto"/>
          </w:divBdr>
          <w:divsChild>
            <w:div w:id="22707213">
              <w:marLeft w:val="0"/>
              <w:marRight w:val="0"/>
              <w:marTop w:val="0"/>
              <w:marBottom w:val="0"/>
              <w:divBdr>
                <w:top w:val="none" w:sz="0" w:space="0" w:color="auto"/>
                <w:left w:val="none" w:sz="0" w:space="0" w:color="auto"/>
                <w:bottom w:val="none" w:sz="0" w:space="0" w:color="auto"/>
                <w:right w:val="none" w:sz="0" w:space="0" w:color="auto"/>
              </w:divBdr>
            </w:div>
            <w:div w:id="1651785526">
              <w:marLeft w:val="0"/>
              <w:marRight w:val="0"/>
              <w:marTop w:val="0"/>
              <w:marBottom w:val="0"/>
              <w:divBdr>
                <w:top w:val="none" w:sz="0" w:space="0" w:color="auto"/>
                <w:left w:val="none" w:sz="0" w:space="0" w:color="auto"/>
                <w:bottom w:val="none" w:sz="0" w:space="0" w:color="auto"/>
                <w:right w:val="none" w:sz="0" w:space="0" w:color="auto"/>
              </w:divBdr>
              <w:divsChild>
                <w:div w:id="2118134930">
                  <w:marLeft w:val="0"/>
                  <w:marRight w:val="0"/>
                  <w:marTop w:val="0"/>
                  <w:marBottom w:val="0"/>
                  <w:divBdr>
                    <w:top w:val="none" w:sz="0" w:space="0" w:color="auto"/>
                    <w:left w:val="none" w:sz="0" w:space="0" w:color="auto"/>
                    <w:bottom w:val="none" w:sz="0" w:space="0" w:color="auto"/>
                    <w:right w:val="none" w:sz="0" w:space="0" w:color="auto"/>
                  </w:divBdr>
                  <w:divsChild>
                    <w:div w:id="60457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2033">
              <w:marLeft w:val="0"/>
              <w:marRight w:val="0"/>
              <w:marTop w:val="0"/>
              <w:marBottom w:val="0"/>
              <w:divBdr>
                <w:top w:val="none" w:sz="0" w:space="0" w:color="auto"/>
                <w:left w:val="none" w:sz="0" w:space="0" w:color="auto"/>
                <w:bottom w:val="none" w:sz="0" w:space="0" w:color="auto"/>
                <w:right w:val="none" w:sz="0" w:space="0" w:color="auto"/>
              </w:divBdr>
            </w:div>
          </w:divsChild>
        </w:div>
        <w:div w:id="56250872">
          <w:marLeft w:val="0"/>
          <w:marRight w:val="0"/>
          <w:marTop w:val="0"/>
          <w:marBottom w:val="0"/>
          <w:divBdr>
            <w:top w:val="none" w:sz="0" w:space="0" w:color="auto"/>
            <w:left w:val="none" w:sz="0" w:space="0" w:color="auto"/>
            <w:bottom w:val="none" w:sz="0" w:space="0" w:color="auto"/>
            <w:right w:val="none" w:sz="0" w:space="0" w:color="auto"/>
          </w:divBdr>
          <w:divsChild>
            <w:div w:id="1321499759">
              <w:marLeft w:val="0"/>
              <w:marRight w:val="0"/>
              <w:marTop w:val="0"/>
              <w:marBottom w:val="0"/>
              <w:divBdr>
                <w:top w:val="none" w:sz="0" w:space="0" w:color="auto"/>
                <w:left w:val="none" w:sz="0" w:space="0" w:color="auto"/>
                <w:bottom w:val="none" w:sz="0" w:space="0" w:color="auto"/>
                <w:right w:val="none" w:sz="0" w:space="0" w:color="auto"/>
              </w:divBdr>
            </w:div>
            <w:div w:id="1745642758">
              <w:marLeft w:val="0"/>
              <w:marRight w:val="0"/>
              <w:marTop w:val="0"/>
              <w:marBottom w:val="0"/>
              <w:divBdr>
                <w:top w:val="none" w:sz="0" w:space="0" w:color="auto"/>
                <w:left w:val="none" w:sz="0" w:space="0" w:color="auto"/>
                <w:bottom w:val="none" w:sz="0" w:space="0" w:color="auto"/>
                <w:right w:val="none" w:sz="0" w:space="0" w:color="auto"/>
              </w:divBdr>
              <w:divsChild>
                <w:div w:id="1543522372">
                  <w:marLeft w:val="0"/>
                  <w:marRight w:val="0"/>
                  <w:marTop w:val="0"/>
                  <w:marBottom w:val="0"/>
                  <w:divBdr>
                    <w:top w:val="none" w:sz="0" w:space="0" w:color="auto"/>
                    <w:left w:val="none" w:sz="0" w:space="0" w:color="auto"/>
                    <w:bottom w:val="none" w:sz="0" w:space="0" w:color="auto"/>
                    <w:right w:val="none" w:sz="0" w:space="0" w:color="auto"/>
                  </w:divBdr>
                  <w:divsChild>
                    <w:div w:id="159319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20904">
              <w:marLeft w:val="0"/>
              <w:marRight w:val="0"/>
              <w:marTop w:val="0"/>
              <w:marBottom w:val="0"/>
              <w:divBdr>
                <w:top w:val="none" w:sz="0" w:space="0" w:color="auto"/>
                <w:left w:val="none" w:sz="0" w:space="0" w:color="auto"/>
                <w:bottom w:val="none" w:sz="0" w:space="0" w:color="auto"/>
                <w:right w:val="none" w:sz="0" w:space="0" w:color="auto"/>
              </w:divBdr>
            </w:div>
          </w:divsChild>
        </w:div>
        <w:div w:id="870454778">
          <w:marLeft w:val="0"/>
          <w:marRight w:val="0"/>
          <w:marTop w:val="0"/>
          <w:marBottom w:val="0"/>
          <w:divBdr>
            <w:top w:val="none" w:sz="0" w:space="0" w:color="auto"/>
            <w:left w:val="none" w:sz="0" w:space="0" w:color="auto"/>
            <w:bottom w:val="none" w:sz="0" w:space="0" w:color="auto"/>
            <w:right w:val="none" w:sz="0" w:space="0" w:color="auto"/>
          </w:divBdr>
          <w:divsChild>
            <w:div w:id="620461443">
              <w:marLeft w:val="0"/>
              <w:marRight w:val="0"/>
              <w:marTop w:val="0"/>
              <w:marBottom w:val="0"/>
              <w:divBdr>
                <w:top w:val="none" w:sz="0" w:space="0" w:color="auto"/>
                <w:left w:val="none" w:sz="0" w:space="0" w:color="auto"/>
                <w:bottom w:val="none" w:sz="0" w:space="0" w:color="auto"/>
                <w:right w:val="none" w:sz="0" w:space="0" w:color="auto"/>
              </w:divBdr>
            </w:div>
            <w:div w:id="482545712">
              <w:marLeft w:val="0"/>
              <w:marRight w:val="0"/>
              <w:marTop w:val="0"/>
              <w:marBottom w:val="0"/>
              <w:divBdr>
                <w:top w:val="none" w:sz="0" w:space="0" w:color="auto"/>
                <w:left w:val="none" w:sz="0" w:space="0" w:color="auto"/>
                <w:bottom w:val="none" w:sz="0" w:space="0" w:color="auto"/>
                <w:right w:val="none" w:sz="0" w:space="0" w:color="auto"/>
              </w:divBdr>
              <w:divsChild>
                <w:div w:id="2014986806">
                  <w:marLeft w:val="0"/>
                  <w:marRight w:val="0"/>
                  <w:marTop w:val="0"/>
                  <w:marBottom w:val="0"/>
                  <w:divBdr>
                    <w:top w:val="none" w:sz="0" w:space="0" w:color="auto"/>
                    <w:left w:val="none" w:sz="0" w:space="0" w:color="auto"/>
                    <w:bottom w:val="none" w:sz="0" w:space="0" w:color="auto"/>
                    <w:right w:val="none" w:sz="0" w:space="0" w:color="auto"/>
                  </w:divBdr>
                  <w:divsChild>
                    <w:div w:id="75605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26699">
              <w:marLeft w:val="0"/>
              <w:marRight w:val="0"/>
              <w:marTop w:val="0"/>
              <w:marBottom w:val="0"/>
              <w:divBdr>
                <w:top w:val="none" w:sz="0" w:space="0" w:color="auto"/>
                <w:left w:val="none" w:sz="0" w:space="0" w:color="auto"/>
                <w:bottom w:val="none" w:sz="0" w:space="0" w:color="auto"/>
                <w:right w:val="none" w:sz="0" w:space="0" w:color="auto"/>
              </w:divBdr>
            </w:div>
          </w:divsChild>
        </w:div>
        <w:div w:id="1755778185">
          <w:marLeft w:val="0"/>
          <w:marRight w:val="0"/>
          <w:marTop w:val="0"/>
          <w:marBottom w:val="0"/>
          <w:divBdr>
            <w:top w:val="none" w:sz="0" w:space="0" w:color="auto"/>
            <w:left w:val="none" w:sz="0" w:space="0" w:color="auto"/>
            <w:bottom w:val="none" w:sz="0" w:space="0" w:color="auto"/>
            <w:right w:val="none" w:sz="0" w:space="0" w:color="auto"/>
          </w:divBdr>
          <w:divsChild>
            <w:div w:id="636760179">
              <w:marLeft w:val="0"/>
              <w:marRight w:val="0"/>
              <w:marTop w:val="0"/>
              <w:marBottom w:val="0"/>
              <w:divBdr>
                <w:top w:val="none" w:sz="0" w:space="0" w:color="auto"/>
                <w:left w:val="none" w:sz="0" w:space="0" w:color="auto"/>
                <w:bottom w:val="none" w:sz="0" w:space="0" w:color="auto"/>
                <w:right w:val="none" w:sz="0" w:space="0" w:color="auto"/>
              </w:divBdr>
            </w:div>
            <w:div w:id="1152865067">
              <w:marLeft w:val="0"/>
              <w:marRight w:val="0"/>
              <w:marTop w:val="0"/>
              <w:marBottom w:val="0"/>
              <w:divBdr>
                <w:top w:val="none" w:sz="0" w:space="0" w:color="auto"/>
                <w:left w:val="none" w:sz="0" w:space="0" w:color="auto"/>
                <w:bottom w:val="none" w:sz="0" w:space="0" w:color="auto"/>
                <w:right w:val="none" w:sz="0" w:space="0" w:color="auto"/>
              </w:divBdr>
              <w:divsChild>
                <w:div w:id="1884827770">
                  <w:marLeft w:val="0"/>
                  <w:marRight w:val="0"/>
                  <w:marTop w:val="0"/>
                  <w:marBottom w:val="0"/>
                  <w:divBdr>
                    <w:top w:val="none" w:sz="0" w:space="0" w:color="auto"/>
                    <w:left w:val="none" w:sz="0" w:space="0" w:color="auto"/>
                    <w:bottom w:val="none" w:sz="0" w:space="0" w:color="auto"/>
                    <w:right w:val="none" w:sz="0" w:space="0" w:color="auto"/>
                  </w:divBdr>
                  <w:divsChild>
                    <w:div w:id="115926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38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pb-assets/authors/PNAStemplateSI-1657560298190.docx" TargetMode="External"/><Relationship Id="rId2" Type="http://schemas.openxmlformats.org/officeDocument/2006/relationships/hyperlink" Target="https://www.crossref.org/services/funder-registry/" TargetMode="External"/><Relationship Id="rId1" Type="http://schemas.openxmlformats.org/officeDocument/2006/relationships/hyperlink" Target="https://www.pnas.org/pb-assets/authors/TRRP_Best-Practices-for-Researchers-1667916710883.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760B37-2F89-4088-87C9-5810FF3C5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6</TotalTime>
  <Pages>31</Pages>
  <Words>69195</Words>
  <Characters>394415</Characters>
  <Application>Microsoft Office Word</Application>
  <DocSecurity>0</DocSecurity>
  <Lines>3286</Lines>
  <Paragraphs>9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10</cp:revision>
  <dcterms:created xsi:type="dcterms:W3CDTF">2024-11-08T18:40:00Z</dcterms:created>
  <dcterms:modified xsi:type="dcterms:W3CDTF">2024-11-15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16tZljE"/&gt;&lt;style id="http://www.zotero.org/styles/nature" hasBibliography="1" bibliographyStyleHasBeenSet="1"/&gt;&lt;prefs&gt;&lt;pref name="fieldType" value="Field"/&gt;&lt;/prefs&gt;&lt;/data&gt;</vt:lpwstr>
  </property>
</Properties>
</file>